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F1A54A" w14:textId="44647B69" w:rsidR="003A36B2" w:rsidRDefault="009A0D25" w:rsidP="009250E9">
      <w:pPr>
        <w:rPr>
          <w:ins w:id="0" w:author="Alotaibi, Raed" w:date="2019-06-17T11:25:00Z"/>
          <w:b/>
          <w:bCs/>
        </w:rPr>
      </w:pPr>
      <w:r>
        <w:rPr>
          <w:rStyle w:val="CommentReference"/>
        </w:rPr>
        <w:commentReference w:id="1"/>
      </w:r>
      <w:ins w:id="2" w:author="Alotaibi, Raed" w:date="2019-06-17T11:25:00Z">
        <w:r w:rsidR="004675BE">
          <w:rPr>
            <w:b/>
            <w:bCs/>
          </w:rPr>
          <w:t>Abbreviations</w:t>
        </w:r>
      </w:ins>
    </w:p>
    <w:p w14:paraId="4399DEAA" w14:textId="066594C3" w:rsidR="009B00C1" w:rsidRPr="009B00C1" w:rsidRDefault="009B00C1" w:rsidP="00342C4A">
      <w:pPr>
        <w:rPr>
          <w:rPrChange w:id="3" w:author="Alotaibi, Raed" w:date="2019-06-17T14:17:00Z">
            <w:rPr>
              <w:b/>
              <w:bCs/>
            </w:rPr>
          </w:rPrChange>
        </w:rPr>
      </w:pPr>
      <w:r>
        <w:rPr>
          <w:b/>
          <w:bCs/>
        </w:rPr>
        <w:t>AC:</w:t>
      </w:r>
      <w:ins w:id="4" w:author="Alotaibi, Raed" w:date="2019-06-17T14:17:00Z">
        <w:r>
          <w:rPr>
            <w:b/>
            <w:bCs/>
          </w:rPr>
          <w:t xml:space="preserve"> </w:t>
        </w:r>
        <w:r>
          <w:t>Attribut</w:t>
        </w:r>
      </w:ins>
      <w:ins w:id="5" w:author="Alotaibi, Raed" w:date="2019-06-17T14:18:00Z">
        <w:r>
          <w:t>able number of cases</w:t>
        </w:r>
      </w:ins>
    </w:p>
    <w:p w14:paraId="5DDF3E9D" w14:textId="33134670" w:rsidR="004675BE" w:rsidRPr="009B00C1" w:rsidRDefault="009B00C1" w:rsidP="009250E9">
      <w:pPr>
        <w:rPr>
          <w:rPrChange w:id="6" w:author="Alotaibi, Raed" w:date="2019-06-17T14:18:00Z">
            <w:rPr>
              <w:b/>
              <w:bCs/>
            </w:rPr>
          </w:rPrChange>
        </w:rPr>
      </w:pPr>
      <w:r>
        <w:rPr>
          <w:b/>
          <w:bCs/>
        </w:rPr>
        <w:t>ACBS:</w:t>
      </w:r>
      <w:ins w:id="7" w:author="Alotaibi, Raed" w:date="2019-06-17T14:18:00Z">
        <w:r>
          <w:rPr>
            <w:b/>
            <w:bCs/>
          </w:rPr>
          <w:t xml:space="preserve"> </w:t>
        </w:r>
        <w:r w:rsidR="00C6500C">
          <w:t xml:space="preserve">Asthma </w:t>
        </w:r>
        <w:r>
          <w:t>all Back Survey</w:t>
        </w:r>
      </w:ins>
    </w:p>
    <w:p w14:paraId="51D3B8C3" w14:textId="21717DA5" w:rsidR="009B00C1" w:rsidRPr="009B00C1" w:rsidRDefault="009B00C1" w:rsidP="009250E9">
      <w:pPr>
        <w:rPr>
          <w:rPrChange w:id="8" w:author="Alotaibi, Raed" w:date="2019-06-17T14:18:00Z">
            <w:rPr>
              <w:b/>
              <w:bCs/>
            </w:rPr>
          </w:rPrChange>
        </w:rPr>
      </w:pPr>
      <w:r>
        <w:rPr>
          <w:b/>
          <w:bCs/>
        </w:rPr>
        <w:t>AF:</w:t>
      </w:r>
      <w:ins w:id="9" w:author="Alotaibi, Raed" w:date="2019-06-17T14:18:00Z">
        <w:r>
          <w:rPr>
            <w:b/>
            <w:bCs/>
          </w:rPr>
          <w:t xml:space="preserve"> </w:t>
        </w:r>
        <w:r>
          <w:t>Attributable fraction</w:t>
        </w:r>
      </w:ins>
    </w:p>
    <w:p w14:paraId="30127B9A" w14:textId="772E031A" w:rsidR="009B00C1" w:rsidRPr="009B00C1" w:rsidRDefault="009B00C1" w:rsidP="009250E9">
      <w:pPr>
        <w:rPr>
          <w:rPrChange w:id="10" w:author="Alotaibi, Raed" w:date="2019-06-17T14:18:00Z">
            <w:rPr>
              <w:b/>
              <w:bCs/>
            </w:rPr>
          </w:rPrChange>
        </w:rPr>
      </w:pPr>
      <w:r>
        <w:rPr>
          <w:b/>
          <w:bCs/>
        </w:rPr>
        <w:t>BRFSS:</w:t>
      </w:r>
      <w:ins w:id="11" w:author="Alotaibi, Raed" w:date="2019-06-17T14:18:00Z">
        <w:r>
          <w:rPr>
            <w:b/>
            <w:bCs/>
          </w:rPr>
          <w:t xml:space="preserve"> </w:t>
        </w:r>
        <w:r>
          <w:t>Behavioral Risk factor Surveillance System</w:t>
        </w:r>
      </w:ins>
    </w:p>
    <w:p w14:paraId="533AA005" w14:textId="09D04933" w:rsidR="009B00C1" w:rsidRDefault="009B00C1" w:rsidP="009250E9">
      <w:pPr>
        <w:rPr>
          <w:ins w:id="12" w:author="Alotaibi, Raed" w:date="2019-06-17T14:19:00Z"/>
        </w:rPr>
      </w:pPr>
      <w:r>
        <w:rPr>
          <w:b/>
          <w:bCs/>
        </w:rPr>
        <w:t>CDC:</w:t>
      </w:r>
      <w:ins w:id="13" w:author="Alotaibi, Raed" w:date="2019-06-17T14:18:00Z">
        <w:r>
          <w:rPr>
            <w:b/>
            <w:bCs/>
          </w:rPr>
          <w:t xml:space="preserve"> </w:t>
        </w:r>
        <w:r>
          <w:t xml:space="preserve">Center </w:t>
        </w:r>
      </w:ins>
      <w:ins w:id="14" w:author="Alotaibi, Raed" w:date="2019-06-17T14:19:00Z">
        <w:r>
          <w:t>for Disease Control and Prevention</w:t>
        </w:r>
      </w:ins>
    </w:p>
    <w:p w14:paraId="1694E732" w14:textId="18CB021B" w:rsidR="009B00C1" w:rsidRDefault="009B00C1" w:rsidP="009250E9">
      <w:pPr>
        <w:rPr>
          <w:ins w:id="15" w:author="Alotaibi, Raed" w:date="2019-06-17T14:21:00Z"/>
        </w:rPr>
      </w:pPr>
      <w:ins w:id="16" w:author="Alotaibi, Raed" w:date="2019-06-17T14:19:00Z">
        <w:r>
          <w:rPr>
            <w:b/>
            <w:bCs/>
          </w:rPr>
          <w:t xml:space="preserve">D.C.: </w:t>
        </w:r>
        <w:r w:rsidRPr="009B00C1">
          <w:rPr>
            <w:rPrChange w:id="17" w:author="Alotaibi, Raed" w:date="2019-06-17T14:19:00Z">
              <w:rPr>
                <w:b/>
                <w:bCs/>
              </w:rPr>
            </w:rPrChange>
          </w:rPr>
          <w:t>District of Columbia</w:t>
        </w:r>
      </w:ins>
    </w:p>
    <w:p w14:paraId="3F1C97B5" w14:textId="6F3802B0" w:rsidR="00C6500C" w:rsidRPr="00342C4A" w:rsidRDefault="00C6500C" w:rsidP="009250E9">
      <w:pPr>
        <w:rPr>
          <w:b/>
          <w:bCs/>
        </w:rPr>
      </w:pPr>
      <w:ins w:id="18" w:author="Alotaibi, Raed" w:date="2019-06-17T14:21:00Z">
        <w:r w:rsidRPr="00C6500C">
          <w:rPr>
            <w:b/>
            <w:bCs/>
            <w:rPrChange w:id="19" w:author="Alotaibi, Raed" w:date="2019-06-17T14:21:00Z">
              <w:rPr/>
            </w:rPrChange>
          </w:rPr>
          <w:t>EPA</w:t>
        </w:r>
        <w:r>
          <w:rPr>
            <w:b/>
            <w:bCs/>
          </w:rPr>
          <w:t xml:space="preserve">: </w:t>
        </w:r>
      </w:ins>
      <w:ins w:id="20" w:author="Alotaibi, Raed" w:date="2019-06-17T14:22:00Z">
        <w:r w:rsidRPr="00C6500C">
          <w:rPr>
            <w:rPrChange w:id="21" w:author="Alotaibi, Raed" w:date="2019-06-17T14:22:00Z">
              <w:rPr>
                <w:b/>
                <w:bCs/>
              </w:rPr>
            </w:rPrChange>
          </w:rPr>
          <w:t>United</w:t>
        </w:r>
        <w:r>
          <w:t xml:space="preserve"> States Environmental Protection Agency</w:t>
        </w:r>
      </w:ins>
    </w:p>
    <w:p w14:paraId="30B182B1" w14:textId="71E7A8E3" w:rsidR="009B00C1" w:rsidRDefault="009B00C1" w:rsidP="009250E9">
      <w:pPr>
        <w:rPr>
          <w:b/>
          <w:bCs/>
        </w:rPr>
      </w:pPr>
      <w:r>
        <w:rPr>
          <w:b/>
          <w:bCs/>
        </w:rPr>
        <w:t>U.S.:</w:t>
      </w:r>
      <w:ins w:id="22" w:author="Alotaibi, Raed" w:date="2019-06-17T14:19:00Z">
        <w:r>
          <w:rPr>
            <w:b/>
            <w:bCs/>
          </w:rPr>
          <w:t xml:space="preserve"> </w:t>
        </w:r>
        <w:r w:rsidRPr="009B00C1">
          <w:rPr>
            <w:rPrChange w:id="23" w:author="Alotaibi, Raed" w:date="2019-06-17T14:19:00Z">
              <w:rPr>
                <w:b/>
                <w:bCs/>
              </w:rPr>
            </w:rPrChange>
          </w:rPr>
          <w:t>United States</w:t>
        </w:r>
      </w:ins>
    </w:p>
    <w:p w14:paraId="4A436EBE" w14:textId="0806498C" w:rsidR="009B00C1" w:rsidRPr="009B00C1" w:rsidRDefault="009B00C1" w:rsidP="009250E9">
      <w:pPr>
        <w:rPr>
          <w:rPrChange w:id="24" w:author="Alotaibi, Raed" w:date="2019-06-17T14:19:00Z">
            <w:rPr>
              <w:b/>
              <w:bCs/>
            </w:rPr>
          </w:rPrChange>
        </w:rPr>
      </w:pPr>
      <w:r>
        <w:rPr>
          <w:b/>
          <w:bCs/>
        </w:rPr>
        <w:t>LUR:</w:t>
      </w:r>
      <w:ins w:id="25" w:author="Alotaibi, Raed" w:date="2019-06-17T14:19:00Z">
        <w:r>
          <w:rPr>
            <w:b/>
            <w:bCs/>
          </w:rPr>
          <w:t xml:space="preserve"> </w:t>
        </w:r>
        <w:r>
          <w:t>Lan</w:t>
        </w:r>
        <w:r w:rsidR="00C6500C">
          <w:t xml:space="preserve">d </w:t>
        </w:r>
      </w:ins>
      <w:ins w:id="26" w:author="Alotaibi, Raed" w:date="2019-06-17T14:20:00Z">
        <w:r w:rsidR="00C6500C">
          <w:t>u</w:t>
        </w:r>
      </w:ins>
      <w:ins w:id="27" w:author="Alotaibi, Raed" w:date="2019-06-17T14:19:00Z">
        <w:r w:rsidR="00C6500C">
          <w:t xml:space="preserve">se </w:t>
        </w:r>
      </w:ins>
      <w:ins w:id="28" w:author="Alotaibi, Raed" w:date="2019-06-17T14:20:00Z">
        <w:r w:rsidR="00C6500C">
          <w:t>r</w:t>
        </w:r>
      </w:ins>
      <w:ins w:id="29" w:author="Alotaibi, Raed" w:date="2019-06-17T14:19:00Z">
        <w:r>
          <w:t>egression</w:t>
        </w:r>
      </w:ins>
    </w:p>
    <w:p w14:paraId="14500BB6" w14:textId="451DEDD8" w:rsidR="009B00C1" w:rsidRPr="009B00C1" w:rsidRDefault="009B00C1" w:rsidP="009250E9">
      <w:pPr>
        <w:rPr>
          <w:rPrChange w:id="30" w:author="Alotaibi, Raed" w:date="2019-06-17T14:19:00Z">
            <w:rPr>
              <w:b/>
              <w:bCs/>
            </w:rPr>
          </w:rPrChange>
        </w:rPr>
      </w:pPr>
      <w:r>
        <w:rPr>
          <w:b/>
          <w:bCs/>
        </w:rPr>
        <w:t>NHGIS:</w:t>
      </w:r>
      <w:ins w:id="31" w:author="Alotaibi, Raed" w:date="2019-06-17T14:19:00Z">
        <w:r>
          <w:rPr>
            <w:b/>
            <w:bCs/>
          </w:rPr>
          <w:t xml:space="preserve"> </w:t>
        </w:r>
        <w:r>
          <w:t>National Histo</w:t>
        </w:r>
      </w:ins>
      <w:ins w:id="32" w:author="Alotaibi, Raed" w:date="2019-06-17T14:20:00Z">
        <w:r w:rsidR="00C6500C">
          <w:t xml:space="preserve">rical </w:t>
        </w:r>
      </w:ins>
      <w:ins w:id="33" w:author="Alotaibi, Raed" w:date="2019-06-17T14:21:00Z">
        <w:r w:rsidR="00C6500C">
          <w:t>G</w:t>
        </w:r>
      </w:ins>
      <w:ins w:id="34" w:author="Alotaibi, Raed" w:date="2019-06-17T14:20:00Z">
        <w:r>
          <w:t>eographic Information System</w:t>
        </w:r>
      </w:ins>
    </w:p>
    <w:p w14:paraId="47A551C8" w14:textId="2E3D07B3" w:rsidR="009B00C1" w:rsidRPr="009B00C1" w:rsidRDefault="009B00C1" w:rsidP="009250E9">
      <w:pPr>
        <w:rPr>
          <w:rPrChange w:id="35" w:author="Alotaibi, Raed" w:date="2019-06-17T14:20:00Z">
            <w:rPr>
              <w:b/>
              <w:bCs/>
            </w:rPr>
          </w:rPrChange>
        </w:rPr>
      </w:pPr>
      <w:r>
        <w:rPr>
          <w:b/>
          <w:bCs/>
        </w:rPr>
        <w:t>PAF:</w:t>
      </w:r>
      <w:ins w:id="36" w:author="Alotaibi, Raed" w:date="2019-06-17T14:20:00Z">
        <w:r>
          <w:rPr>
            <w:b/>
            <w:bCs/>
          </w:rPr>
          <w:t xml:space="preserve"> </w:t>
        </w:r>
        <w:r w:rsidR="00C6500C">
          <w:t xml:space="preserve">Population </w:t>
        </w:r>
      </w:ins>
      <w:ins w:id="37" w:author="Alotaibi, Raed" w:date="2019-06-17T14:21:00Z">
        <w:r w:rsidR="00C6500C">
          <w:t>a</w:t>
        </w:r>
      </w:ins>
      <w:ins w:id="38" w:author="Alotaibi, Raed" w:date="2019-06-17T14:20:00Z">
        <w:r w:rsidR="00C6500C">
          <w:t xml:space="preserve">ttributable </w:t>
        </w:r>
      </w:ins>
      <w:ins w:id="39" w:author="Alotaibi, Raed" w:date="2019-06-17T14:21:00Z">
        <w:r w:rsidR="00C6500C">
          <w:t>f</w:t>
        </w:r>
      </w:ins>
      <w:ins w:id="40" w:author="Alotaibi, Raed" w:date="2019-06-17T14:20:00Z">
        <w:r>
          <w:t>raction</w:t>
        </w:r>
      </w:ins>
    </w:p>
    <w:p w14:paraId="6AB24C56" w14:textId="06667E34" w:rsidR="009B00C1" w:rsidRPr="009B00C1" w:rsidRDefault="009B00C1" w:rsidP="009250E9">
      <w:pPr>
        <w:rPr>
          <w:rPrChange w:id="41" w:author="Alotaibi, Raed" w:date="2019-06-17T14:20:00Z">
            <w:rPr>
              <w:b/>
              <w:bCs/>
            </w:rPr>
          </w:rPrChange>
        </w:rPr>
      </w:pPr>
      <w:r>
        <w:rPr>
          <w:b/>
          <w:bCs/>
        </w:rPr>
        <w:t>IR:</w:t>
      </w:r>
      <w:ins w:id="42" w:author="Alotaibi, Raed" w:date="2019-06-17T14:20:00Z">
        <w:r>
          <w:rPr>
            <w:b/>
            <w:bCs/>
          </w:rPr>
          <w:t xml:space="preserve"> </w:t>
        </w:r>
        <w:r>
          <w:t>Incidence rate</w:t>
        </w:r>
      </w:ins>
    </w:p>
    <w:p w14:paraId="091BA409" w14:textId="1E2B9F3D" w:rsidR="009B00C1" w:rsidRDefault="009B00C1" w:rsidP="009250E9">
      <w:pPr>
        <w:rPr>
          <w:ins w:id="43" w:author="Alotaibi, Raed" w:date="2019-06-17T14:23:00Z"/>
        </w:rPr>
      </w:pPr>
      <w:r>
        <w:rPr>
          <w:b/>
          <w:bCs/>
        </w:rPr>
        <w:t>PRV:</w:t>
      </w:r>
      <w:ins w:id="44" w:author="Alotaibi, Raed" w:date="2019-06-17T14:20:00Z">
        <w:r>
          <w:rPr>
            <w:b/>
            <w:bCs/>
          </w:rPr>
          <w:t xml:space="preserve"> </w:t>
        </w:r>
        <w:r>
          <w:t>Prevalence rate</w:t>
        </w:r>
      </w:ins>
    </w:p>
    <w:p w14:paraId="0A8896F8" w14:textId="5E6CE1A3" w:rsidR="00C6500C" w:rsidRPr="00C6500C" w:rsidRDefault="00C6500C" w:rsidP="009250E9">
      <w:pPr>
        <w:rPr>
          <w:rPrChange w:id="45" w:author="Alotaibi, Raed" w:date="2019-06-17T14:23:00Z">
            <w:rPr>
              <w:b/>
              <w:bCs/>
            </w:rPr>
          </w:rPrChange>
        </w:rPr>
      </w:pPr>
      <w:ins w:id="46" w:author="Alotaibi, Raed" w:date="2019-06-17T14:23:00Z">
        <w:r w:rsidRPr="00C6500C">
          <w:rPr>
            <w:b/>
            <w:bCs/>
            <w:rPrChange w:id="47" w:author="Alotaibi, Raed" w:date="2019-06-17T14:23:00Z">
              <w:rPr/>
            </w:rPrChange>
          </w:rPr>
          <w:t>TRAP</w:t>
        </w:r>
        <w:r>
          <w:rPr>
            <w:b/>
            <w:bCs/>
          </w:rPr>
          <w:t xml:space="preserve">: </w:t>
        </w:r>
        <w:r>
          <w:t>Traffic related air pollution</w:t>
        </w:r>
      </w:ins>
    </w:p>
    <w:p w14:paraId="73F1DA0E" w14:textId="77777777" w:rsidR="009B00C1" w:rsidRDefault="009B00C1" w:rsidP="009250E9">
      <w:pPr>
        <w:rPr>
          <w:ins w:id="48" w:author="Khreis, Haneen" w:date="2019-06-12T15:35:00Z"/>
          <w:b/>
          <w:bCs/>
        </w:rPr>
      </w:pPr>
    </w:p>
    <w:p w14:paraId="4DAAB410" w14:textId="6ECB8FEB" w:rsidR="002A0D74" w:rsidRPr="00EC1FA9" w:rsidRDefault="002A0D74" w:rsidP="002A0D74">
      <w:pPr>
        <w:rPr>
          <w:ins w:id="49" w:author="Khreis, Haneen" w:date="2019-06-12T15:52:00Z"/>
          <w:b/>
          <w:bCs/>
        </w:rPr>
      </w:pPr>
      <w:ins w:id="50" w:author="Khreis, Haneen" w:date="2019-06-12T15:52:00Z">
        <w:r>
          <w:rPr>
            <w:b/>
            <w:bCs/>
          </w:rPr>
          <w:t>Introduction</w:t>
        </w:r>
      </w:ins>
    </w:p>
    <w:p w14:paraId="19762206" w14:textId="3E2AB7C7" w:rsidR="009A0D25" w:rsidRDefault="002A0D74" w:rsidP="009250E9">
      <w:pPr>
        <w:rPr>
          <w:ins w:id="51" w:author="Khreis, Haneen" w:date="2019-06-12T14:30:00Z"/>
          <w:b/>
          <w:bCs/>
        </w:rPr>
      </w:pPr>
      <w:ins w:id="52" w:author="Khreis, Haneen" w:date="2019-06-12T15:52:00Z">
        <w:r>
          <w:rPr>
            <w:b/>
            <w:bCs/>
          </w:rPr>
          <w:t>Haneen to write 1000 words</w:t>
        </w:r>
      </w:ins>
    </w:p>
    <w:p w14:paraId="653F20CA" w14:textId="2B87A5D5" w:rsidR="006D44CA" w:rsidRPr="00EC1FA9" w:rsidRDefault="00893539" w:rsidP="009250E9">
      <w:pPr>
        <w:rPr>
          <w:b/>
          <w:bCs/>
        </w:rPr>
      </w:pPr>
      <w:r w:rsidRPr="00EC1FA9">
        <w:rPr>
          <w:b/>
          <w:bCs/>
        </w:rPr>
        <w:t xml:space="preserve">Methods </w:t>
      </w:r>
    </w:p>
    <w:p w14:paraId="17702A55" w14:textId="6A67C2D6" w:rsidR="00135341" w:rsidRPr="00EC1FA9" w:rsidRDefault="00135341" w:rsidP="00EC1FA9">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 </w:instrText>
      </w:r>
      <w:r w:rsidR="0086503B"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DATA </w:instrText>
      </w:r>
      <w:r w:rsidR="0086503B" w:rsidRPr="00EC1FA9">
        <w:fldChar w:fldCharType="end"/>
      </w:r>
      <w:r w:rsidR="006D55C7" w:rsidRPr="00EC1FA9">
        <w:fldChar w:fldCharType="separate"/>
      </w:r>
      <w:r w:rsidR="0086503B" w:rsidRPr="00EC1FA9">
        <w:rPr>
          <w:noProof/>
        </w:rPr>
        <w:t>(Achakulwisut et al., 2019; Khreis, de Hoogh, et al., 2018;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6291195D" w:rsidR="00407C49" w:rsidRPr="00EC1FA9" w:rsidRDefault="002C6035" w:rsidP="00104CF7">
      <w:r w:rsidRPr="00EC1FA9">
        <w:t>We</w:t>
      </w:r>
      <w:r w:rsidR="00407C49" w:rsidRPr="00EC1FA9">
        <w:t xml:space="preserve"> analyzed data for the 49 states within the contiguous United States (U.S</w:t>
      </w:r>
      <w:ins w:id="53" w:author="Khreis, Haneen" w:date="2019-06-12T15:31:00Z">
        <w:r w:rsidR="000A0BFC">
          <w:t>.</w:t>
        </w:r>
      </w:ins>
      <w:r w:rsidR="00407C49" w:rsidRPr="00EC1FA9">
        <w:t>) and the District of Columbia (D.C.) for the year 2010</w:t>
      </w:r>
      <w:r w:rsidRPr="00EC1FA9">
        <w:t xml:space="preserve"> at </w:t>
      </w:r>
      <w:ins w:id="54" w:author="Khreis, Haneen" w:date="2019-06-12T15:32:00Z">
        <w:r w:rsidR="00F22789">
          <w:t xml:space="preserve">the census block level: </w:t>
        </w:r>
      </w:ins>
      <w:r w:rsidRPr="00EC1FA9">
        <w:t xml:space="preserve">the smallest geographical unit available. </w:t>
      </w:r>
      <w:del w:id="55" w:author="Khreis, Haneen" w:date="2019-06-12T15:33:00Z">
        <w:r w:rsidRPr="00EC1FA9" w:rsidDel="009B7994">
          <w:delText>Decennial p</w:delText>
        </w:r>
      </w:del>
      <w:ins w:id="56" w:author="Khreis, Haneen" w:date="2019-06-12T15:33:00Z">
        <w:r w:rsidR="009B7994">
          <w:t>P</w:t>
        </w:r>
      </w:ins>
      <w:r w:rsidRPr="00EC1FA9">
        <w:t xml:space="preserve">opulation counts, </w:t>
      </w:r>
      <w:ins w:id="57" w:author="Khreis, Haneen" w:date="2019-06-12T15:33:00Z">
        <w:r w:rsidR="002007A9">
          <w:t>u</w:t>
        </w:r>
      </w:ins>
      <w:del w:id="58" w:author="Khreis, Haneen" w:date="2019-06-12T15:33:00Z">
        <w:r w:rsidR="000D0EA5" w:rsidRPr="00EC1FA9" w:rsidDel="002007A9">
          <w:delText>U</w:delText>
        </w:r>
      </w:del>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ins w:id="59" w:author="Khreis, Haneen" w:date="2019-06-12T15:34:00Z">
        <w:r w:rsidR="002007A9">
          <w:t>However, m</w:t>
        </w:r>
      </w:ins>
      <w:del w:id="60" w:author="Khreis, Haneen" w:date="2019-06-12T15:34:00Z">
        <w:r w:rsidR="00104CF7" w:rsidRPr="00EC1FA9" w:rsidDel="002007A9">
          <w:delText>M</w:delText>
        </w:r>
      </w:del>
      <w:r w:rsidRPr="00EC1FA9">
        <w:t>edian household</w:t>
      </w:r>
      <w:r w:rsidR="000D0EA5" w:rsidRPr="00EC1FA9">
        <w:t xml:space="preserve"> income</w:t>
      </w:r>
      <w:r w:rsidRPr="00EC1FA9">
        <w:t xml:space="preserve"> was available at the census block group level</w:t>
      </w:r>
      <w:ins w:id="61" w:author="Khreis, Haneen" w:date="2019-06-12T15:34:00Z">
        <w:r w:rsidR="009C7FC8">
          <w:t>,</w:t>
        </w:r>
      </w:ins>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ins w:id="62" w:author="Khreis, Haneen" w:date="2019-06-12T15:34:00Z">
        <w:r w:rsidR="009C7FC8">
          <w:t>Childhood a</w:t>
        </w:r>
      </w:ins>
      <w:del w:id="63" w:author="Khreis, Haneen" w:date="2019-06-12T15:34:00Z">
        <w:r w:rsidR="000D0EA5" w:rsidRPr="00EC1FA9" w:rsidDel="009C7FC8">
          <w:delText>A</w:delText>
        </w:r>
      </w:del>
      <w:r w:rsidR="000D0EA5" w:rsidRPr="00EC1FA9">
        <w:t>sthma incidence rates were available at the state level. NO</w:t>
      </w:r>
      <w:r w:rsidR="000D0EA5" w:rsidRPr="00EC1FA9">
        <w:rPr>
          <w:vertAlign w:val="subscript"/>
        </w:rPr>
        <w:t>2</w:t>
      </w:r>
      <w:r w:rsidR="000D0EA5" w:rsidRPr="00EC1FA9">
        <w:t xml:space="preserve"> concentrations were not available for </w:t>
      </w:r>
      <w:r w:rsidR="000D0EA5" w:rsidRPr="00EC1FA9">
        <w:lastRenderedPageBreak/>
        <w:t>states outside the contiguous U.S. (Alaska, Hawaii and Puerto Rico), and hence the</w:t>
      </w:r>
      <w:del w:id="64" w:author="Khreis, Haneen" w:date="2019-06-12T15:34:00Z">
        <w:r w:rsidR="000D0EA5" w:rsidRPr="00EC1FA9" w:rsidDel="009A0D25">
          <w:delText>y</w:delText>
        </w:r>
      </w:del>
      <w:ins w:id="65" w:author="Khreis, Haneen" w:date="2019-06-12T15:34:00Z">
        <w:r w:rsidR="009A0D25">
          <w:t>se states</w:t>
        </w:r>
      </w:ins>
      <w:r w:rsidR="000D0EA5" w:rsidRPr="00EC1FA9">
        <w:t xml:space="preserve">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1AF73E0E" w:rsidR="00104CF7" w:rsidRPr="00EC1FA9" w:rsidRDefault="00E23ED3" w:rsidP="00342C4A">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ins w:id="66" w:author="Khreis, Haneen" w:date="2019-06-12T15:36:00Z">
        <w:r w:rsidR="00203F2E">
          <w:t xml:space="preserve"> old</w:t>
        </w:r>
      </w:ins>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del w:id="67" w:author="Khreis, Haneen" w:date="2019-06-12T15:36:00Z">
        <w:r w:rsidR="00135341" w:rsidRPr="00EC1FA9" w:rsidDel="00203F2E">
          <w:delText xml:space="preserve">are </w:delText>
        </w:r>
      </w:del>
      <w:ins w:id="68" w:author="Khreis, Haneen" w:date="2019-06-12T15:36:00Z">
        <w:r w:rsidR="00203F2E">
          <w:t>were</w:t>
        </w:r>
        <w:r w:rsidR="00203F2E" w:rsidRPr="00EC1FA9">
          <w:t xml:space="preserve"> </w:t>
        </w:r>
      </w:ins>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ins w:id="69" w:author="Alotaibi, Raed" w:date="2019-06-17T12:04:00Z">
        <w:r w:rsidR="00835BFA">
          <w:t>nonresidential</w:t>
        </w:r>
      </w:ins>
      <w:ins w:id="70" w:author="Alotaibi, Raed" w:date="2019-06-17T12:03:00Z">
        <w:r w:rsidR="00835BFA">
          <w:t xml:space="preserve"> urban </w:t>
        </w:r>
      </w:ins>
      <w:commentRangeStart w:id="71"/>
      <w:r w:rsidR="004577A5" w:rsidRPr="00EC1FA9">
        <w:t>land use</w:t>
      </w:r>
      <w:ins w:id="72" w:author="Alotaibi, Raed" w:date="2019-06-17T12:04:00Z">
        <w:r w:rsidR="00835BFA">
          <w:t xml:space="preserve"> (e.g. paved areas and airports)</w:t>
        </w:r>
      </w:ins>
      <w:r w:rsidR="004577A5" w:rsidRPr="00EC1FA9">
        <w:t>, and distance</w:t>
      </w:r>
      <w:commentRangeEnd w:id="71"/>
      <w:r w:rsidR="003619B2">
        <w:rPr>
          <w:rStyle w:val="CommentReference"/>
        </w:rPr>
        <w:commentReference w:id="71"/>
      </w:r>
      <w:ins w:id="73" w:author="Alotaibi, Raed" w:date="2019-06-17T12:05:00Z">
        <w:r w:rsidR="00835BFA">
          <w:t xml:space="preserve"> to other urban developed </w:t>
        </w:r>
      </w:ins>
      <w:ins w:id="74" w:author="Alotaibi, Raed" w:date="2019-06-17T12:06:00Z">
        <w:r w:rsidR="00835BFA">
          <w:t>areas</w:t>
        </w:r>
      </w:ins>
      <w:ins w:id="75" w:author="Alotaibi, Raed" w:date="2019-06-17T12:13:00Z">
        <w:r w:rsidR="00835BFA">
          <w:t xml:space="preserve"> </w:t>
        </w:r>
      </w:ins>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ins w:id="76" w:author="Alotaibi, Raed" w:date="2019-06-17T12:06:00Z">
        <w:r w:rsidR="00835BFA">
          <w:t>.</w:t>
        </w:r>
      </w:ins>
      <w:del w:id="77" w:author="Alotaibi, Raed" w:date="2019-06-17T12:06:00Z">
        <w:r w:rsidR="004577A5" w:rsidRPr="00EC1FA9" w:rsidDel="00835BFA">
          <w:delText>,</w:delText>
        </w:r>
      </w:del>
      <w:r w:rsidR="004577A5" w:rsidRPr="00EC1FA9">
        <w:t xml:space="preserve"> </w:t>
      </w:r>
      <w:del w:id="78" w:author="Alotaibi, Raed" w:date="2019-06-17T12:06:00Z">
        <w:r w:rsidR="004577A5" w:rsidRPr="00EC1FA9" w:rsidDel="00835BFA">
          <w:delText xml:space="preserve">with </w:delText>
        </w:r>
      </w:del>
      <w:ins w:id="79" w:author="Alotaibi, Raed" w:date="2019-06-17T12:06:00Z">
        <w:r w:rsidR="00835BFA">
          <w:t>C</w:t>
        </w:r>
      </w:ins>
      <w:del w:id="80" w:author="Alotaibi, Raed" w:date="2019-06-17T12:06:00Z">
        <w:r w:rsidR="004577A5" w:rsidRPr="00EC1FA9" w:rsidDel="00835BFA">
          <w:delText>c</w:delText>
        </w:r>
      </w:del>
      <w:r w:rsidR="004577A5" w:rsidRPr="00EC1FA9">
        <w:t xml:space="preserve">ensus blocks </w:t>
      </w:r>
      <w:del w:id="81" w:author="Alotaibi, Raed" w:date="2019-06-17T12:06:00Z">
        <w:r w:rsidR="004577A5" w:rsidRPr="00EC1FA9" w:rsidDel="00835BFA">
          <w:delText xml:space="preserve">forming </w:delText>
        </w:r>
      </w:del>
      <w:ins w:id="82" w:author="Alotaibi, Raed" w:date="2019-06-17T12:16:00Z">
        <w:r w:rsidR="00B62EE8">
          <w:t>are</w:t>
        </w:r>
      </w:ins>
      <w:ins w:id="83" w:author="Alotaibi, Raed" w:date="2019-06-17T12:06:00Z">
        <w:r w:rsidR="00835BFA" w:rsidRPr="00EC1FA9">
          <w:t xml:space="preserve"> </w:t>
        </w:r>
      </w:ins>
      <w:r w:rsidR="004577A5" w:rsidRPr="00EC1FA9">
        <w:t>the basic geographical units of urban areas. Further</w:t>
      </w:r>
      <w:r w:rsidR="00104CF7" w:rsidRPr="00EC1FA9">
        <w:t>,</w:t>
      </w:r>
      <w:r w:rsidR="004577A5" w:rsidRPr="00EC1FA9">
        <w:t xml:space="preserve"> </w:t>
      </w:r>
      <w:commentRangeStart w:id="84"/>
      <w:del w:id="85" w:author="Alotaibi, Raed" w:date="2019-06-17T11:42:00Z">
        <w:r w:rsidR="004577A5" w:rsidRPr="00EC1FA9" w:rsidDel="00FA345C">
          <w:delText xml:space="preserve">urban </w:delText>
        </w:r>
      </w:del>
      <w:ins w:id="86" w:author="Alotaibi, Raed" w:date="2019-06-17T11:42:00Z">
        <w:r w:rsidR="00FA345C">
          <w:t>census-</w:t>
        </w:r>
      </w:ins>
      <w:r w:rsidR="00104CF7" w:rsidRPr="00EC1FA9">
        <w:t xml:space="preserve">designated </w:t>
      </w:r>
      <w:commentRangeEnd w:id="84"/>
      <w:r w:rsidR="00B8730E">
        <w:rPr>
          <w:rStyle w:val="CommentReference"/>
        </w:rPr>
        <w:commentReference w:id="84"/>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median household income</w:t>
      </w:r>
      <w:ins w:id="87" w:author="Alotaibi, Raed" w:date="2019-06-17T11:50:00Z">
        <w:r w:rsidR="00D070F1">
          <w:t xml:space="preserve"> in the past 12 mo</w:t>
        </w:r>
      </w:ins>
      <w:ins w:id="88" w:author="Alotaibi, Raed" w:date="2019-06-17T11:51:00Z">
        <w:r w:rsidR="00D070F1">
          <w:t>nths using 2010 inflation adjusted dollars</w:t>
        </w:r>
      </w:ins>
      <w:r w:rsidR="00343B26" w:rsidRPr="00EC1FA9">
        <w:t xml:space="preserv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 xml:space="preserve">Census blocks were than assigned a similar median household income </w:t>
      </w:r>
      <w:del w:id="89" w:author="Khreis, Haneen" w:date="2019-06-12T15:39:00Z">
        <w:r w:rsidR="00104CF7" w:rsidRPr="00EC1FA9" w:rsidDel="00F20E7C">
          <w:delText xml:space="preserve">groups </w:delText>
        </w:r>
      </w:del>
      <w:r w:rsidR="00104CF7" w:rsidRPr="00EC1FA9">
        <w:t>of the census block group they reside under.</w:t>
      </w:r>
    </w:p>
    <w:p w14:paraId="3DD05AB9" w14:textId="3664F9B0" w:rsidR="00863D01" w:rsidRPr="00EC1FA9" w:rsidRDefault="004F11AE" w:rsidP="00104CF7">
      <w:r w:rsidRPr="00EC1FA9">
        <w:t>There were 2</w:t>
      </w:r>
      <w:r w:rsidR="000C4671" w:rsidRPr="00EC1FA9">
        <w:t>,</w:t>
      </w:r>
      <w:r w:rsidRPr="00EC1FA9">
        <w:t xml:space="preserve">686 (0.04%) census blocks </w:t>
      </w:r>
      <w:commentRangeStart w:id="90"/>
      <w:commentRangeStart w:id="91"/>
      <w:r w:rsidRPr="00EC1FA9">
        <w:t xml:space="preserve">with </w:t>
      </w:r>
      <w:commentRangeEnd w:id="90"/>
      <w:r w:rsidR="00DD501C">
        <w:rPr>
          <w:rStyle w:val="CommentReference"/>
        </w:rPr>
        <w:commentReference w:id="90"/>
      </w:r>
      <w:commentRangeEnd w:id="91"/>
      <w:r w:rsidR="00D070F1">
        <w:rPr>
          <w:rStyle w:val="CommentReference"/>
        </w:rPr>
        <w:commentReference w:id="91"/>
      </w:r>
      <w:r w:rsidRPr="00EC1FA9">
        <w:t>missing median</w:t>
      </w:r>
      <w:ins w:id="92" w:author="Khreis, Haneen" w:date="2019-06-12T15:40:00Z">
        <w:r w:rsidR="00DD501C" w:rsidRPr="00DD501C">
          <w:t xml:space="preserve"> household</w:t>
        </w:r>
      </w:ins>
      <w:r w:rsidRPr="00EC1FA9">
        <w:t xml:space="preserve"> income data in 2010</w:t>
      </w:r>
      <w:ins w:id="93" w:author="Khreis, Haneen" w:date="2019-06-12T15:41:00Z">
        <w:r w:rsidR="00DD501C">
          <w:t xml:space="preserve">. These census blocks </w:t>
        </w:r>
      </w:ins>
      <w:del w:id="94" w:author="Khreis, Haneen" w:date="2019-06-12T15:41:00Z">
        <w:r w:rsidRPr="00EC1FA9" w:rsidDel="00DD501C">
          <w:delText xml:space="preserve"> which </w:delText>
        </w:r>
      </w:del>
      <w:r w:rsidRPr="00EC1FA9">
        <w:t xml:space="preserve">were </w:t>
      </w:r>
      <w:r w:rsidR="00863D01" w:rsidRPr="00EC1FA9">
        <w:t xml:space="preserve">assigned </w:t>
      </w:r>
      <w:del w:id="95" w:author="Khreis, Haneen" w:date="2019-06-12T15:41:00Z">
        <w:r w:rsidR="00863D01" w:rsidRPr="00EC1FA9" w:rsidDel="00DD501C">
          <w:delText xml:space="preserve">as </w:delText>
        </w:r>
      </w:del>
      <w:ins w:id="96" w:author="Khreis, Haneen" w:date="2019-06-12T15:41:00Z">
        <w:r w:rsidR="00DD501C">
          <w:t>a</w:t>
        </w:r>
        <w:r w:rsidR="00DD501C" w:rsidRPr="00EC1FA9">
          <w:t xml:space="preserve"> </w:t>
        </w:r>
      </w:ins>
      <w:r w:rsidR="00343B26" w:rsidRPr="00EC1FA9">
        <w:t>“Not defined”</w:t>
      </w:r>
      <w:r w:rsidR="00863D01" w:rsidRPr="00EC1FA9">
        <w:t xml:space="preserve"> </w:t>
      </w:r>
      <w:ins w:id="97" w:author="Khreis, Haneen" w:date="2019-06-12T15:41:00Z">
        <w:r w:rsidR="00DD501C">
          <w:t xml:space="preserve">status </w:t>
        </w:r>
      </w:ins>
      <w:r w:rsidR="00863D01" w:rsidRPr="00EC1FA9">
        <w:t xml:space="preserve">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781CA0" w:rsidRPr="00EC1FA9">
        <w:t xml:space="preserve">Table </w:t>
      </w:r>
      <w:r w:rsidR="00781CA0">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D26FDC" w:rsidRDefault="00C46BEF" w:rsidP="00342C4A">
      <w:pPr>
        <w:rPr>
          <w:ins w:id="98" w:author="Alotaibi, Raed" w:date="2019-06-17T13:21:00Z"/>
          <w:rPrChange w:id="99" w:author="Alotaibi, Raed" w:date="2019-06-17T13:21:00Z">
            <w:rPr>
              <w:ins w:id="100" w:author="Alotaibi, Raed" w:date="2019-06-17T13:21:00Z"/>
              <w:highlight w:val="red"/>
            </w:rPr>
          </w:rPrChange>
        </w:rPr>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1CFB4F65" w14:textId="5E504A9D" w:rsidR="00C46BEF" w:rsidRPr="00EC1FA9" w:rsidRDefault="00C46BEF" w:rsidP="00342C4A">
      <w:r w:rsidRPr="00342C4A">
        <w:t>Concentrations were derived from a land use regression model</w:t>
      </w:r>
      <w:ins w:id="101" w:author="Alotaibi, Raed" w:date="2019-06-17T13:22:00Z">
        <w:r w:rsidR="00D26FDC">
          <w:t xml:space="preserve"> developed by </w:t>
        </w:r>
      </w:ins>
      <w:r w:rsidR="004E616C">
        <w:fldChar w:fldCharType="begin"/>
      </w:r>
      <w:r w:rsidR="004E616C">
        <w:instrText xml:space="preserve"> ADDIN EN.CITE &lt;EndNote&gt;&lt;Cite&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4E616C">
        <w:rPr>
          <w:noProof/>
        </w:rPr>
        <w:t>(Bechle et al., 2015)</w:t>
      </w:r>
      <w:r w:rsidR="004E616C">
        <w:fldChar w:fldCharType="end"/>
      </w:r>
      <w:ins w:id="102" w:author="Alotaibi, Raed" w:date="2019-06-17T13:23:00Z">
        <w:r w:rsidR="00D26FDC">
          <w:t xml:space="preserve">. The model incorporates spatial and temporal air pollutant </w:t>
        </w:r>
      </w:ins>
      <w:ins w:id="103" w:author="Alotaibi, Raed" w:date="2019-06-17T13:25:00Z">
        <w:r w:rsidR="00D26FDC">
          <w:t>data</w:t>
        </w:r>
      </w:ins>
      <w:ins w:id="104" w:author="Alotaibi, Raed" w:date="2019-06-17T13:23:00Z">
        <w:r w:rsidR="00D26FDC">
          <w:t xml:space="preserve">. The spatial </w:t>
        </w:r>
      </w:ins>
      <w:ins w:id="105" w:author="Alotaibi, Raed" w:date="2019-06-17T13:24:00Z">
        <w:r w:rsidR="00D26FDC">
          <w:t>aspect</w:t>
        </w:r>
      </w:ins>
      <w:ins w:id="106" w:author="Alotaibi, Raed" w:date="2019-06-17T13:23:00Z">
        <w:r w:rsidR="00D26FDC">
          <w:t xml:space="preserve"> is derived from </w:t>
        </w:r>
      </w:ins>
      <w:ins w:id="107" w:author="Alotaibi, Raed" w:date="2019-06-17T13:24:00Z">
        <w:r w:rsidR="00D26FDC">
          <w:t xml:space="preserve">the </w:t>
        </w:r>
      </w:ins>
      <w:ins w:id="108" w:author="Alotaibi, Raed" w:date="2019-06-17T14:22:00Z">
        <w:r w:rsidR="00C6500C">
          <w:t xml:space="preserve">U.S. </w:t>
        </w:r>
      </w:ins>
      <w:del w:id="109" w:author="Alotaibi, Raed" w:date="2019-06-17T13:24:00Z">
        <w:r w:rsidRPr="00342C4A" w:rsidDel="00D26FDC">
          <w:delText xml:space="preserve"> utilizing </w:delText>
        </w:r>
      </w:del>
      <w:commentRangeStart w:id="110"/>
      <w:r w:rsidRPr="00342C4A">
        <w:t>Environmental Protection Agency (EPA)</w:t>
      </w:r>
      <w:ins w:id="111" w:author="Alotaibi, Raed" w:date="2019-06-17T11:53:00Z">
        <w:r w:rsidR="00D070F1" w:rsidRPr="00D26FDC">
          <w:rPr>
            <w:rPrChange w:id="112" w:author="Alotaibi, Raed" w:date="2019-06-17T13:21:00Z">
              <w:rPr>
                <w:highlight w:val="red"/>
              </w:rPr>
            </w:rPrChange>
          </w:rPr>
          <w:t xml:space="preserve"> air </w:t>
        </w:r>
      </w:ins>
      <w:ins w:id="113" w:author="Alotaibi, Raed" w:date="2019-06-17T13:19:00Z">
        <w:r w:rsidR="00D26FDC" w:rsidRPr="00D26FDC">
          <w:rPr>
            <w:rPrChange w:id="114" w:author="Alotaibi, Raed" w:date="2019-06-17T13:21:00Z">
              <w:rPr>
                <w:highlight w:val="red"/>
              </w:rPr>
            </w:rPrChange>
          </w:rPr>
          <w:t>quality</w:t>
        </w:r>
      </w:ins>
      <w:ins w:id="115" w:author="Alotaibi, Raed" w:date="2019-06-17T11:53:00Z">
        <w:r w:rsidR="00D070F1" w:rsidRPr="00D26FDC">
          <w:rPr>
            <w:rPrChange w:id="116" w:author="Alotaibi, Raed" w:date="2019-06-17T13:21:00Z">
              <w:rPr>
                <w:highlight w:val="red"/>
              </w:rPr>
            </w:rPrChange>
          </w:rPr>
          <w:t xml:space="preserve"> monitoring data</w:t>
        </w:r>
      </w:ins>
      <w:r w:rsidRPr="00342C4A">
        <w:t xml:space="preserve">, </w:t>
      </w:r>
      <w:commentRangeEnd w:id="110"/>
      <w:r w:rsidR="00AD17E7" w:rsidRPr="00342C4A">
        <w:rPr>
          <w:rStyle w:val="CommentReference"/>
        </w:rPr>
        <w:commentReference w:id="110"/>
      </w:r>
      <w:r w:rsidRPr="00342C4A">
        <w:t>satellite data and several GIS covariates</w:t>
      </w:r>
      <w:ins w:id="117" w:author="Alotaibi, Raed" w:date="2019-06-17T13:20:00Z">
        <w:r w:rsidR="00D26FDC" w:rsidRPr="00D26FDC">
          <w:rPr>
            <w:rPrChange w:id="118" w:author="Alotaibi, Raed" w:date="2019-06-17T13:21:00Z">
              <w:rPr>
                <w:highlight w:val="red"/>
              </w:rPr>
            </w:rPrChange>
          </w:rPr>
          <w:t xml:space="preserve"> including impervious surfaces, elevation, major, minor and residential roads, and distance to cost</w:t>
        </w:r>
      </w:ins>
      <w:r w:rsidRPr="00342C4A">
        <w:t xml:space="preserve">. </w:t>
      </w:r>
      <w:ins w:id="119" w:author="Alotaibi, Raed" w:date="2019-06-17T13:24:00Z">
        <w:r w:rsidR="00D26FDC">
          <w:t xml:space="preserve">The temporal </w:t>
        </w:r>
      </w:ins>
      <w:ins w:id="120" w:author="Alotaibi, Raed" w:date="2019-06-17T13:25:00Z">
        <w:r w:rsidR="00D26FDC">
          <w:t xml:space="preserve">data </w:t>
        </w:r>
      </w:ins>
      <w:ins w:id="121" w:author="Alotaibi, Raed" w:date="2019-06-17T13:26:00Z">
        <w:r w:rsidR="00D26FDC">
          <w:t xml:space="preserve">is scaled using average monthly monitor readings for 11 consecutive years. </w:t>
        </w:r>
      </w:ins>
      <w:ins w:id="122" w:author="Alotaibi, Raed" w:date="2019-06-17T13:27:00Z">
        <w:r w:rsidR="00D26FDC">
          <w:t>The model achieves a relatively high predictive power</w:t>
        </w:r>
      </w:ins>
      <w:ins w:id="123" w:author="Alotaibi, Raed" w:date="2019-06-17T13:29:00Z">
        <w:r w:rsidR="00D26FDC">
          <w:t xml:space="preserve"> using hold-out cross validation</w:t>
        </w:r>
      </w:ins>
      <w:ins w:id="124" w:author="Alotaibi, Raed" w:date="2019-06-17T13:27:00Z">
        <w:r w:rsidR="00D26FDC">
          <w:t xml:space="preserve"> </w:t>
        </w:r>
      </w:ins>
      <w:ins w:id="125" w:author="Alotaibi, Raed" w:date="2019-06-17T13:30:00Z">
        <w:r w:rsidR="004E616C">
          <w:t xml:space="preserve">when </w:t>
        </w:r>
      </w:ins>
      <w:ins w:id="126" w:author="Alotaibi, Raed" w:date="2019-06-17T13:27:00Z">
        <w:r w:rsidR="00D26FDC">
          <w:t xml:space="preserve">compared to similar </w:t>
        </w:r>
      </w:ins>
      <w:ins w:id="127" w:author="Alotaibi, Raed" w:date="2019-06-17T13:30:00Z">
        <w:r w:rsidR="004E616C">
          <w:t xml:space="preserve">land use regression </w:t>
        </w:r>
      </w:ins>
      <w:r w:rsidR="004E616C">
        <w:t xml:space="preserve">models </w: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 </w:instrTex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DATA </w:instrText>
      </w:r>
      <w:r w:rsidR="004E616C">
        <w:fldChar w:fldCharType="end"/>
      </w:r>
      <w:r w:rsidR="004E616C">
        <w:fldChar w:fldCharType="separate"/>
      </w:r>
      <w:r w:rsidR="004E616C">
        <w:rPr>
          <w:noProof/>
        </w:rPr>
        <w:t>(Beelen et al., 2009; Hystad et al., 2011; Novotny et al., 2011; Vienneau et al., 2013)</w:t>
      </w:r>
      <w:r w:rsidR="004E616C">
        <w:fldChar w:fldCharType="end"/>
      </w:r>
      <w:r w:rsidR="00D26FDC">
        <w:t xml:space="preserve"> with an R</w:t>
      </w:r>
      <w:r w:rsidR="00D26FDC" w:rsidRPr="004E616C">
        <w:rPr>
          <w:vertAlign w:val="superscript"/>
        </w:rPr>
        <w:t>2</w:t>
      </w:r>
      <w:r w:rsidR="00D26FDC">
        <w:t xml:space="preserve"> reaching 82%. </w:t>
      </w:r>
      <w:r w:rsidR="004E616C">
        <w:t xml:space="preserve">The LUR use regression model has been used in multiple studies including </w:t>
      </w:r>
      <w:r w:rsidR="004E616C">
        <w:fldChar w:fldCharType="begin"/>
      </w:r>
      <w:r w:rsidR="004E616C">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4E616C">
        <w:fldChar w:fldCharType="separate"/>
      </w:r>
      <w:r w:rsidR="004E616C">
        <w:rPr>
          <w:noProof/>
        </w:rPr>
        <w:t>(Alotaibi et al., 2019; Clark et al., 2017)</w:t>
      </w:r>
      <w:r w:rsidR="004E616C">
        <w:fldChar w:fldCharType="end"/>
      </w:r>
      <w:r w:rsidR="004E616C">
        <w:t xml:space="preserve">. </w:t>
      </w:r>
      <w:r w:rsidRPr="00342C4A">
        <w:t xml:space="preserve">A detailed description of the model can be found at </w:t>
      </w:r>
      <w:commentRangeStart w:id="128"/>
      <w:commentRangeStart w:id="129"/>
      <w:r w:rsidRPr="00342C4A">
        <w:fldChar w:fldCharType="begin"/>
      </w:r>
      <w:r w:rsidRPr="00342C4A">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commentRangeEnd w:id="128"/>
      <w:r w:rsidR="00592DFE" w:rsidRPr="00342C4A">
        <w:rPr>
          <w:rStyle w:val="CommentReference"/>
        </w:rPr>
        <w:commentReference w:id="128"/>
      </w:r>
      <w:commentRangeEnd w:id="129"/>
      <w:r w:rsidR="009B00C1">
        <w:rPr>
          <w:rStyle w:val="CommentReference"/>
        </w:rPr>
        <w:commentReference w:id="129"/>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Pr="00342C4A">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p>
    <w:p w14:paraId="7024A930" w14:textId="2FA9B4F5" w:rsidR="00925D5A" w:rsidRDefault="00510471" w:rsidP="00C46BEF">
      <w:pPr>
        <w:rPr>
          <w:ins w:id="130" w:author="Khreis, Haneen" w:date="2019-06-12T15:54:00Z"/>
          <w:i/>
          <w:iCs/>
        </w:rPr>
      </w:pPr>
      <w:ins w:id="131" w:author="Khreis, Haneen" w:date="2019-06-12T15:54:00Z">
        <w:r>
          <w:rPr>
            <w:i/>
            <w:iCs/>
          </w:rPr>
          <w:t xml:space="preserve">Matching of census and exposure </w:t>
        </w:r>
        <w:commentRangeStart w:id="132"/>
        <w:r>
          <w:rPr>
            <w:i/>
            <w:iCs/>
          </w:rPr>
          <w:t>data</w:t>
        </w:r>
        <w:commentRangeEnd w:id="132"/>
        <w:r>
          <w:rPr>
            <w:rStyle w:val="CommentReference"/>
          </w:rPr>
          <w:commentReference w:id="132"/>
        </w:r>
        <w:r>
          <w:rPr>
            <w:i/>
            <w:iCs/>
          </w:rPr>
          <w:t xml:space="preserve"> </w:t>
        </w:r>
      </w:ins>
    </w:p>
    <w:p w14:paraId="1C8FE4A9" w14:textId="7FF0C32D" w:rsidR="00510471" w:rsidRPr="00EC1FA9" w:rsidRDefault="004E616C" w:rsidP="009B00C1">
      <w:r>
        <w:lastRenderedPageBreak/>
        <w:t xml:space="preserve">To match census data with exposure data we used </w:t>
      </w:r>
      <w:r w:rsidR="00751334">
        <w:t>a unique</w:t>
      </w:r>
      <w:r w:rsidR="00A030A0">
        <w:t xml:space="preserve"> code</w:t>
      </w:r>
      <w:r w:rsidR="00751334">
        <w:t xml:space="preserve"> for each census block that serves as the join field provided with the NHGIS datasets. Each code </w:t>
      </w:r>
    </w:p>
    <w:p w14:paraId="518C88CF" w14:textId="5C76ED1E" w:rsidR="00C46BEF" w:rsidRPr="00EC1FA9" w:rsidRDefault="00C46BEF" w:rsidP="00C46BEF">
      <w:pPr>
        <w:rPr>
          <w:i/>
          <w:iCs/>
        </w:rPr>
      </w:pPr>
      <w:r w:rsidRPr="00EC1FA9">
        <w:rPr>
          <w:i/>
          <w:iCs/>
        </w:rPr>
        <w:t>Concentration-response function</w:t>
      </w:r>
      <w:ins w:id="133" w:author="Khreis, Haneen" w:date="2019-06-12T15:48:00Z">
        <w:r w:rsidR="00276DDC">
          <w:rPr>
            <w:i/>
            <w:iCs/>
          </w:rPr>
          <w:t>s</w:t>
        </w:r>
      </w:ins>
    </w:p>
    <w:p w14:paraId="2FE993DD" w14:textId="1C700632" w:rsidR="00C46BEF" w:rsidRPr="00EC1FA9" w:rsidRDefault="00C46BEF" w:rsidP="00BC37DD">
      <w:r w:rsidRPr="00EC1FA9">
        <w:t>We used a</w:t>
      </w:r>
      <w:ins w:id="134" w:author="Khreis, Haneen" w:date="2019-06-12T15:48:00Z">
        <w:r w:rsidR="00276DDC">
          <w:t xml:space="preserve">n asthma development </w:t>
        </w:r>
      </w:ins>
      <w:del w:id="135" w:author="Khreis, Haneen" w:date="2019-06-12T15:48:00Z">
        <w:r w:rsidRPr="00EC1FA9" w:rsidDel="00276DDC">
          <w:delText xml:space="preserve"> </w:delText>
        </w:r>
      </w:del>
      <w:r w:rsidRPr="00EC1FA9">
        <w:t>concentration-response function (CRF) of 1.05 (95% CI = 1.02-1.07) per 4</w:t>
      </w:r>
      <w:ins w:id="136" w:author="Alotaibi, Raed" w:date="2019-06-17T11:38:00Z">
        <w:r w:rsidR="00FA345C">
          <w:t xml:space="preserve"> </w:t>
        </w:r>
      </w:ins>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w:t>
      </w:r>
      <w:ins w:id="137" w:author="Khreis, Haneen" w:date="2019-06-12T15:49:00Z">
        <w:r w:rsidR="003B6AB8">
          <w:t xml:space="preserve">the </w:t>
        </w:r>
      </w:ins>
      <w:r w:rsidRPr="00EC1FA9">
        <w:t xml:space="preserve">risk of developing asthma among children </w:t>
      </w:r>
      <w:ins w:id="138" w:author="Khreis, Haneen" w:date="2019-06-12T15:49:00Z">
        <w:r w:rsidR="003B6AB8">
          <w:t xml:space="preserve">from birth to 18 years of age </w:t>
        </w:r>
      </w:ins>
      <w:r w:rsidRPr="00EC1FA9">
        <w:fldChar w:fldCharType="begin"/>
      </w:r>
      <w:r w:rsidRPr="00EC1FA9">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Pr="00EC1FA9">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commentRangeStart w:id="139"/>
      <w:commentRangeStart w:id="140"/>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 </w:instrText>
      </w:r>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DATA </w:instrText>
      </w:r>
      <w:r w:rsidR="00BC37DD" w:rsidRPr="00EC1FA9">
        <w:fldChar w:fldCharType="end"/>
      </w:r>
      <w:r w:rsidR="00BC37DD" w:rsidRPr="00EC1FA9">
        <w:fldChar w:fldCharType="separate"/>
      </w:r>
      <w:r w:rsidR="00BC37DD" w:rsidRPr="00EC1FA9">
        <w:rPr>
          <w:noProof/>
        </w:rPr>
        <w:t>(Achakulwisut et al., 2019; Alotaibi et al., 2019; Khreis, de Hoogh, et al., 2018; Khreis, Ramani, et al., 2018)</w:t>
      </w:r>
      <w:r w:rsidR="00BC37DD" w:rsidRPr="00EC1FA9">
        <w:fldChar w:fldCharType="end"/>
      </w:r>
      <w:commentRangeEnd w:id="139"/>
      <w:r w:rsidR="00C61332">
        <w:rPr>
          <w:rStyle w:val="CommentReference"/>
        </w:rPr>
        <w:commentReference w:id="139"/>
      </w:r>
      <w:commentRangeEnd w:id="140"/>
      <w:r w:rsidR="00FE5B17">
        <w:rPr>
          <w:rStyle w:val="CommentReference"/>
        </w:rPr>
        <w:commentReference w:id="140"/>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75BAC3B0" w:rsidR="002C2A22" w:rsidRPr="00EC1FA9" w:rsidRDefault="002C2A22" w:rsidP="00956C0F">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w:t>
      </w:r>
      <w:ins w:id="141" w:author="Alotaibi, Raed" w:date="2019-06-18T10:58:00Z">
        <w:r w:rsidR="00342E7A">
          <w:t xml:space="preserve">average </w:t>
        </w:r>
      </w:ins>
      <w:r w:rsidRPr="00EC1FA9">
        <w:t>childhood asthma incidence rate</w:t>
      </w:r>
      <w:ins w:id="142" w:author="Alotaibi, Raed" w:date="2019-06-18T10:59:00Z">
        <w:r w:rsidR="00342E7A">
          <w:t xml:space="preserve"> for the year 2006 through 2010 among U.S. states</w:t>
        </w:r>
      </w:ins>
      <w:r w:rsidRPr="00EC1FA9">
        <w:t xml:space="preserve">, </w:t>
      </w:r>
      <w:r w:rsidR="00877AD6" w:rsidRPr="00EC1FA9">
        <w:t xml:space="preserve">we obtained the </w:t>
      </w:r>
      <w:r w:rsidR="009B00C1">
        <w:t>Behavioral Risk Factor Surveillance System (</w:t>
      </w:r>
      <w:commentRangeStart w:id="143"/>
      <w:r w:rsidR="00877AD6" w:rsidRPr="00EC1FA9">
        <w:t>BRFSS</w:t>
      </w:r>
      <w:r w:rsidR="009B00C1">
        <w:t>)</w:t>
      </w:r>
      <w:r w:rsidR="00877AD6" w:rsidRPr="00EC1FA9">
        <w:t xml:space="preserve"> </w:t>
      </w:r>
      <w:commentRangeEnd w:id="143"/>
      <w:r w:rsidR="00AB77D5">
        <w:rPr>
          <w:rStyle w:val="CommentReference"/>
        </w:rPr>
        <w:commentReference w:id="143"/>
      </w:r>
      <w:r w:rsidR="00877AD6" w:rsidRPr="00EC1FA9">
        <w:t xml:space="preserve">and </w:t>
      </w:r>
      <w:r w:rsidR="009B00C1">
        <w:t>Asthma call Back Survey (</w:t>
      </w:r>
      <w:r w:rsidR="00877AD6" w:rsidRPr="00342C4A">
        <w:t>ACBS</w:t>
      </w:r>
      <w:r w:rsidR="009B00C1">
        <w:t xml:space="preserve">) </w:t>
      </w:r>
      <w:r w:rsidR="00877AD6" w:rsidRPr="00EC1FA9">
        <w:t xml:space="preserve">child </w:t>
      </w:r>
      <w:del w:id="144" w:author="Khreis, Haneen" w:date="2019-06-12T15:58:00Z">
        <w:r w:rsidR="00877AD6" w:rsidRPr="00EC1FA9" w:rsidDel="00E9377E">
          <w:delText xml:space="preserve">data </w:delText>
        </w:r>
      </w:del>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ins w:id="145" w:author="Khreis, Haneen" w:date="2019-06-12T15:58:00Z">
        <w:r w:rsidR="00E9377E">
          <w:t xml:space="preserve"> data </w:t>
        </w:r>
      </w:ins>
      <w:r w:rsidR="00877AD6" w:rsidRPr="00EC1FA9">
        <w:t xml:space="preserve">sets for the years 2006-2010 from the </w:t>
      </w:r>
      <w:r w:rsidR="009B00C1">
        <w:t xml:space="preserve">Center for Disease Control </w:t>
      </w:r>
      <w:ins w:id="146" w:author="Alotaibi, Raed" w:date="2019-06-17T14:23:00Z">
        <w:r w:rsidR="00C6500C">
          <w:t xml:space="preserve">and Prevention </w:t>
        </w:r>
      </w:ins>
      <w:r w:rsidR="009B00C1">
        <w:t>(</w:t>
      </w:r>
      <w:r w:rsidR="00877AD6" w:rsidRPr="00342C4A">
        <w:t>CDC</w:t>
      </w:r>
      <w:r w:rsidR="009B00C1">
        <w:t>)</w:t>
      </w:r>
      <w:r w:rsidR="00877AD6" w:rsidRPr="00EC1FA9">
        <w:t xml:space="preserve"> website </w:t>
      </w:r>
      <w:hyperlink r:id="rId10" w:history="1">
        <w:r w:rsidR="00877AD6" w:rsidRPr="00EC1FA9">
          <w:rPr>
            <w:rStyle w:val="Hyperlink"/>
          </w:rPr>
          <w:t>https://www.cdc.gov/brfss/</w:t>
        </w:r>
      </w:hyperlink>
      <w:ins w:id="147" w:author="Alotaibi, Raed" w:date="2019-06-18T10:57:00Z">
        <w:r w:rsidR="00342E7A">
          <w:t xml:space="preserve"> and followed </w:t>
        </w:r>
      </w:ins>
      <w:ins w:id="148" w:author="Khreis, Haneen" w:date="2019-06-12T15:58:00Z">
        <w:del w:id="149" w:author="Alotaibi, Raed" w:date="2019-06-18T10:57:00Z">
          <w:r w:rsidR="00E9377E" w:rsidDel="00342E7A">
            <w:delText xml:space="preserve">. We </w:delText>
          </w:r>
        </w:del>
      </w:ins>
      <w:del w:id="150" w:author="Alotaibi, Raed" w:date="2019-06-18T10:57:00Z">
        <w:r w:rsidR="00877AD6" w:rsidRPr="00EC1FA9" w:rsidDel="00342E7A">
          <w:delText xml:space="preserve"> and used </w:delText>
        </w:r>
      </w:del>
      <w:r w:rsidR="00877AD6" w:rsidRPr="00EC1FA9">
        <w:t xml:space="preserve">the </w:t>
      </w:r>
      <w:r w:rsidRPr="00EC1FA9">
        <w:t xml:space="preserve">methods described by </w:t>
      </w:r>
      <w:commentRangeStart w:id="151"/>
      <w:commentRangeStart w:id="152"/>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commentRangeEnd w:id="151"/>
      <w:ins w:id="153" w:author="Alotaibi, Raed" w:date="2019-06-19T12:03:00Z">
        <w:r w:rsidR="00E522F5">
          <w:t xml:space="preserve"> </w:t>
        </w:r>
      </w:ins>
      <w:r w:rsidR="00E9377E">
        <w:rPr>
          <w:rStyle w:val="CommentReference"/>
        </w:rPr>
        <w:commentReference w:id="151"/>
      </w:r>
      <w:commentRangeEnd w:id="152"/>
      <w:ins w:id="154" w:author="Alotaibi, Raed" w:date="2019-06-19T12:03:00Z">
        <w:r w:rsidR="00E522F5">
          <w:t>(</w:t>
        </w:r>
        <w:r w:rsidR="00E522F5">
          <w:fldChar w:fldCharType="begin"/>
        </w:r>
        <w:r w:rsidR="00E522F5">
          <w:instrText xml:space="preserve"> REF _Ref9422501 \h </w:instrText>
        </w:r>
      </w:ins>
      <w:r w:rsidR="00E522F5">
        <w:fldChar w:fldCharType="separate"/>
      </w:r>
      <w:ins w:id="155" w:author="Alotaibi, Raed" w:date="2019-06-19T12:03:00Z">
        <w:r w:rsidR="00E522F5" w:rsidRPr="00EC1FA9">
          <w:t xml:space="preserve">Figure </w:t>
        </w:r>
        <w:r w:rsidR="00E522F5">
          <w:rPr>
            <w:noProof/>
          </w:rPr>
          <w:t>1</w:t>
        </w:r>
        <w:r w:rsidR="00E522F5">
          <w:fldChar w:fldCharType="end"/>
        </w:r>
        <w:r w:rsidR="00E522F5">
          <w:t>)</w:t>
        </w:r>
      </w:ins>
      <w:r w:rsidR="00342E7A">
        <w:rPr>
          <w:rStyle w:val="CommentReference"/>
        </w:rPr>
        <w:commentReference w:id="152"/>
      </w:r>
      <w:r w:rsidR="00877AD6" w:rsidRPr="00EC1FA9">
        <w:t xml:space="preserve">. The </w:t>
      </w:r>
      <w:r w:rsidRPr="00EC1FA9">
        <w:t xml:space="preserve">following variables </w:t>
      </w:r>
      <w:r w:rsidR="00877AD6" w:rsidRPr="00EC1FA9">
        <w:t>were extracted</w:t>
      </w:r>
      <w:ins w:id="156" w:author="Khreis, Haneen" w:date="2019-06-12T15:59:00Z">
        <w:r w:rsidR="006C660A">
          <w:t>:</w:t>
        </w:r>
      </w:ins>
      <w:del w:id="157" w:author="Khreis, Haneen" w:date="2019-06-12T15:59:00Z">
        <w:r w:rsidRPr="00EC1FA9" w:rsidDel="006C660A">
          <w:delText>;</w:delText>
        </w:r>
      </w:del>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7B6A81CB" w:rsidR="002C2A22" w:rsidRPr="00EC1FA9" w:rsidRDefault="00143846" w:rsidP="00E605A3">
      <w:commentRangeStart w:id="158"/>
      <w:commentRangeStart w:id="159"/>
      <w:r w:rsidRPr="00EC1FA9">
        <w:t>To</w:t>
      </w:r>
      <w:r w:rsidR="00373189" w:rsidRPr="00EC1FA9">
        <w:t xml:space="preserve"> </w:t>
      </w:r>
      <w:commentRangeEnd w:id="158"/>
      <w:r w:rsidR="003968D7">
        <w:rPr>
          <w:rStyle w:val="CommentReference"/>
        </w:rPr>
        <w:commentReference w:id="158"/>
      </w:r>
      <w:commentRangeEnd w:id="159"/>
      <w:r w:rsidR="004675BE">
        <w:rPr>
          <w:rStyle w:val="CommentReference"/>
        </w:rPr>
        <w:commentReference w:id="159"/>
      </w:r>
      <w:r w:rsidR="00373189" w:rsidRPr="00EC1FA9">
        <w:t xml:space="preserve">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del w:id="160" w:author="Khreis, Haneen" w:date="2019-06-12T15:59:00Z">
        <w:r w:rsidR="00877AD6" w:rsidRPr="00EC1FA9" w:rsidDel="006C660A">
          <w:delText xml:space="preserve">is </w:delText>
        </w:r>
      </w:del>
      <w:commentRangeStart w:id="161"/>
      <w:ins w:id="162" w:author="Khreis, Haneen" w:date="2019-06-12T15:59:00Z">
        <w:r w:rsidR="006C660A">
          <w:t>was</w:t>
        </w:r>
        <w:commentRangeEnd w:id="161"/>
        <w:r w:rsidR="006C660A">
          <w:rPr>
            <w:rStyle w:val="CommentReference"/>
          </w:rPr>
          <w:commentReference w:id="161"/>
        </w:r>
        <w:r w:rsidR="006C660A" w:rsidRPr="00EC1FA9">
          <w:t xml:space="preserve"> </w:t>
        </w:r>
      </w:ins>
      <w:r w:rsidR="00877AD6" w:rsidRPr="00EC1FA9">
        <w:t>“Y</w:t>
      </w:r>
      <w:r w:rsidR="00337D46" w:rsidRPr="00EC1FA9">
        <w:t xml:space="preserve">es”, the respondent </w:t>
      </w:r>
      <w:del w:id="163" w:author="Khreis, Haneen" w:date="2019-06-12T16:00:00Z">
        <w:r w:rsidR="00337D46" w:rsidRPr="00EC1FA9" w:rsidDel="002C35ED">
          <w:delText>is</w:delText>
        </w:r>
        <w:r w:rsidR="0099548C" w:rsidRPr="00EC1FA9" w:rsidDel="002C35ED">
          <w:delText xml:space="preserve"> </w:delText>
        </w:r>
      </w:del>
      <w:ins w:id="164" w:author="Khreis, Haneen" w:date="2019-06-12T16:00:00Z">
        <w:r w:rsidR="002C35ED">
          <w:t>was</w:t>
        </w:r>
        <w:r w:rsidR="002C35ED" w:rsidRPr="00EC1FA9">
          <w:t xml:space="preserve"> </w:t>
        </w:r>
      </w:ins>
      <w:r w:rsidR="0099548C" w:rsidRPr="00EC1FA9">
        <w:t>designated as “Ever asthma”</w:t>
      </w:r>
      <w:r w:rsidR="00337D46" w:rsidRPr="00EC1FA9">
        <w:t xml:space="preserve"> </w:t>
      </w:r>
      <w:r w:rsidR="009376CC" w:rsidRPr="00EC1FA9">
        <w:t>and I</w:t>
      </w:r>
      <w:r w:rsidR="0099548C" w:rsidRPr="00EC1FA9">
        <w:t xml:space="preserve">f the answer </w:t>
      </w:r>
      <w:del w:id="165" w:author="Khreis, Haneen" w:date="2019-06-12T16:00:00Z">
        <w:r w:rsidR="0099548C" w:rsidRPr="00EC1FA9" w:rsidDel="002C35ED">
          <w:delText xml:space="preserve">is </w:delText>
        </w:r>
      </w:del>
      <w:commentRangeStart w:id="166"/>
      <w:ins w:id="167" w:author="Khreis, Haneen" w:date="2019-06-12T16:00:00Z">
        <w:r w:rsidR="002C35ED">
          <w:t>was</w:t>
        </w:r>
        <w:commentRangeEnd w:id="166"/>
        <w:r w:rsidR="002C35ED">
          <w:rPr>
            <w:rStyle w:val="CommentReference"/>
          </w:rPr>
          <w:commentReference w:id="166"/>
        </w:r>
        <w:r w:rsidR="002C35ED" w:rsidRPr="00EC1FA9">
          <w:t xml:space="preserve"> </w:t>
        </w:r>
      </w:ins>
      <w:r w:rsidR="0099548C" w:rsidRPr="00EC1FA9">
        <w:t>“</w:t>
      </w:r>
      <w:r w:rsidR="00877AD6" w:rsidRPr="00EC1FA9">
        <w:t>N</w:t>
      </w:r>
      <w:r w:rsidR="0099548C" w:rsidRPr="00EC1FA9">
        <w:t>o”</w:t>
      </w:r>
      <w:r w:rsidR="009376CC" w:rsidRPr="00EC1FA9">
        <w:t>,</w:t>
      </w:r>
      <w:r w:rsidR="0099548C" w:rsidRPr="00EC1FA9">
        <w:t xml:space="preserve"> the respondent </w:t>
      </w:r>
      <w:del w:id="168" w:author="Khreis, Haneen" w:date="2019-06-12T16:00:00Z">
        <w:r w:rsidR="0099548C" w:rsidRPr="00EC1FA9" w:rsidDel="00BA691F">
          <w:delText xml:space="preserve">is </w:delText>
        </w:r>
      </w:del>
      <w:ins w:id="169" w:author="Khreis, Haneen" w:date="2019-06-12T16:00:00Z">
        <w:r w:rsidR="00BA691F">
          <w:t>was</w:t>
        </w:r>
        <w:r w:rsidR="00BA691F" w:rsidRPr="00EC1FA9">
          <w:t xml:space="preserve"> </w:t>
        </w:r>
      </w:ins>
      <w:r w:rsidR="0099548C" w:rsidRPr="00EC1FA9">
        <w:t>designated as “Never asthma”</w:t>
      </w:r>
      <w:r w:rsidR="00337D46" w:rsidRPr="00EC1FA9">
        <w:t>.</w:t>
      </w:r>
      <w:r w:rsidR="00373189" w:rsidRPr="00EC1FA9">
        <w:t xml:space="preserve"> Respondents with children designated as “Ever asthma” </w:t>
      </w:r>
      <w:del w:id="170" w:author="Khreis, Haneen" w:date="2019-06-12T16:00:00Z">
        <w:r w:rsidR="00373189" w:rsidRPr="00EC1FA9" w:rsidDel="00BA691F">
          <w:delText xml:space="preserve">are </w:delText>
        </w:r>
      </w:del>
      <w:ins w:id="171" w:author="Khreis, Haneen" w:date="2019-06-12T16:00:00Z">
        <w:r w:rsidR="00BA691F">
          <w:t>were</w:t>
        </w:r>
        <w:r w:rsidR="00BA691F" w:rsidRPr="00EC1FA9">
          <w:t xml:space="preserve"> </w:t>
        </w:r>
      </w:ins>
      <w:r w:rsidR="00373189" w:rsidRPr="00EC1FA9">
        <w:t xml:space="preserve">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ins w:id="172" w:author="Khreis, Haneen" w:date="2019-06-12T16:01:00Z">
        <w:r w:rsidR="00BA691F">
          <w:t xml:space="preserve"> of children</w:t>
        </w:r>
      </w:ins>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del w:id="173" w:author="Khreis, Haneen" w:date="2019-06-12T16:01:00Z">
        <w:r w:rsidR="00565FA9" w:rsidRPr="00EC1FA9" w:rsidDel="00545452">
          <w:delText xml:space="preserve">is </w:delText>
        </w:r>
      </w:del>
      <w:ins w:id="174" w:author="Khreis, Haneen" w:date="2019-06-12T16:01:00Z">
        <w:r w:rsidR="00545452">
          <w:t>was</w:t>
        </w:r>
        <w:r w:rsidR="00545452" w:rsidRPr="00EC1FA9">
          <w:t xml:space="preserve"> </w:t>
        </w:r>
      </w:ins>
      <w:r w:rsidR="00565FA9" w:rsidRPr="00EC1FA9">
        <w:t>designated as an “Incident asthma”</w:t>
      </w:r>
      <w:r w:rsidR="00BC4956" w:rsidRPr="00EC1FA9">
        <w:t xml:space="preserve">, </w:t>
      </w:r>
      <w:ins w:id="175" w:author="Khreis, Haneen" w:date="2019-06-12T16:01:00Z">
        <w:r w:rsidR="00545452">
          <w:t xml:space="preserve">while </w:t>
        </w:r>
      </w:ins>
      <w:r w:rsidR="00BC4956" w:rsidRPr="00EC1FA9">
        <w:t xml:space="preserve">other responses were </w:t>
      </w:r>
      <w:r w:rsidR="00E605A3">
        <w:t>not relevant to the analysis</w:t>
      </w:r>
      <w:r w:rsidR="00BC4956" w:rsidRPr="00EC1FA9">
        <w:t xml:space="preserve">. </w:t>
      </w:r>
    </w:p>
    <w:p w14:paraId="7ADBB460" w14:textId="3D88E70E" w:rsidR="002C2A22" w:rsidRPr="00EC1FA9" w:rsidRDefault="00BC4956" w:rsidP="00956C0F">
      <w:r w:rsidRPr="00EC1FA9">
        <w:t>Each respondent (s</w:t>
      </w:r>
      <w:r w:rsidR="006B4B66" w:rsidRPr="00EC1FA9">
        <w:t>ample</w:t>
      </w:r>
      <w:r w:rsidRPr="00EC1FA9">
        <w:t>)</w:t>
      </w:r>
      <w:r w:rsidR="006B4B66" w:rsidRPr="00EC1FA9">
        <w:t xml:space="preserve"> </w:t>
      </w:r>
      <w:r w:rsidR="00AB720C" w:rsidRPr="00EC1FA9">
        <w:t xml:space="preserve">from the </w:t>
      </w:r>
      <w:del w:id="176" w:author="Khreis, Haneen" w:date="2019-06-12T16:02:00Z">
        <w:r w:rsidR="00AB720C" w:rsidRPr="00EC1FA9" w:rsidDel="00022326">
          <w:delText xml:space="preserve">ACBS and </w:delText>
        </w:r>
      </w:del>
      <w:r w:rsidR="00AB720C" w:rsidRPr="00EC1FA9">
        <w:t>BRFSS</w:t>
      </w:r>
      <w:ins w:id="177" w:author="Khreis, Haneen" w:date="2019-06-12T16:02:00Z">
        <w:r w:rsidR="00022326">
          <w:t xml:space="preserve"> and </w:t>
        </w:r>
        <w:r w:rsidR="00022326" w:rsidRPr="00EC1FA9">
          <w:t>ACBS</w:t>
        </w:r>
      </w:ins>
      <w:r w:rsidR="00AB720C" w:rsidRPr="00EC1FA9">
        <w:t xml:space="preserve"> </w:t>
      </w:r>
      <w:del w:id="178" w:author="Khreis, Haneen" w:date="2019-06-12T16:02:00Z">
        <w:r w:rsidRPr="00EC1FA9" w:rsidDel="00022326">
          <w:delText>is</w:delText>
        </w:r>
        <w:r w:rsidR="006B4B66" w:rsidRPr="00EC1FA9" w:rsidDel="00022326">
          <w:delText xml:space="preserve"> </w:delText>
        </w:r>
      </w:del>
      <w:ins w:id="179" w:author="Khreis, Haneen" w:date="2019-06-12T16:02:00Z">
        <w:r w:rsidR="00022326">
          <w:t>was</w:t>
        </w:r>
        <w:r w:rsidR="00022326" w:rsidRPr="00EC1FA9">
          <w:t xml:space="preserve"> </w:t>
        </w:r>
      </w:ins>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w:t>
      </w:r>
      <w:commentRangeStart w:id="180"/>
      <w:r w:rsidR="001E4BBE" w:rsidRPr="00EC1FA9">
        <w:t xml:space="preserve">disproportionate population </w:t>
      </w:r>
      <w:del w:id="181" w:author="Khreis, Haneen" w:date="2019-06-12T16:03:00Z">
        <w:r w:rsidR="001E4BBE" w:rsidRPr="00EC1FA9" w:rsidDel="00677071">
          <w:delText xml:space="preserve">subgroup </w:delText>
        </w:r>
      </w:del>
      <w:ins w:id="182" w:author="Khreis, Haneen" w:date="2019-06-12T16:03:00Z">
        <w:r w:rsidR="00677071">
          <w:t>sample</w:t>
        </w:r>
        <w:r w:rsidR="00677071" w:rsidRPr="00EC1FA9">
          <w:t xml:space="preserve"> </w:t>
        </w:r>
      </w:ins>
      <w:r w:rsidR="001E4BBE" w:rsidRPr="00EC1FA9">
        <w:t xml:space="preserve">selection relative to the state’s </w:t>
      </w:r>
      <w:ins w:id="183" w:author="Khreis, Haneen" w:date="2019-06-12T16:03:00Z">
        <w:r w:rsidR="00677071">
          <w:t xml:space="preserve">overall </w:t>
        </w:r>
      </w:ins>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commentRangeEnd w:id="180"/>
      <w:r w:rsidR="00677071">
        <w:rPr>
          <w:rStyle w:val="CommentReference"/>
        </w:rPr>
        <w:commentReference w:id="180"/>
      </w:r>
      <w:ins w:id="184" w:author="Alotaibi, Raed" w:date="2019-06-18T11:07:00Z">
        <w:r w:rsidR="00474D08" w:rsidRPr="00474D08">
          <w:t xml:space="preserve"> </w:t>
        </w:r>
      </w:ins>
      <w:moveToRangeStart w:id="185" w:author="Alotaibi, Raed" w:date="2019-06-18T11:07:00Z" w:name="move11748471"/>
      <w:moveTo w:id="186" w:author="Alotaibi, Raed" w:date="2019-06-18T11:07:00Z">
        <w:r w:rsidR="00474D08" w:rsidRPr="00EC1FA9">
          <w:fldChar w:fldCharType="begin"/>
        </w:r>
        <w:r w:rsidR="00474D08"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474D08" w:rsidRPr="00EC1FA9">
          <w:rPr>
            <w:noProof/>
          </w:rPr>
          <w:t>(Garbe et al., 2011; Korn et al., 2011)</w:t>
        </w:r>
        <w:r w:rsidR="00474D08" w:rsidRPr="00EC1FA9">
          <w:fldChar w:fldCharType="end"/>
        </w:r>
        <w:del w:id="187" w:author="Alotaibi, Raed" w:date="2019-06-18T11:24:00Z">
          <w:r w:rsidR="00474D08" w:rsidRPr="00EC1FA9" w:rsidDel="00474D08">
            <w:delText>.</w:delText>
          </w:r>
        </w:del>
      </w:moveTo>
      <w:moveToRangeEnd w:id="185"/>
      <w:r w:rsidR="00BF6555" w:rsidRPr="00EC1FA9">
        <w:t xml:space="preserve">. </w:t>
      </w:r>
      <w:r w:rsidRPr="00EC1FA9">
        <w:t>W</w:t>
      </w:r>
      <w:r w:rsidR="00BF6555" w:rsidRPr="00EC1FA9">
        <w:t>eight</w:t>
      </w:r>
      <w:r w:rsidRPr="00EC1FA9">
        <w:t>s</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state, with similar characteristics to the respondent</w:t>
      </w:r>
      <w:r w:rsidRPr="00EC1FA9">
        <w:t xml:space="preserve">. Weights are used to convert </w:t>
      </w:r>
      <w:r w:rsidR="00143846" w:rsidRPr="00EC1FA9">
        <w:t>response to questions of sampled children to population estimates</w:t>
      </w:r>
      <w:r w:rsidRPr="00EC1FA9">
        <w:t xml:space="preserve">. </w:t>
      </w:r>
      <w:r w:rsidR="00143846" w:rsidRPr="00EC1FA9">
        <w:t xml:space="preserve">For </w:t>
      </w:r>
      <w:del w:id="188" w:author="Khreis, Haneen" w:date="2019-06-12T16:04:00Z">
        <w:r w:rsidR="00143846" w:rsidRPr="00EC1FA9" w:rsidDel="00A74B90">
          <w:delText>example</w:delText>
        </w:r>
      </w:del>
      <w:ins w:id="189" w:author="Khreis, Haneen" w:date="2019-06-12T16:04:00Z">
        <w:r w:rsidR="00A74B90" w:rsidRPr="00EC1FA9">
          <w:t>example,</w:t>
        </w:r>
      </w:ins>
      <w:r w:rsidR="00143846" w:rsidRPr="00EC1FA9">
        <w:t xml:space="preserve"> if respondent</w:t>
      </w:r>
      <w:r w:rsidRPr="00EC1FA9">
        <w:t xml:space="preserve"> (X)</w:t>
      </w:r>
      <w:r w:rsidR="00143846" w:rsidRPr="00EC1FA9">
        <w:t xml:space="preserve"> had a</w:t>
      </w:r>
      <w:r w:rsidRPr="00EC1FA9">
        <w:t xml:space="preserve"> weight of 150, </w:t>
      </w:r>
      <w:ins w:id="190" w:author="Khreis, Haneen" w:date="2019-06-12T16:04:00Z">
        <w:r w:rsidR="00A74B90">
          <w:t>her/</w:t>
        </w:r>
      </w:ins>
      <w:r w:rsidRPr="00EC1FA9">
        <w:t>his response to</w:t>
      </w:r>
      <w:r w:rsidR="00143846" w:rsidRPr="00EC1FA9">
        <w:t xml:space="preserve"> survey questions represent answer</w:t>
      </w:r>
      <w:r w:rsidRPr="00EC1FA9">
        <w:t>s</w:t>
      </w:r>
      <w:r w:rsidR="00143846" w:rsidRPr="00EC1FA9">
        <w:t xml:space="preserve"> o</w:t>
      </w:r>
      <w:r w:rsidRPr="00EC1FA9">
        <w:t>f 150 children within the</w:t>
      </w:r>
      <w:ins w:id="191" w:author="Khreis, Haneen" w:date="2019-06-12T16:04:00Z">
        <w:r w:rsidR="00E649C0">
          <w:t>ir</w:t>
        </w:r>
      </w:ins>
      <w:r w:rsidRPr="00EC1FA9">
        <w:t xml:space="preserve"> state</w:t>
      </w:r>
      <w:r w:rsidR="00143846" w:rsidRPr="00EC1FA9">
        <w:t xml:space="preserve">. </w:t>
      </w:r>
      <w:del w:id="192" w:author="Khreis, Haneen" w:date="2019-06-12T16:04:00Z">
        <w:r w:rsidRPr="00EC1FA9" w:rsidDel="001740A4">
          <w:delText>S</w:delText>
        </w:r>
      </w:del>
      <w:ins w:id="193" w:author="Khreis, Haneen" w:date="2019-06-12T16:04:00Z">
        <w:r w:rsidR="00CD6B50">
          <w:t>T</w:t>
        </w:r>
        <w:r w:rsidR="001740A4">
          <w:t>he s</w:t>
        </w:r>
      </w:ins>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lastRenderedPageBreak/>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 xml:space="preserve">state </w:t>
      </w:r>
      <w:moveFromRangeStart w:id="194" w:author="Alotaibi, Raed" w:date="2019-06-18T11:07:00Z" w:name="move11748471"/>
      <w:moveFrom w:id="195" w:author="Alotaibi, Raed" w:date="2019-06-18T11:07:00Z">
        <w:r w:rsidR="006B4B66" w:rsidRPr="00EC1FA9" w:rsidDel="00474D08">
          <w:fldChar w:fldCharType="begin"/>
        </w:r>
        <w:r w:rsidR="00AB720C" w:rsidRPr="00EC1FA9" w:rsidDel="00474D08">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rsidRPr="00EC1FA9" w:rsidDel="00474D08">
          <w:fldChar w:fldCharType="separate"/>
        </w:r>
        <w:r w:rsidR="00AB720C" w:rsidRPr="00EC1FA9" w:rsidDel="00474D08">
          <w:rPr>
            <w:noProof/>
          </w:rPr>
          <w:t>(Garbe et al., 2011; Korn et al., 2011)</w:t>
        </w:r>
        <w:r w:rsidR="006B4B66" w:rsidRPr="00EC1FA9" w:rsidDel="00474D08">
          <w:fldChar w:fldCharType="end"/>
        </w:r>
        <w:r w:rsidR="00D5209D" w:rsidRPr="00EC1FA9" w:rsidDel="00474D08">
          <w:t xml:space="preserve">. </w:t>
        </w:r>
      </w:moveFrom>
      <w:moveFromRangeEnd w:id="194"/>
    </w:p>
    <w:p w14:paraId="33B73C16" w14:textId="77C1D238" w:rsidR="00956C0F" w:rsidRDefault="002C2A22" w:rsidP="00956C0F">
      <w:r w:rsidRPr="00EC1FA9">
        <w:t xml:space="preserve">“At-risk children” </w:t>
      </w:r>
      <w:del w:id="196" w:author="Khreis, Haneen" w:date="2019-06-12T16:05:00Z">
        <w:r w:rsidR="00BC4956" w:rsidRPr="00EC1FA9" w:rsidDel="00F86B8C">
          <w:delText xml:space="preserve">are </w:delText>
        </w:r>
      </w:del>
      <w:ins w:id="197" w:author="Khreis, Haneen" w:date="2019-06-12T16:05:00Z">
        <w:r w:rsidR="00F86B8C">
          <w:t>were</w:t>
        </w:r>
        <w:r w:rsidR="00F86B8C" w:rsidRPr="00EC1FA9">
          <w:t xml:space="preserve"> </w:t>
        </w:r>
      </w:ins>
      <w:r w:rsidR="00BC4956" w:rsidRPr="00EC1FA9">
        <w:t xml:space="preserve">then estimated </w:t>
      </w:r>
      <w:r w:rsidRPr="00EC1FA9">
        <w:t>by taking the weighted</w:t>
      </w:r>
      <w:ins w:id="198" w:author="Alotaibi, Raed" w:date="2019-06-18T12:46:00Z">
        <w:r w:rsidR="00956C0F">
          <w:t xml:space="preserve"> </w:t>
        </w:r>
      </w:ins>
      <w:del w:id="199" w:author="Alotaibi, Raed" w:date="2019-06-18T12:46:00Z">
        <w:r w:rsidRPr="00EC1FA9" w:rsidDel="00956C0F">
          <w:delText xml:space="preserve"> </w:delText>
        </w:r>
      </w:del>
      <w:r w:rsidRPr="00EC1FA9">
        <w:t>sum of respondents designated as “Incident asthma” and “Never asthma”</w:t>
      </w:r>
      <w:ins w:id="200" w:author="Khreis, Haneen" w:date="2019-06-16T09:59:00Z">
        <w:r w:rsidR="007E431E">
          <w:t>, as shown in Equation 1</w:t>
        </w:r>
      </w:ins>
      <w:ins w:id="201" w:author="Alotaibi, Raed" w:date="2019-06-18T12:08:00Z">
        <w:r w:rsidR="00E87518">
          <w:t>.</w:t>
        </w:r>
      </w:ins>
      <w:del w:id="202" w:author="Alotaibi, Raed" w:date="2019-06-18T12:08:00Z">
        <w:r w:rsidR="00BC4956" w:rsidRPr="00EC1FA9" w:rsidDel="00E87518">
          <w:delText>:</w:delText>
        </w:r>
      </w:del>
      <w:r w:rsidRPr="00EC1FA9">
        <w:t xml:space="preserve"> </w:t>
      </w:r>
    </w:p>
    <w:p w14:paraId="08FAE8EB" w14:textId="0C97F6E0" w:rsidR="00956C0F" w:rsidRDefault="00956C0F" w:rsidP="00F44385">
      <w:r>
        <w:t>[Note: The subscripts “</w:t>
      </w:r>
      <m:oMath>
        <m:r>
          <w:rPr>
            <w:rFonts w:ascii="Cambria Math" w:hAnsi="Cambria Math"/>
          </w:rPr>
          <m:t>w</m:t>
        </m:r>
      </m:oMath>
      <w:r>
        <w:rPr>
          <w:i/>
          <w:iCs/>
        </w:rPr>
        <w:t>”</w:t>
      </w:r>
      <w:r w:rsidR="00F44385">
        <w:t xml:space="preserve"> and </w:t>
      </w:r>
      <w:r>
        <w:t>“</w:t>
      </w:r>
      <m:oMath>
        <m:r>
          <w:rPr>
            <w:rFonts w:ascii="Cambria Math" w:hAnsi="Cambria Math"/>
          </w:rPr>
          <m:t xml:space="preserve">c" </m:t>
        </m:r>
      </m:oMath>
      <w:r>
        <w:rPr>
          <w:rFonts w:eastAsiaTheme="minorEastAsia"/>
        </w:rPr>
        <w:t>stand for “weighted”</w:t>
      </w:r>
      <w:r w:rsidR="00F44385">
        <w:rPr>
          <w:rFonts w:eastAsiaTheme="minorEastAsia"/>
        </w:rPr>
        <w:t xml:space="preserve"> and</w:t>
      </w:r>
      <w:r>
        <w:rPr>
          <w:rFonts w:eastAsiaTheme="minorEastAsia"/>
        </w:rPr>
        <w:t xml:space="preserve"> “census block</w:t>
      </w:r>
      <w:del w:id="203" w:author="Alotaibi, Raed" w:date="2019-06-19T09:58:00Z">
        <w:r w:rsidDel="00B749CF">
          <w:rPr>
            <w:rFonts w:eastAsiaTheme="minorEastAsia"/>
          </w:rPr>
          <w:delText xml:space="preserve">” </w:delText>
        </w:r>
        <w:r w:rsidR="00F44385" w:rsidDel="00B749CF">
          <w:rPr>
            <w:rFonts w:eastAsiaTheme="minorEastAsia"/>
          </w:rPr>
          <w:delText>,</w:delText>
        </w:r>
      </w:del>
      <w:ins w:id="204" w:author="Alotaibi, Raed" w:date="2019-06-19T09:58:00Z">
        <w:r w:rsidR="00B749CF">
          <w:rPr>
            <w:rFonts w:eastAsiaTheme="minorEastAsia"/>
          </w:rPr>
          <w:t>”,</w:t>
        </w:r>
      </w:ins>
      <w:r w:rsidR="00F44385">
        <w:rPr>
          <w:rFonts w:eastAsiaTheme="minorEastAsia"/>
        </w:rPr>
        <w:t xml:space="preserve"> </w:t>
      </w:r>
      <w:r>
        <w:rPr>
          <w:rFonts w:eastAsiaTheme="minorEastAsia"/>
        </w:rPr>
        <w:t>respectively.]</w:t>
      </w:r>
    </w:p>
    <w:p w14:paraId="692F5D63" w14:textId="213EE6C9" w:rsidR="002C2A22" w:rsidRPr="00EC1FA9" w:rsidRDefault="002C2A22" w:rsidP="00BC4956"/>
    <w:p w14:paraId="05178CBC" w14:textId="16D8F9A0" w:rsidR="002C2A22" w:rsidRPr="00EC1FA9" w:rsidRDefault="002C2A22" w:rsidP="00956C0F">
      <w:pPr>
        <w:keepNext/>
        <w:jc w:val="center"/>
      </w:pPr>
      <m:oMathPara>
        <m:oMath>
          <m:r>
            <w:rPr>
              <w:rFonts w:ascii="Cambria Math" w:hAnsi="Cambria Math"/>
            </w:rPr>
            <m:t xml:space="preserve">At-risk children = </m:t>
          </m:r>
          <m:sSub>
            <m:sSubPr>
              <m:ctrlPr>
                <w:ins w:id="205" w:author="Alotaibi, Raed" w:date="2019-06-18T11:55:00Z">
                  <w:rPr>
                    <w:rFonts w:ascii="Cambria Math" w:hAnsi="Cambria Math"/>
                    <w:i/>
                  </w:rPr>
                </w:ins>
              </m:ctrlPr>
            </m:sSubPr>
            <m:e>
              <m:r>
                <w:ins w:id="206" w:author="Alotaibi, Raed" w:date="2019-06-18T11:55:00Z">
                  <w:rPr>
                    <w:rFonts w:ascii="Cambria Math" w:hAnsi="Cambria Math"/>
                  </w:rPr>
                  <m:t>Incident asthma</m:t>
                </w:ins>
              </m:r>
            </m:e>
            <m:sub>
              <m:r>
                <w:ins w:id="207" w:author="Alotaibi, Raed" w:date="2019-06-18T11:55:00Z">
                  <w:rPr>
                    <w:rFonts w:ascii="Cambria Math" w:hAnsi="Cambria Math"/>
                  </w:rPr>
                  <m:t>w</m:t>
                </w:ins>
              </m:r>
            </m:sub>
          </m:sSub>
          <m:r>
            <w:ins w:id="208" w:author="Alotaibi, Raed" w:date="2019-06-18T11:55:00Z">
              <w:rPr>
                <w:rFonts w:ascii="Cambria Math" w:hAnsi="Cambria Math"/>
              </w:rPr>
              <m:t xml:space="preserve">+ </m:t>
            </w:ins>
          </m:r>
          <m:r>
            <w:del w:id="209" w:author="Alotaibi, Raed" w:date="2019-06-18T11:55:00Z">
              <w:rPr>
                <w:rFonts w:ascii="Cambria Math" w:hAnsi="Cambria Math"/>
              </w:rPr>
              <m:t xml:space="preserve">Incident asthma </m:t>
            </w:del>
          </m:r>
          <m:d>
            <m:dPr>
              <m:ctrlPr>
                <w:del w:id="210" w:author="Alotaibi, Raed" w:date="2019-06-18T11:55:00Z">
                  <w:rPr>
                    <w:rFonts w:ascii="Cambria Math" w:hAnsi="Cambria Math"/>
                    <w:i/>
                  </w:rPr>
                </w:del>
              </m:ctrlPr>
            </m:dPr>
            <m:e>
              <m:r>
                <w:del w:id="211" w:author="Alotaibi, Raed" w:date="2019-06-18T11:55:00Z">
                  <w:rPr>
                    <w:rFonts w:ascii="Cambria Math" w:hAnsi="Cambria Math"/>
                  </w:rPr>
                  <m:t>weighted</m:t>
                </w:del>
              </m:r>
            </m:e>
          </m:d>
          <m:r>
            <w:del w:id="212" w:author="Alotaibi, Raed" w:date="2019-06-18T11:55:00Z">
              <w:rPr>
                <w:rFonts w:ascii="Cambria Math" w:hAnsi="Cambria Math"/>
              </w:rPr>
              <m:t xml:space="preserve">+ </m:t>
            </w:del>
          </m:r>
          <m:sSub>
            <m:sSubPr>
              <m:ctrlPr>
                <w:ins w:id="213" w:author="Alotaibi, Raed" w:date="2019-06-18T11:55:00Z">
                  <w:rPr>
                    <w:rFonts w:ascii="Cambria Math" w:hAnsi="Cambria Math"/>
                    <w:i/>
                  </w:rPr>
                </w:ins>
              </m:ctrlPr>
            </m:sSubPr>
            <m:e>
              <m:r>
                <w:ins w:id="214" w:author="Alotaibi, Raed" w:date="2019-06-18T11:55:00Z">
                  <w:rPr>
                    <w:rFonts w:ascii="Cambria Math" w:hAnsi="Cambria Math"/>
                  </w:rPr>
                  <m:t>Never asthma</m:t>
                </w:ins>
              </m:r>
            </m:e>
            <m:sub>
              <m:r>
                <w:ins w:id="215" w:author="Alotaibi, Raed" w:date="2019-06-18T11:55:00Z">
                  <w:rPr>
                    <w:rFonts w:ascii="Cambria Math" w:hAnsi="Cambria Math"/>
                  </w:rPr>
                  <m:t>w</m:t>
                </w:ins>
              </m:r>
            </m:sub>
          </m:sSub>
          <m:r>
            <w:del w:id="216" w:author="Alotaibi, Raed" w:date="2019-06-18T11:55:00Z">
              <w:rPr>
                <w:rFonts w:ascii="Cambria Math" w:hAnsi="Cambria Math"/>
              </w:rPr>
              <m:t>Never asthma</m:t>
            </w:del>
          </m:r>
          <m:r>
            <w:ins w:id="217" w:author="Khreis, Haneen" w:date="2019-06-12T16:01:00Z">
              <w:del w:id="218" w:author="Alotaibi, Raed" w:date="2019-06-18T11:55:00Z">
                <w:rPr>
                  <w:rFonts w:ascii="Cambria Math" w:hAnsi="Cambria Math"/>
                </w:rPr>
                <m:t xml:space="preserve"> </m:t>
              </w:del>
            </w:ins>
          </m:r>
          <m:r>
            <w:del w:id="219" w:author="Alotaibi, Raed" w:date="2019-06-18T11:55:00Z">
              <w:rPr>
                <w:rFonts w:ascii="Cambria Math" w:hAnsi="Cambria Math"/>
              </w:rPr>
              <m:t>(weighted)</m:t>
            </w:del>
          </m:r>
        </m:oMath>
      </m:oMathPara>
    </w:p>
    <w:p w14:paraId="65D3CCDA" w14:textId="517353DB"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1</w:t>
      </w:r>
      <w:r w:rsidR="003A36B2">
        <w:rPr>
          <w:noProof/>
        </w:rPr>
        <w:fldChar w:fldCharType="end"/>
      </w:r>
    </w:p>
    <w:p w14:paraId="47EF65C5" w14:textId="6EDBBE31" w:rsidR="0068303A" w:rsidRPr="00EC1FA9" w:rsidRDefault="00BC4956" w:rsidP="00BC4956">
      <w:r w:rsidRPr="00EC1FA9">
        <w:t xml:space="preserve">The </w:t>
      </w:r>
      <w:commentRangeStart w:id="220"/>
      <w:commentRangeStart w:id="221"/>
      <w:r w:rsidRPr="00EC1FA9">
        <w:t xml:space="preserve">asthma </w:t>
      </w:r>
      <w:commentRangeEnd w:id="220"/>
      <w:r w:rsidR="00A54F26">
        <w:rPr>
          <w:rStyle w:val="CommentReference"/>
        </w:rPr>
        <w:commentReference w:id="220"/>
      </w:r>
      <w:commentRangeEnd w:id="221"/>
      <w:r w:rsidR="004675BE">
        <w:rPr>
          <w:rStyle w:val="CommentReference"/>
        </w:rPr>
        <w:commentReference w:id="221"/>
      </w:r>
      <w:r w:rsidRPr="00EC1FA9">
        <w:t xml:space="preserve">incidence rate </w:t>
      </w:r>
      <w:del w:id="222" w:author="Khreis, Haneen" w:date="2019-06-12T16:05:00Z">
        <w:r w:rsidRPr="00EC1FA9" w:rsidDel="00431551">
          <w:delText xml:space="preserve">is </w:delText>
        </w:r>
      </w:del>
      <w:ins w:id="223" w:author="Khreis, Haneen" w:date="2019-06-12T16:05:00Z">
        <w:r w:rsidR="00431551">
          <w:t>was</w:t>
        </w:r>
        <w:r w:rsidR="00431551" w:rsidRPr="00EC1FA9">
          <w:t xml:space="preserve"> </w:t>
        </w:r>
      </w:ins>
      <w:r w:rsidRPr="00EC1FA9">
        <w:t>the product of weighted “Incident asthma” divided by “At-risk children”</w:t>
      </w:r>
      <w:ins w:id="224" w:author="Khreis, Haneen" w:date="2019-06-16T09:59:00Z">
        <w:r w:rsidR="007E431E">
          <w:t xml:space="preserve">, as shown in </w:t>
        </w:r>
      </w:ins>
      <w:ins w:id="225" w:author="Khreis, Haneen" w:date="2019-06-16T10:00:00Z">
        <w:r w:rsidR="007E431E">
          <w:t>E</w:t>
        </w:r>
      </w:ins>
      <w:ins w:id="226" w:author="Khreis, Haneen" w:date="2019-06-16T09:59:00Z">
        <w:r w:rsidR="007E431E">
          <w:t>quation 2</w:t>
        </w:r>
      </w:ins>
      <w:ins w:id="227" w:author="Alotaibi, Raed" w:date="2019-06-18T12:08:00Z">
        <w:r w:rsidR="00E87518">
          <w:t>.</w:t>
        </w:r>
      </w:ins>
      <w:del w:id="228" w:author="Alotaibi, Raed" w:date="2019-06-18T12:08:00Z">
        <w:r w:rsidR="0068303A" w:rsidRPr="00EC1FA9" w:rsidDel="00E87518">
          <w:delText>:</w:delText>
        </w:r>
      </w:del>
    </w:p>
    <w:p w14:paraId="33380756" w14:textId="096C6F77" w:rsidR="00272195" w:rsidRPr="00EC1FA9" w:rsidRDefault="00272195" w:rsidP="00956C0F">
      <w:pPr>
        <w:keepNext/>
      </w:pPr>
      <m:oMathPara>
        <m:oMath>
          <m:r>
            <w:rPr>
              <w:rFonts w:ascii="Cambria Math" w:hAnsi="Cambria Math"/>
            </w:rPr>
            <m:t>Asthma incdence rate=</m:t>
          </m:r>
          <m:r>
            <w:del w:id="229" w:author="Alotaibi, Raed" w:date="2019-06-18T11:54:00Z">
              <w:rPr>
                <w:rFonts w:ascii="Cambria Math" w:hAnsi="Cambria Math"/>
              </w:rPr>
              <m:t>Incident asthma</m:t>
            </w:del>
          </m:r>
          <m:sSub>
            <m:sSubPr>
              <m:ctrlPr>
                <w:ins w:id="230" w:author="Alotaibi, Raed" w:date="2019-06-18T11:54:00Z">
                  <w:rPr>
                    <w:rFonts w:ascii="Cambria Math" w:hAnsi="Cambria Math"/>
                    <w:i/>
                  </w:rPr>
                </w:ins>
              </m:ctrlPr>
            </m:sSubPr>
            <m:e>
              <m:r>
                <w:ins w:id="231" w:author="Alotaibi, Raed" w:date="2019-06-18T11:54:00Z">
                  <w:rPr>
                    <w:rFonts w:ascii="Cambria Math" w:hAnsi="Cambria Math"/>
                  </w:rPr>
                  <m:t>Incident asthma</m:t>
                </w:ins>
              </m:r>
            </m:e>
            <m:sub>
              <m:r>
                <w:ins w:id="232" w:author="Alotaibi, Raed" w:date="2019-06-18T11:54:00Z">
                  <w:rPr>
                    <w:rFonts w:ascii="Cambria Math" w:hAnsi="Cambria Math"/>
                  </w:rPr>
                  <m:t>w</m:t>
                </w:ins>
              </m:r>
            </m:sub>
          </m:sSub>
          <m:r>
            <w:rPr>
              <w:rFonts w:ascii="Cambria Math" w:hAnsi="Cambria Math"/>
            </w:rPr>
            <m:t xml:space="preserve"> / At-risk children </m:t>
          </m:r>
        </m:oMath>
      </m:oMathPara>
    </w:p>
    <w:p w14:paraId="35FC8596" w14:textId="778DE0BB"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2</w:t>
      </w:r>
      <w:r w:rsidR="003A36B2">
        <w:rPr>
          <w:noProof/>
        </w:rPr>
        <w:fldChar w:fldCharType="end"/>
      </w:r>
    </w:p>
    <w:p w14:paraId="5B71E074" w14:textId="0560146B" w:rsidR="00CD2EA8" w:rsidRPr="00EC1FA9" w:rsidRDefault="00CD2EA8" w:rsidP="00CD2EA8">
      <w:r w:rsidRPr="00EC1FA9">
        <w:t xml:space="preserve">The asthma </w:t>
      </w:r>
      <w:commentRangeStart w:id="233"/>
      <w:commentRangeStart w:id="234"/>
      <w:r w:rsidRPr="00EC1FA9">
        <w:t xml:space="preserve">prevalence </w:t>
      </w:r>
      <w:commentRangeEnd w:id="233"/>
      <w:r w:rsidR="00447A54">
        <w:rPr>
          <w:rStyle w:val="CommentReference"/>
        </w:rPr>
        <w:commentReference w:id="233"/>
      </w:r>
      <w:commentRangeEnd w:id="234"/>
      <w:r w:rsidR="009B00C1">
        <w:rPr>
          <w:rStyle w:val="CommentReference"/>
        </w:rPr>
        <w:commentReference w:id="234"/>
      </w:r>
      <w:r w:rsidRPr="00EC1FA9">
        <w:t xml:space="preserve">rate </w:t>
      </w:r>
      <w:del w:id="235" w:author="Khreis, Haneen" w:date="2019-06-12T16:06:00Z">
        <w:r w:rsidRPr="00EC1FA9" w:rsidDel="006B1CD2">
          <w:delText xml:space="preserve">is </w:delText>
        </w:r>
      </w:del>
      <w:ins w:id="236" w:author="Khreis, Haneen" w:date="2019-06-12T16:06:00Z">
        <w:r w:rsidR="006B1CD2">
          <w:t>was</w:t>
        </w:r>
        <w:r w:rsidR="006B1CD2" w:rsidRPr="00EC1FA9">
          <w:t xml:space="preserve"> </w:t>
        </w:r>
      </w:ins>
      <w:r w:rsidRPr="00EC1FA9">
        <w:t xml:space="preserve">the product of weighted “Ever asthma” divided by the sum of weighted “Ever asthma” and </w:t>
      </w:r>
      <w:commentRangeStart w:id="237"/>
      <w:commentRangeStart w:id="238"/>
      <w:ins w:id="239" w:author="Khreis, Haneen" w:date="2019-06-12T16:07:00Z">
        <w:r w:rsidR="00833D39" w:rsidRPr="00833D39">
          <w:t xml:space="preserve">weighted </w:t>
        </w:r>
        <w:commentRangeEnd w:id="237"/>
        <w:r w:rsidR="00833D39">
          <w:rPr>
            <w:rStyle w:val="CommentReference"/>
          </w:rPr>
          <w:commentReference w:id="237"/>
        </w:r>
      </w:ins>
      <w:commentRangeEnd w:id="238"/>
      <w:r w:rsidR="007C1756">
        <w:rPr>
          <w:rStyle w:val="CommentReference"/>
        </w:rPr>
        <w:commentReference w:id="238"/>
      </w:r>
      <w:r w:rsidRPr="00EC1FA9">
        <w:t>“Never asthma”</w:t>
      </w:r>
      <w:ins w:id="240" w:author="Khreis, Haneen" w:date="2019-06-16T10:00:00Z">
        <w:r w:rsidR="007E431E">
          <w:t>, as shown in Equation 3</w:t>
        </w:r>
      </w:ins>
      <w:ins w:id="241" w:author="Alotaibi, Raed" w:date="2019-06-18T12:07:00Z">
        <w:r w:rsidR="00E87518">
          <w:t>.</w:t>
        </w:r>
      </w:ins>
      <w:del w:id="242" w:author="Alotaibi, Raed" w:date="2019-06-18T12:07:00Z">
        <w:r w:rsidRPr="00EC1FA9" w:rsidDel="00E87518">
          <w:delText>:</w:delText>
        </w:r>
      </w:del>
    </w:p>
    <w:p w14:paraId="46E43574" w14:textId="2A015D05" w:rsidR="00412978" w:rsidRPr="00EC1FA9" w:rsidRDefault="00EC4AE2" w:rsidP="00956C0F">
      <w:pPr>
        <w:keepNext/>
        <w:jc w:val="center"/>
      </w:pPr>
      <m:oMathPara>
        <m:oMath>
          <m:r>
            <w:rPr>
              <w:rFonts w:ascii="Cambria Math" w:hAnsi="Cambria Math"/>
            </w:rPr>
            <m:t>Asthma prevalence rate=</m:t>
          </m:r>
          <m:sSub>
            <m:sSubPr>
              <m:ctrlPr>
                <w:ins w:id="243" w:author="Alotaibi, Raed" w:date="2019-06-18T11:55:00Z">
                  <w:rPr>
                    <w:rFonts w:ascii="Cambria Math" w:hAnsi="Cambria Math"/>
                    <w:i/>
                  </w:rPr>
                </w:ins>
              </m:ctrlPr>
            </m:sSubPr>
            <m:e>
              <m:r>
                <w:ins w:id="244" w:author="Alotaibi, Raed" w:date="2019-06-18T11:55:00Z">
                  <w:rPr>
                    <w:rFonts w:ascii="Cambria Math" w:hAnsi="Cambria Math"/>
                  </w:rPr>
                  <m:t>Ever asthma</m:t>
                </w:ins>
              </m:r>
            </m:e>
            <m:sub>
              <m:r>
                <w:ins w:id="245" w:author="Alotaibi, Raed" w:date="2019-06-18T11:55:00Z">
                  <w:rPr>
                    <w:rFonts w:ascii="Cambria Math" w:hAnsi="Cambria Math"/>
                  </w:rPr>
                  <m:t>w</m:t>
                </w:ins>
              </m:r>
            </m:sub>
          </m:sSub>
          <m:r>
            <w:del w:id="246" w:author="Alotaibi, Raed" w:date="2019-06-18T11:55:00Z">
              <w:rPr>
                <w:rFonts w:ascii="Cambria Math" w:hAnsi="Cambria Math"/>
              </w:rPr>
              <m:t>Ever Asthma</m:t>
            </w:del>
          </m:r>
          <m:r>
            <w:rPr>
              <w:rFonts w:ascii="Cambria Math" w:hAnsi="Cambria Math"/>
            </w:rPr>
            <m:t xml:space="preserve">  / </m:t>
          </m:r>
          <m:r>
            <w:rPr>
              <w:rFonts w:ascii="Cambria Math" w:eastAsiaTheme="minorEastAsia" w:hAnsi="Cambria Math"/>
            </w:rPr>
            <m:t>(</m:t>
          </m:r>
          <m:sSub>
            <m:sSubPr>
              <m:ctrlPr>
                <w:ins w:id="247" w:author="Alotaibi, Raed" w:date="2019-06-18T11:56:00Z">
                  <w:rPr>
                    <w:rFonts w:ascii="Cambria Math" w:hAnsi="Cambria Math"/>
                    <w:i/>
                  </w:rPr>
                </w:ins>
              </m:ctrlPr>
            </m:sSubPr>
            <m:e>
              <m:r>
                <w:ins w:id="248" w:author="Alotaibi, Raed" w:date="2019-06-18T11:56:00Z">
                  <w:rPr>
                    <w:rFonts w:ascii="Cambria Math" w:hAnsi="Cambria Math"/>
                  </w:rPr>
                  <m:t>Ever asthma</m:t>
                </w:ins>
              </m:r>
            </m:e>
            <m:sub>
              <m:r>
                <w:ins w:id="249" w:author="Alotaibi, Raed" w:date="2019-06-18T11:56:00Z">
                  <w:rPr>
                    <w:rFonts w:ascii="Cambria Math" w:hAnsi="Cambria Math"/>
                  </w:rPr>
                  <m:t>w</m:t>
                </w:ins>
              </m:r>
            </m:sub>
          </m:sSub>
          <m:r>
            <w:del w:id="250" w:author="Alotaibi, Raed" w:date="2019-06-18T11:56:00Z">
              <w:rPr>
                <w:rFonts w:ascii="Cambria Math" w:eastAsiaTheme="minorEastAsia" w:hAnsi="Cambria Math"/>
              </w:rPr>
              <m:t>Ever asthma</m:t>
            </w:del>
          </m:r>
          <m:r>
            <w:rPr>
              <w:rFonts w:ascii="Cambria Math" w:eastAsiaTheme="minorEastAsia" w:hAnsi="Cambria Math"/>
            </w:rPr>
            <m:t>+</m:t>
          </m:r>
          <m:sSub>
            <m:sSubPr>
              <m:ctrlPr>
                <w:ins w:id="251" w:author="Alotaibi, Raed" w:date="2019-06-18T11:56:00Z">
                  <w:rPr>
                    <w:rFonts w:ascii="Cambria Math" w:hAnsi="Cambria Math"/>
                    <w:i/>
                  </w:rPr>
                </w:ins>
              </m:ctrlPr>
            </m:sSubPr>
            <m:e>
              <m:r>
                <w:ins w:id="252" w:author="Alotaibi, Raed" w:date="2019-06-18T11:56:00Z">
                  <w:rPr>
                    <w:rFonts w:ascii="Cambria Math" w:hAnsi="Cambria Math"/>
                  </w:rPr>
                  <m:t>Never asthma</m:t>
                </w:ins>
              </m:r>
            </m:e>
            <m:sub>
              <m:r>
                <w:ins w:id="253" w:author="Alotaibi, Raed" w:date="2019-06-18T11:56:00Z">
                  <w:rPr>
                    <w:rFonts w:ascii="Cambria Math" w:hAnsi="Cambria Math"/>
                  </w:rPr>
                  <m:t>w</m:t>
                </w:ins>
              </m:r>
            </m:sub>
          </m:sSub>
          <m:r>
            <w:del w:id="254" w:author="Alotaibi, Raed" w:date="2019-06-18T11:56:00Z">
              <w:rPr>
                <w:rFonts w:ascii="Cambria Math" w:eastAsiaTheme="minorEastAsia" w:hAnsi="Cambria Math"/>
              </w:rPr>
              <m:t>Never asthma</m:t>
            </w:del>
          </m:r>
          <m:r>
            <w:rPr>
              <w:rFonts w:ascii="Cambria Math" w:eastAsiaTheme="minorEastAsia" w:hAnsi="Cambria Math"/>
            </w:rPr>
            <m:t>)</m:t>
          </m:r>
        </m:oMath>
      </m:oMathPara>
    </w:p>
    <w:p w14:paraId="0B2DF369" w14:textId="62011620"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3</w:t>
      </w:r>
      <w:r w:rsidR="003A36B2">
        <w:rPr>
          <w:noProof/>
        </w:rPr>
        <w:fldChar w:fldCharType="end"/>
      </w:r>
    </w:p>
    <w:p w14:paraId="5685F31A" w14:textId="164BE1A6" w:rsidR="00990BB2" w:rsidRDefault="00AD750C" w:rsidP="007C1756">
      <w:pPr>
        <w:rPr>
          <w:ins w:id="255" w:author="Alotaibi, Raed" w:date="2019-06-18T11:49:00Z"/>
        </w:rPr>
      </w:pPr>
      <w:r w:rsidRPr="00EC1FA9">
        <w:t xml:space="preserve">The </w:t>
      </w:r>
      <w:del w:id="256" w:author="Alotaibi, Raed" w:date="2019-06-18T13:03:00Z">
        <w:r w:rsidR="00B53E33" w:rsidRPr="00EC1FA9" w:rsidDel="00F44385">
          <w:delText>average</w:delText>
        </w:r>
        <w:r w:rsidRPr="00EC1FA9" w:rsidDel="00F44385">
          <w:delText xml:space="preserve"> asthma inciden</w:delText>
        </w:r>
        <w:r w:rsidR="00B53E33" w:rsidRPr="00EC1FA9" w:rsidDel="00F44385">
          <w:delText>ce</w:delText>
        </w:r>
        <w:r w:rsidRPr="00EC1FA9" w:rsidDel="00F44385">
          <w:delText xml:space="preserve"> </w:delText>
        </w:r>
      </w:del>
      <w:del w:id="257" w:author="Alotaibi, Raed" w:date="2019-06-18T11:51:00Z">
        <w:r w:rsidR="00B53E33" w:rsidRPr="00EC1FA9" w:rsidDel="00990BB2">
          <w:delText xml:space="preserve">and prevalence </w:delText>
        </w:r>
        <w:r w:rsidRPr="00EC1FA9" w:rsidDel="00990BB2">
          <w:delText xml:space="preserve">rate </w:delText>
        </w:r>
      </w:del>
      <w:del w:id="258" w:author="Alotaibi, Raed" w:date="2019-06-18T13:03:00Z">
        <w:r w:rsidR="00B53E33" w:rsidRPr="00EC1FA9" w:rsidDel="00F44385">
          <w:delText>across all states</w:delText>
        </w:r>
      </w:del>
      <w:ins w:id="259" w:author="Alotaibi, Raed" w:date="2019-06-18T13:04:00Z">
        <w:r w:rsidR="007C1756">
          <w:t>asthma incidence rate was then aggregated across the all available years</w:t>
        </w:r>
      </w:ins>
      <w:del w:id="260" w:author="Alotaibi, Raed" w:date="2019-06-18T13:04:00Z">
        <w:r w:rsidR="00B53E33" w:rsidRPr="00EC1FA9" w:rsidDel="007C1756">
          <w:delText xml:space="preserve"> </w:delText>
        </w:r>
        <w:r w:rsidRPr="00EC1FA9" w:rsidDel="007C1756">
          <w:delText xml:space="preserve">was </w:delText>
        </w:r>
      </w:del>
      <w:ins w:id="261" w:author="Alotaibi, Raed" w:date="2019-06-18T13:04:00Z">
        <w:r w:rsidR="007C1756">
          <w:t xml:space="preserve"> </w:t>
        </w:r>
      </w:ins>
      <w:del w:id="262" w:author="Alotaibi, Raed" w:date="2019-06-18T13:04:00Z">
        <w:r w:rsidRPr="00EC1FA9" w:rsidDel="007C1756">
          <w:delText xml:space="preserve">estimated </w:delText>
        </w:r>
      </w:del>
      <w:r w:rsidR="00B53E33" w:rsidRPr="00EC1FA9">
        <w:t>by taking the sum of weighted “Incident asthma” divided by the sum of “At-risk children” for the years 2006 through 2010</w:t>
      </w:r>
      <w:ins w:id="263" w:author="Alotaibi, Raed" w:date="2019-06-18T12:05:00Z">
        <w:r w:rsidR="00E87518">
          <w:t>, as shown in Equation 4</w:t>
        </w:r>
      </w:ins>
      <w:ins w:id="264" w:author="Alotaibi, Raed" w:date="2019-06-18T12:07:00Z">
        <w:r w:rsidR="00E87518">
          <w:t>.</w:t>
        </w:r>
      </w:ins>
      <w:del w:id="265" w:author="Alotaibi, Raed" w:date="2019-06-18T12:05:00Z">
        <w:r w:rsidR="00AA6188" w:rsidRPr="00EC1FA9" w:rsidDel="00E87518">
          <w:delText>.</w:delText>
        </w:r>
      </w:del>
      <w:del w:id="266" w:author="Alotaibi, Raed" w:date="2019-06-18T12:07:00Z">
        <w:r w:rsidRPr="00EC1FA9" w:rsidDel="00E87518">
          <w:delText xml:space="preserve"> </w:delText>
        </w:r>
      </w:del>
    </w:p>
    <w:p w14:paraId="05CAE591" w14:textId="69DC7B96" w:rsidR="00990BB2" w:rsidRPr="00EC1FA9" w:rsidRDefault="00990BB2" w:rsidP="00956C0F">
      <w:pPr>
        <w:keepNext/>
        <w:rPr>
          <w:ins w:id="267" w:author="Alotaibi, Raed" w:date="2019-06-18T11:49:00Z"/>
        </w:rPr>
      </w:pPr>
      <m:oMathPara>
        <m:oMath>
          <m:r>
            <w:ins w:id="268" w:author="Alotaibi, Raed" w:date="2019-06-18T11:49:00Z">
              <w:rPr>
                <w:rFonts w:ascii="Cambria Math" w:hAnsi="Cambria Math"/>
              </w:rPr>
              <m:t>Average asthma incdence rate=</m:t>
            </w:ins>
          </m:r>
          <w:commentRangeStart w:id="269"/>
          <m:r>
            <w:ins w:id="270" w:author="Alotaibi, Raed" w:date="2019-06-18T11:50:00Z">
              <w:rPr>
                <w:rFonts w:ascii="Cambria Math" w:hAnsi="Cambria Math"/>
              </w:rPr>
              <m:t>∑</m:t>
            </w:ins>
          </m:r>
          <w:commentRangeEnd w:id="269"/>
          <m:r>
            <w:ins w:id="271" w:author="Alotaibi, Raed" w:date="2019-06-18T11:51:00Z">
              <m:rPr>
                <m:sty m:val="p"/>
              </m:rPr>
              <w:rPr>
                <w:rStyle w:val="CommentReference"/>
              </w:rPr>
              <w:commentReference w:id="269"/>
            </w:ins>
          </m:r>
          <m:sSub>
            <m:sSubPr>
              <m:ctrlPr>
                <w:ins w:id="272" w:author="Alotaibi, Raed" w:date="2019-06-18T11:56:00Z">
                  <w:rPr>
                    <w:rFonts w:ascii="Cambria Math" w:hAnsi="Cambria Math"/>
                    <w:i/>
                  </w:rPr>
                </w:ins>
              </m:ctrlPr>
            </m:sSubPr>
            <m:e>
              <m:r>
                <w:ins w:id="273" w:author="Alotaibi, Raed" w:date="2019-06-18T11:56:00Z">
                  <w:rPr>
                    <w:rFonts w:ascii="Cambria Math" w:hAnsi="Cambria Math"/>
                  </w:rPr>
                  <m:t>Incident asthma</m:t>
                </w:ins>
              </m:r>
            </m:e>
            <m:sub>
              <m:r>
                <w:ins w:id="274" w:author="Alotaibi, Raed" w:date="2019-06-18T11:56:00Z">
                  <w:rPr>
                    <w:rFonts w:ascii="Cambria Math" w:hAnsi="Cambria Math"/>
                  </w:rPr>
                  <m:t>w</m:t>
                </w:ins>
              </m:r>
            </m:sub>
          </m:sSub>
          <m:r>
            <w:ins w:id="275" w:author="Alotaibi, Raed" w:date="2019-06-18T11:49:00Z">
              <w:rPr>
                <w:rFonts w:ascii="Cambria Math" w:hAnsi="Cambria Math"/>
              </w:rPr>
              <m:t xml:space="preserve"> / </m:t>
            </w:ins>
          </m:r>
          <m:r>
            <w:ins w:id="276" w:author="Alotaibi, Raed" w:date="2019-06-18T11:50:00Z">
              <w:rPr>
                <w:rFonts w:ascii="Cambria Math" w:hAnsi="Cambria Math"/>
              </w:rPr>
              <m:t>∑</m:t>
            </w:ins>
          </m:r>
          <m:r>
            <w:ins w:id="277" w:author="Alotaibi, Raed" w:date="2019-06-18T11:49:00Z">
              <w:rPr>
                <w:rFonts w:ascii="Cambria Math" w:hAnsi="Cambria Math"/>
              </w:rPr>
              <m:t xml:space="preserve">At-risk children </m:t>
            </w:ins>
          </m:r>
        </m:oMath>
      </m:oMathPara>
    </w:p>
    <w:p w14:paraId="16705658" w14:textId="462C27E5" w:rsidR="00990BB2" w:rsidRDefault="00990BB2">
      <w:pPr>
        <w:pStyle w:val="Caption"/>
        <w:jc w:val="center"/>
        <w:rPr>
          <w:ins w:id="278" w:author="Alotaibi, Raed" w:date="2019-06-18T12:04:00Z"/>
          <w:noProof/>
        </w:rPr>
        <w:pPrChange w:id="279" w:author="Alotaibi, Raed" w:date="2019-06-18T11:56:00Z">
          <w:pPr/>
        </w:pPrChange>
      </w:pPr>
      <w:ins w:id="280" w:author="Alotaibi, Raed" w:date="2019-06-18T11:49:00Z">
        <w:r w:rsidRPr="00EC1FA9">
          <w:t xml:space="preserve">Equation </w:t>
        </w:r>
      </w:ins>
      <w:ins w:id="281" w:author="Alotaibi, Raed" w:date="2019-06-18T11:56:00Z">
        <w:r>
          <w:rPr>
            <w:noProof/>
          </w:rPr>
          <w:t>4</w:t>
        </w:r>
      </w:ins>
    </w:p>
    <w:p w14:paraId="27035A01" w14:textId="5A51C2B5" w:rsidR="00E87518" w:rsidRPr="00E87518" w:rsidRDefault="00E87518" w:rsidP="00956C0F">
      <w:pPr>
        <w:rPr>
          <w:ins w:id="282" w:author="Alotaibi, Raed" w:date="2019-06-18T12:03:00Z"/>
          <w:rPrChange w:id="283" w:author="Alotaibi, Raed" w:date="2019-06-18T12:04:00Z">
            <w:rPr>
              <w:ins w:id="284" w:author="Alotaibi, Raed" w:date="2019-06-18T12:03:00Z"/>
              <w:noProof/>
            </w:rPr>
          </w:rPrChange>
        </w:rPr>
      </w:pPr>
      <w:ins w:id="285" w:author="Alotaibi, Raed" w:date="2019-06-18T12:04:00Z">
        <w:r>
          <w:t>The average asthma prevalence rate across a</w:t>
        </w:r>
      </w:ins>
      <w:ins w:id="286" w:author="Alotaibi, Raed" w:date="2019-06-18T12:05:00Z">
        <w:r>
          <w:t>ll the states during the same time period was estimated as shown in Equation 5</w:t>
        </w:r>
      </w:ins>
      <w:ins w:id="287" w:author="Alotaibi, Raed" w:date="2019-06-18T12:07:00Z">
        <w:r>
          <w:t>.</w:t>
        </w:r>
      </w:ins>
    </w:p>
    <w:p w14:paraId="13266917" w14:textId="46069610" w:rsidR="00E87518" w:rsidRPr="00EC1FA9" w:rsidRDefault="00E87518" w:rsidP="00E87518">
      <w:pPr>
        <w:keepNext/>
        <w:rPr>
          <w:ins w:id="288" w:author="Alotaibi, Raed" w:date="2019-06-18T12:03:00Z"/>
        </w:rPr>
      </w:pPr>
      <m:oMathPara>
        <m:oMath>
          <m:r>
            <w:ins w:id="289" w:author="Alotaibi, Raed" w:date="2019-06-18T12:03:00Z">
              <w:rPr>
                <w:rFonts w:ascii="Cambria Math" w:hAnsi="Cambria Math"/>
              </w:rPr>
              <m:t xml:space="preserve">Average asthma </m:t>
            </w:ins>
          </m:r>
          <m:r>
            <w:ins w:id="290" w:author="Alotaibi, Raed" w:date="2019-06-18T12:04:00Z">
              <w:rPr>
                <w:rFonts w:ascii="Cambria Math" w:hAnsi="Cambria Math"/>
              </w:rPr>
              <m:t xml:space="preserve">prevalence </m:t>
            </w:ins>
          </m:r>
          <m:r>
            <w:ins w:id="291" w:author="Alotaibi, Raed" w:date="2019-06-18T12:03:00Z">
              <w:rPr>
                <w:rFonts w:ascii="Cambria Math" w:hAnsi="Cambria Math"/>
              </w:rPr>
              <m:t>rate=</m:t>
            </w:ins>
          </m:r>
          <m:sSub>
            <m:sSubPr>
              <m:ctrlPr>
                <w:ins w:id="292" w:author="Alotaibi, Raed" w:date="2019-06-18T12:03:00Z">
                  <w:rPr>
                    <w:rFonts w:ascii="Cambria Math" w:hAnsi="Cambria Math"/>
                    <w:i/>
                  </w:rPr>
                </w:ins>
              </m:ctrlPr>
            </m:sSubPr>
            <m:e>
              <m:r>
                <w:ins w:id="293" w:author="Alotaibi, Raed" w:date="2019-06-18T12:03:00Z">
                  <w:rPr>
                    <w:rFonts w:ascii="Cambria Math" w:hAnsi="Cambria Math"/>
                  </w:rPr>
                  <m:t>∑Ever asthma</m:t>
                </w:ins>
              </m:r>
            </m:e>
            <m:sub>
              <m:r>
                <w:ins w:id="294" w:author="Alotaibi, Raed" w:date="2019-06-18T12:03:00Z">
                  <w:rPr>
                    <w:rFonts w:ascii="Cambria Math" w:hAnsi="Cambria Math"/>
                  </w:rPr>
                  <m:t>w</m:t>
                </w:ins>
              </m:r>
            </m:sub>
          </m:sSub>
          <m:r>
            <w:ins w:id="295" w:author="Alotaibi, Raed" w:date="2019-06-18T12:03:00Z">
              <w:rPr>
                <w:rFonts w:ascii="Cambria Math" w:hAnsi="Cambria Math"/>
              </w:rPr>
              <m:t xml:space="preserve">  / </m:t>
            </w:ins>
          </m:r>
          <m:r>
            <w:ins w:id="296" w:author="Alotaibi, Raed" w:date="2019-06-18T12:03:00Z">
              <w:rPr>
                <w:rFonts w:ascii="Cambria Math" w:eastAsiaTheme="minorEastAsia" w:hAnsi="Cambria Math"/>
              </w:rPr>
              <m:t>(</m:t>
            </w:ins>
          </m:r>
          <m:sSub>
            <m:sSubPr>
              <m:ctrlPr>
                <w:ins w:id="297" w:author="Alotaibi, Raed" w:date="2019-06-18T12:03:00Z">
                  <w:rPr>
                    <w:rFonts w:ascii="Cambria Math" w:hAnsi="Cambria Math"/>
                    <w:i/>
                  </w:rPr>
                </w:ins>
              </m:ctrlPr>
            </m:sSubPr>
            <m:e>
              <m:r>
                <w:ins w:id="298" w:author="Alotaibi, Raed" w:date="2019-06-18T12:03:00Z">
                  <w:rPr>
                    <w:rFonts w:ascii="Cambria Math" w:hAnsi="Cambria Math"/>
                  </w:rPr>
                  <m:t>∑Ever asthma</m:t>
                </w:ins>
              </m:r>
            </m:e>
            <m:sub>
              <m:r>
                <w:ins w:id="299" w:author="Alotaibi, Raed" w:date="2019-06-18T12:03:00Z">
                  <w:rPr>
                    <w:rFonts w:ascii="Cambria Math" w:hAnsi="Cambria Math"/>
                  </w:rPr>
                  <m:t>w</m:t>
                </w:ins>
              </m:r>
            </m:sub>
          </m:sSub>
          <m:r>
            <w:ins w:id="300" w:author="Alotaibi, Raed" w:date="2019-06-18T12:03:00Z">
              <w:rPr>
                <w:rFonts w:ascii="Cambria Math" w:eastAsiaTheme="minorEastAsia" w:hAnsi="Cambria Math"/>
              </w:rPr>
              <m:t>+</m:t>
            </w:ins>
          </m:r>
          <m:sSub>
            <m:sSubPr>
              <m:ctrlPr>
                <w:ins w:id="301" w:author="Alotaibi, Raed" w:date="2019-06-18T12:03:00Z">
                  <w:rPr>
                    <w:rFonts w:ascii="Cambria Math" w:hAnsi="Cambria Math"/>
                    <w:i/>
                  </w:rPr>
                </w:ins>
              </m:ctrlPr>
            </m:sSubPr>
            <m:e>
              <m:r>
                <w:ins w:id="302" w:author="Alotaibi, Raed" w:date="2019-06-18T12:03:00Z">
                  <w:rPr>
                    <w:rFonts w:ascii="Cambria Math" w:hAnsi="Cambria Math"/>
                  </w:rPr>
                  <m:t>∑Never asthma</m:t>
                </w:ins>
              </m:r>
            </m:e>
            <m:sub>
              <m:r>
                <w:ins w:id="303" w:author="Alotaibi, Raed" w:date="2019-06-18T12:03:00Z">
                  <w:rPr>
                    <w:rFonts w:ascii="Cambria Math" w:hAnsi="Cambria Math"/>
                  </w:rPr>
                  <m:t>w</m:t>
                </w:ins>
              </m:r>
            </m:sub>
          </m:sSub>
          <m:r>
            <w:ins w:id="304" w:author="Alotaibi, Raed" w:date="2019-06-18T12:03:00Z">
              <w:rPr>
                <w:rFonts w:ascii="Cambria Math" w:eastAsiaTheme="minorEastAsia" w:hAnsi="Cambria Math"/>
              </w:rPr>
              <m:t>)</m:t>
            </w:ins>
          </m:r>
        </m:oMath>
      </m:oMathPara>
    </w:p>
    <w:p w14:paraId="25606AC8" w14:textId="76AF77F1" w:rsidR="00E87518" w:rsidRPr="00956C0F" w:rsidRDefault="00E87518">
      <w:pPr>
        <w:pStyle w:val="Caption"/>
        <w:jc w:val="center"/>
        <w:rPr>
          <w:ins w:id="305" w:author="Alotaibi, Raed" w:date="2019-06-18T11:49:00Z"/>
        </w:rPr>
        <w:pPrChange w:id="306" w:author="Alotaibi, Raed" w:date="2019-06-18T12:05:00Z">
          <w:pPr/>
        </w:pPrChange>
      </w:pPr>
      <w:ins w:id="307" w:author="Alotaibi, Raed" w:date="2019-06-18T12:03:00Z">
        <w:r w:rsidRPr="00EC1FA9">
          <w:t xml:space="preserve">Equation </w:t>
        </w:r>
      </w:ins>
      <w:ins w:id="308" w:author="Alotaibi, Raed" w:date="2019-06-18T12:05:00Z">
        <w:r>
          <w:rPr>
            <w:noProof/>
          </w:rPr>
          <w:t>5</w:t>
        </w:r>
      </w:ins>
    </w:p>
    <w:p w14:paraId="37142F4D" w14:textId="158F26FC" w:rsidR="00AD750C" w:rsidRPr="00EC1FA9" w:rsidRDefault="00B749CF" w:rsidP="00F85A46">
      <w:pPr>
        <w:rPr>
          <w:i/>
          <w:iCs/>
        </w:rPr>
      </w:pPr>
      <w:ins w:id="309" w:author="Alotaibi, Raed" w:date="2019-06-19T10:02:00Z">
        <w:r>
          <w:t>To obtain the s</w:t>
        </w:r>
      </w:ins>
      <w:del w:id="310" w:author="Alotaibi, Raed" w:date="2019-06-19T10:02:00Z">
        <w:r w:rsidR="00B53E33" w:rsidRPr="00EC1FA9" w:rsidDel="00B749CF">
          <w:delText>S</w:delText>
        </w:r>
      </w:del>
      <w:r w:rsidR="00B53E33" w:rsidRPr="00EC1FA9">
        <w:t xml:space="preserve">tate-specific </w:t>
      </w:r>
      <w:del w:id="311" w:author="Alotaibi, Raed" w:date="2019-06-18T13:06:00Z">
        <w:r w:rsidR="00B53E33" w:rsidRPr="00EC1FA9" w:rsidDel="007C1756">
          <w:delText xml:space="preserve">average </w:delText>
        </w:r>
      </w:del>
      <w:ins w:id="312" w:author="Alotaibi, Raed" w:date="2019-06-18T13:06:00Z">
        <w:r w:rsidR="007C1756">
          <w:t xml:space="preserve">asthma incidence rates </w:t>
        </w:r>
      </w:ins>
      <w:del w:id="313" w:author="Alotaibi, Raed" w:date="2019-06-18T13:06:00Z">
        <w:r w:rsidR="00B53E33" w:rsidRPr="00EC1FA9" w:rsidDel="007C1756">
          <w:delText xml:space="preserve">estimates </w:delText>
        </w:r>
      </w:del>
      <w:del w:id="314" w:author="Alotaibi, Raed" w:date="2019-06-19T10:02:00Z">
        <w:r w:rsidR="00B53E33" w:rsidRPr="00EC1FA9" w:rsidDel="00B749CF">
          <w:delText xml:space="preserve">were </w:delText>
        </w:r>
      </w:del>
      <w:ins w:id="315" w:author="Alotaibi, Raed" w:date="2019-06-19T10:02:00Z">
        <w:r>
          <w:t xml:space="preserve">we </w:t>
        </w:r>
      </w:ins>
      <w:del w:id="316" w:author="Alotaibi, Raed" w:date="2019-06-19T10:02:00Z">
        <w:r w:rsidR="00B53E33" w:rsidRPr="00EC1FA9" w:rsidDel="00B749CF">
          <w:delText xml:space="preserve">obtained using </w:delText>
        </w:r>
      </w:del>
      <w:ins w:id="317" w:author="Alotaibi, Raed" w:date="2019-06-19T10:02:00Z">
        <w:r>
          <w:t xml:space="preserve">used </w:t>
        </w:r>
      </w:ins>
      <w:del w:id="318" w:author="Alotaibi, Raed" w:date="2019-06-19T10:02:00Z">
        <w:r w:rsidR="00B53E33" w:rsidRPr="00EC1FA9" w:rsidDel="00B749CF">
          <w:delText xml:space="preserve">similar </w:delText>
        </w:r>
      </w:del>
      <w:ins w:id="319" w:author="Alotaibi, Raed" w:date="2019-06-19T10:02:00Z">
        <w:r>
          <w:t>the above</w:t>
        </w:r>
      </w:ins>
      <w:ins w:id="320" w:author="Alotaibi, Raed" w:date="2019-06-19T10:03:00Z">
        <w:r>
          <w:t xml:space="preserve"> equations</w:t>
        </w:r>
      </w:ins>
      <w:ins w:id="321" w:author="Alotaibi, Raed" w:date="2019-06-19T10:02:00Z">
        <w:r>
          <w:t xml:space="preserve"> </w:t>
        </w:r>
      </w:ins>
      <w:del w:id="322" w:author="Alotaibi, Raed" w:date="2019-06-19T10:02:00Z">
        <w:r w:rsidR="00B53E33" w:rsidRPr="00EC1FA9" w:rsidDel="00B749CF">
          <w:delText>steps for available states</w:delText>
        </w:r>
      </w:del>
      <w:ins w:id="323" w:author="Alotaibi, Raed" w:date="2019-06-19T10:02:00Z">
        <w:r>
          <w:t>for each state</w:t>
        </w:r>
      </w:ins>
      <w:del w:id="324" w:author="Alotaibi, Raed" w:date="2019-06-19T10:00:00Z">
        <w:r w:rsidR="00B53E33" w:rsidRPr="00EC1FA9" w:rsidDel="00B749CF">
          <w:delText xml:space="preserve"> as previously mentioned</w:delText>
        </w:r>
      </w:del>
      <w:r w:rsidR="00B53E33" w:rsidRPr="00EC1FA9">
        <w:t xml:space="preserve">. </w:t>
      </w:r>
      <w:r w:rsidR="00AD750C" w:rsidRPr="00EC1FA9">
        <w:t xml:space="preserve">States that </w:t>
      </w:r>
      <w:commentRangeStart w:id="325"/>
      <w:r w:rsidR="00AD750C" w:rsidRPr="00EC1FA9">
        <w:t>did not participate</w:t>
      </w:r>
      <w:ins w:id="326" w:author="Alotaibi, Raed" w:date="2019-06-19T12:00:00Z">
        <w:r w:rsidR="00E522F5">
          <w:t xml:space="preserve"> and/or </w:t>
        </w:r>
      </w:ins>
      <w:ins w:id="327" w:author="Alotaibi, Raed" w:date="2019-06-19T12:01:00Z">
        <w:r w:rsidR="00E522F5">
          <w:t>did not have available data</w:t>
        </w:r>
      </w:ins>
      <w:r w:rsidR="00AD750C" w:rsidRPr="00EC1FA9">
        <w:t xml:space="preserve"> in the ACB</w:t>
      </w:r>
      <w:del w:id="328" w:author="Khreis, Haneen" w:date="2019-06-12T16:08:00Z">
        <w:r w:rsidR="00AD750C" w:rsidRPr="00EC1FA9" w:rsidDel="007C3A28">
          <w:delText>C</w:delText>
        </w:r>
      </w:del>
      <w:r w:rsidR="00AD750C" w:rsidRPr="00EC1FA9">
        <w:t xml:space="preserve">S during </w:t>
      </w:r>
      <w:commentRangeEnd w:id="325"/>
      <w:r>
        <w:rPr>
          <w:rStyle w:val="CommentReference"/>
        </w:rPr>
        <w:commentReference w:id="325"/>
      </w:r>
      <w:r w:rsidR="00AD750C" w:rsidRPr="00EC1FA9">
        <w:t xml:space="preserve">the </w:t>
      </w:r>
      <w:del w:id="329" w:author="Alotaibi, Raed" w:date="2019-06-19T10:01:00Z">
        <w:r w:rsidR="00AD750C" w:rsidRPr="00EC1FA9" w:rsidDel="00B749CF">
          <w:delText xml:space="preserve">whole </w:delText>
        </w:r>
      </w:del>
      <w:r w:rsidR="00AD750C" w:rsidRPr="00EC1FA9">
        <w:t xml:space="preserve">period </w:t>
      </w:r>
      <w:del w:id="330" w:author="Alotaibi, Raed" w:date="2019-06-19T12:00:00Z">
        <w:r w:rsidR="00AD750C" w:rsidRPr="00EC1FA9" w:rsidDel="00E522F5">
          <w:delText>(</w:delText>
        </w:r>
      </w:del>
      <w:r w:rsidR="00AD750C" w:rsidRPr="00EC1FA9">
        <w:t>2006</w:t>
      </w:r>
      <w:ins w:id="331" w:author="Alotaibi, Raed" w:date="2019-06-19T12:00:00Z">
        <w:r w:rsidR="00E522F5">
          <w:t xml:space="preserve"> through </w:t>
        </w:r>
      </w:ins>
      <w:del w:id="332" w:author="Alotaibi, Raed" w:date="2019-06-19T12:00:00Z">
        <w:r w:rsidR="00AD750C" w:rsidRPr="00EC1FA9" w:rsidDel="00E522F5">
          <w:delText>-</w:delText>
        </w:r>
      </w:del>
      <w:r w:rsidR="00AD750C" w:rsidRPr="00EC1FA9">
        <w:t>2010</w:t>
      </w:r>
      <w:ins w:id="333" w:author="Alotaibi, Raed" w:date="2019-06-19T12:00:00Z">
        <w:r w:rsidR="00E522F5">
          <w:t xml:space="preserve"> (</w:t>
        </w:r>
      </w:ins>
      <w:ins w:id="334" w:author="Alotaibi, Raed" w:date="2019-06-19T12:01:00Z">
        <w:r w:rsidR="00E522F5">
          <w:t xml:space="preserve">n = </w:t>
        </w:r>
      </w:ins>
      <w:ins w:id="335" w:author="Alotaibi, Raed" w:date="2019-06-19T12:00:00Z">
        <w:r w:rsidR="00E522F5">
          <w:t>19 states)</w:t>
        </w:r>
      </w:ins>
      <w:del w:id="336" w:author="Alotaibi, Raed" w:date="2019-06-19T12:00:00Z">
        <w:r w:rsidR="00AD750C" w:rsidRPr="00EC1FA9" w:rsidDel="00E522F5">
          <w:delText>)</w:delText>
        </w:r>
      </w:del>
      <w:ins w:id="337" w:author="Alotaibi, Raed" w:date="2019-06-19T10:03:00Z">
        <w:r>
          <w:t xml:space="preserve"> </w:t>
        </w:r>
      </w:ins>
      <w:del w:id="338" w:author="Alotaibi, Raed" w:date="2019-06-19T10:03:00Z">
        <w:r w:rsidR="00AD750C" w:rsidRPr="00EC1FA9" w:rsidDel="00B749CF">
          <w:delText xml:space="preserve"> </w:delText>
        </w:r>
      </w:del>
      <w:r w:rsidR="00AD750C" w:rsidRPr="00EC1FA9">
        <w:t xml:space="preserve">were assigned the </w:t>
      </w:r>
      <w:r w:rsidR="00B53E33" w:rsidRPr="00EC1FA9">
        <w:t xml:space="preserve">average asthma incidence and prevalence </w:t>
      </w:r>
      <w:commentRangeStart w:id="339"/>
      <w:r w:rsidR="00B53E33" w:rsidRPr="00EC1FA9">
        <w:t>rate</w:t>
      </w:r>
      <w:commentRangeEnd w:id="339"/>
      <w:r w:rsidR="007C3A28">
        <w:rPr>
          <w:rStyle w:val="CommentReference"/>
        </w:rPr>
        <w:commentReference w:id="339"/>
      </w:r>
      <w:ins w:id="340" w:author="Alotaibi, Raed" w:date="2019-06-19T12:01:00Z">
        <w:r w:rsidR="00E522F5">
          <w:t xml:space="preserve"> (</w:t>
        </w:r>
        <w:r w:rsidR="00E522F5">
          <w:fldChar w:fldCharType="begin"/>
        </w:r>
        <w:r w:rsidR="00E522F5">
          <w:instrText xml:space="preserve"> REF _Ref11838133 \h </w:instrText>
        </w:r>
      </w:ins>
      <w:r w:rsidR="00E522F5">
        <w:fldChar w:fldCharType="separate"/>
      </w:r>
      <w:ins w:id="341" w:author="Alotaibi, Raed" w:date="2019-06-19T12:01:00Z">
        <w:r w:rsidR="00E522F5">
          <w:t>Table S</w:t>
        </w:r>
        <w:r w:rsidR="00E522F5">
          <w:rPr>
            <w:noProof/>
          </w:rPr>
          <w:t>2</w:t>
        </w:r>
        <w:r w:rsidR="00E522F5">
          <w:fldChar w:fldCharType="end"/>
        </w:r>
      </w:ins>
      <w:ins w:id="342" w:author="Alotaibi, Raed" w:date="2019-06-19T12:02:00Z">
        <w:r w:rsidR="00E522F5">
          <w:t>)</w:t>
        </w:r>
      </w:ins>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5CDF9858" w:rsidR="00D16991" w:rsidRPr="00EC1FA9" w:rsidRDefault="00D16991" w:rsidP="004F11AE">
      <w:pPr>
        <w:rPr>
          <w:i/>
          <w:iCs/>
        </w:rPr>
      </w:pPr>
      <w:r w:rsidRPr="00EC1FA9">
        <w:rPr>
          <w:i/>
          <w:iCs/>
        </w:rPr>
        <w:t>Burden of disease estimat</w:t>
      </w:r>
      <w:ins w:id="343" w:author="Khreis, Haneen" w:date="2019-06-12T16:09:00Z">
        <w:r w:rsidR="00666B12">
          <w:rPr>
            <w:i/>
            <w:iCs/>
          </w:rPr>
          <w:t>ion</w:t>
        </w:r>
      </w:ins>
      <w:del w:id="344" w:author="Khreis, Haneen" w:date="2019-06-12T16:09:00Z">
        <w:r w:rsidRPr="00EC1FA9" w:rsidDel="00666B12">
          <w:rPr>
            <w:i/>
            <w:iCs/>
          </w:rPr>
          <w:delText>e</w:delText>
        </w:r>
      </w:del>
    </w:p>
    <w:p w14:paraId="3DF394EC" w14:textId="0D6E2F9F" w:rsidR="00C928CB" w:rsidRPr="00EC1FA9" w:rsidRDefault="00F218D1" w:rsidP="00956C0F">
      <w:r w:rsidRPr="00EC1FA9">
        <w:t>To estimate the burden of disease</w:t>
      </w:r>
      <w:r w:rsidR="00280003" w:rsidRPr="00EC1FA9">
        <w:t xml:space="preserve">, </w:t>
      </w:r>
      <w:del w:id="345" w:author="Alotaibi, Raed" w:date="2019-06-18T12:50:00Z">
        <w:r w:rsidR="00280003" w:rsidRPr="00EC1FA9" w:rsidDel="00956C0F">
          <w:delText xml:space="preserve">we used a standard assessment </w:delText>
        </w:r>
        <w:commentRangeStart w:id="346"/>
        <w:r w:rsidR="00280003" w:rsidRPr="00EC1FA9" w:rsidDel="00956C0F">
          <w:delText>methods</w:delText>
        </w:r>
        <w:commentRangeEnd w:id="346"/>
        <w:r w:rsidR="006A5E66" w:rsidDel="00956C0F">
          <w:rPr>
            <w:rStyle w:val="CommentReference"/>
          </w:rPr>
          <w:commentReference w:id="346"/>
        </w:r>
      </w:del>
      <w:ins w:id="347" w:author="Alotaibi, Raed" w:date="2019-06-18T12:50:00Z">
        <w:r w:rsidR="00956C0F">
          <w:t>the methods described by</w:t>
        </w:r>
      </w:ins>
      <w:r w:rsidR="00280003" w:rsidRPr="00EC1FA9">
        <w:t xml:space="preserve"> </w:t>
      </w:r>
      <w:r w:rsidR="00956C0F">
        <w:fldChar w:fldCharType="begin"/>
      </w:r>
      <w:r w:rsidR="00956C0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ins w:id="348" w:author="Alotaibi, Raed" w:date="2019-06-18T12:51:00Z">
        <w:r w:rsidR="00956C0F">
          <w:t xml:space="preserve"> w</w:t>
        </w:r>
      </w:ins>
      <w:del w:id="349" w:author="Alotaibi, Raed" w:date="2019-06-18T12:51:00Z">
        <w:r w:rsidR="00280003" w:rsidRPr="00EC1FA9" w:rsidDel="00956C0F">
          <w:delText xml:space="preserve">described by </w:delText>
        </w:r>
        <w:commentRangeStart w:id="350"/>
        <w:r w:rsidR="00280003" w:rsidRPr="00EC1FA9" w:rsidDel="00956C0F">
          <w:fldChar w:fldCharType="begin"/>
        </w:r>
        <w:r w:rsidR="00280003" w:rsidRPr="00EC1FA9" w:rsidDel="00956C0F">
          <w:del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delInstrText>
        </w:r>
        <w:r w:rsidR="00280003" w:rsidRPr="00EC1FA9" w:rsidDel="00956C0F">
          <w:fldChar w:fldCharType="separate"/>
        </w:r>
        <w:r w:rsidR="00280003" w:rsidRPr="00EC1FA9" w:rsidDel="00956C0F">
          <w:rPr>
            <w:noProof/>
          </w:rPr>
          <w:delText>Mueller et al. (2017)</w:delText>
        </w:r>
        <w:r w:rsidR="00280003" w:rsidRPr="00EC1FA9" w:rsidDel="00956C0F">
          <w:fldChar w:fldCharType="end"/>
        </w:r>
        <w:commentRangeEnd w:id="350"/>
        <w:r w:rsidR="003816C0" w:rsidDel="00956C0F">
          <w:rPr>
            <w:rStyle w:val="CommentReference"/>
          </w:rPr>
          <w:commentReference w:id="350"/>
        </w:r>
        <w:r w:rsidR="00345BC9" w:rsidRPr="00EC1FA9" w:rsidDel="00956C0F">
          <w:delText xml:space="preserve"> w</w:delText>
        </w:r>
      </w:del>
      <w:r w:rsidR="00345BC9" w:rsidRPr="00EC1FA9">
        <w:t>ith the following steps:</w:t>
      </w:r>
    </w:p>
    <w:p w14:paraId="50958153" w14:textId="4C60806A" w:rsidR="00345BC9" w:rsidRPr="00EC1FA9" w:rsidRDefault="004C2A7B" w:rsidP="00956C0F">
      <w:r w:rsidRPr="00EC1FA9">
        <w:t>Census block level</w:t>
      </w:r>
      <w:r w:rsidR="00345BC9" w:rsidRPr="00EC1FA9">
        <w:t xml:space="preserve"> </w:t>
      </w:r>
      <w:r w:rsidRPr="00EC1FA9">
        <w:t>a</w:t>
      </w:r>
      <w:r w:rsidR="00345BC9" w:rsidRPr="00EC1FA9">
        <w:t>t-risk children</w:t>
      </w:r>
      <w:r w:rsidRPr="00EC1FA9">
        <w:t xml:space="preserve"> was estimated</w:t>
      </w:r>
      <w:r w:rsidR="00345BC9" w:rsidRPr="00EC1FA9">
        <w:t xml:space="preserve"> for each state by subtracting the total number </w:t>
      </w:r>
      <w:ins w:id="351" w:author="Alotaibi, Raed" w:date="2019-06-18T12:47:00Z">
        <w:r w:rsidR="00956C0F">
          <w:t xml:space="preserve">of </w:t>
        </w:r>
      </w:ins>
      <w:r w:rsidRPr="00EC1FA9">
        <w:t xml:space="preserve">children </w:t>
      </w:r>
      <w:ins w:id="352" w:author="Alotaibi, Raed" w:date="2019-06-18T12:47:00Z">
        <w:r w:rsidR="00956C0F">
          <w:t>wi</w:t>
        </w:r>
      </w:ins>
      <w:ins w:id="353" w:author="Alotaibi, Raed" w:date="2019-06-18T12:48:00Z">
        <w:r w:rsidR="00956C0F">
          <w:t>thin the census block</w:t>
        </w:r>
      </w:ins>
      <w:ins w:id="354" w:author="Alotaibi, Raed" w:date="2019-06-18T12:49:00Z">
        <w:r w:rsidR="00956C0F">
          <w:t xml:space="preserve"> from</w:t>
        </w:r>
      </w:ins>
      <w:ins w:id="355" w:author="Alotaibi, Raed" w:date="2019-06-18T12:48:00Z">
        <w:r w:rsidR="00956C0F">
          <w:t xml:space="preserve"> </w:t>
        </w:r>
      </w:ins>
      <w:del w:id="356" w:author="Alotaibi, Raed" w:date="2019-06-18T12:49:00Z">
        <w:r w:rsidRPr="00EC1FA9" w:rsidDel="00956C0F">
          <w:delText xml:space="preserve">multiplied by the state-specific prevalence rate from </w:delText>
        </w:r>
      </w:del>
      <w:r w:rsidRPr="00EC1FA9">
        <w:t>the total children within the census block</w:t>
      </w:r>
      <w:ins w:id="357" w:author="Alotaibi, Raed" w:date="2019-06-18T12:49:00Z">
        <w:r w:rsidR="00956C0F">
          <w:t xml:space="preserve"> </w:t>
        </w:r>
        <w:r w:rsidR="00956C0F" w:rsidRPr="00EC1FA9">
          <w:t>multiplied by the state-specific prevalence rate</w:t>
        </w:r>
      </w:ins>
      <w:ins w:id="358" w:author="Khreis, Haneen" w:date="2019-06-16T10:01:00Z">
        <w:r w:rsidR="00ED3CCA">
          <w:t xml:space="preserve">, as shown in Equation </w:t>
        </w:r>
        <w:del w:id="359" w:author="Alotaibi, Raed" w:date="2019-06-18T12:06:00Z">
          <w:r w:rsidR="00ED3CCA" w:rsidDel="00E87518">
            <w:delText>4</w:delText>
          </w:r>
        </w:del>
      </w:ins>
      <w:ins w:id="360" w:author="Alotaibi, Raed" w:date="2019-06-18T12:06:00Z">
        <w:r w:rsidR="00E87518">
          <w:t>6</w:t>
        </w:r>
      </w:ins>
      <w:r w:rsidR="00345BC9" w:rsidRPr="00EC1FA9">
        <w:t xml:space="preserve">. </w:t>
      </w:r>
    </w:p>
    <w:p w14:paraId="3EA1BDC1" w14:textId="4C04C357" w:rsidR="00345BC9" w:rsidRPr="00EC1FA9" w:rsidRDefault="00345BC9" w:rsidP="007C1756">
      <w:pPr>
        <w:keepNext/>
        <w:jc w:val="center"/>
        <w:rPr>
          <w:i/>
          <w:iCs/>
        </w:rPr>
      </w:pPr>
      <m:oMathPara>
        <m:oMath>
          <m:r>
            <w:del w:id="361" w:author="Alotaibi, Raed" w:date="2019-06-18T11:57:00Z">
              <w:rPr>
                <w:rFonts w:ascii="Cambria Math" w:hAnsi="Cambria Math"/>
              </w:rPr>
              <m:t xml:space="preserve">At-risk children </m:t>
            </w:del>
          </m:r>
          <m:sSub>
            <m:sSubPr>
              <m:ctrlPr>
                <w:ins w:id="362" w:author="Alotaibi, Raed" w:date="2019-06-18T11:56:00Z">
                  <w:rPr>
                    <w:rFonts w:ascii="Cambria Math" w:hAnsi="Cambria Math"/>
                    <w:i/>
                  </w:rPr>
                </w:ins>
              </m:ctrlPr>
            </m:sSubPr>
            <m:e>
              <m:r>
                <w:ins w:id="363" w:author="Alotaibi, Raed" w:date="2019-06-18T11:57:00Z">
                  <w:rPr>
                    <w:rFonts w:ascii="Cambria Math" w:hAnsi="Cambria Math"/>
                  </w:rPr>
                  <m:t xml:space="preserve">At-risk children </m:t>
                </w:ins>
              </m:r>
            </m:e>
            <m:sub>
              <m:r>
                <w:ins w:id="364" w:author="Alotaibi, Raed" w:date="2019-06-18T11:56:00Z">
                  <w:rPr>
                    <w:rFonts w:ascii="Cambria Math" w:hAnsi="Cambria Math"/>
                  </w:rPr>
                  <m:t>c</m:t>
                </w:ins>
              </m:r>
            </m:sub>
          </m:sSub>
          <m:r>
            <w:del w:id="365" w:author="Alotaibi, Raed" w:date="2019-06-18T11:56:00Z">
              <w:rPr>
                <w:rFonts w:ascii="Cambria Math" w:hAnsi="Cambria Math"/>
              </w:rPr>
              <m:t>"census block"</m:t>
            </w:del>
          </m:r>
          <m:r>
            <w:rPr>
              <w:rFonts w:ascii="Cambria Math" w:hAnsi="Cambria Math"/>
            </w:rPr>
            <m:t>=</m:t>
          </m:r>
          <m:r>
            <w:del w:id="366" w:author="Alotaibi, Raed" w:date="2019-06-18T11:57:00Z">
              <w:rPr>
                <w:rFonts w:ascii="Cambria Math" w:hAnsi="Cambria Math"/>
              </w:rPr>
              <m:t>Total children</m:t>
            </w:del>
          </m:r>
          <m:sSub>
            <m:sSubPr>
              <m:ctrlPr>
                <w:ins w:id="367" w:author="Alotaibi, Raed" w:date="2019-06-18T11:57:00Z">
                  <w:rPr>
                    <w:rFonts w:ascii="Cambria Math" w:hAnsi="Cambria Math"/>
                    <w:i/>
                  </w:rPr>
                </w:ins>
              </m:ctrlPr>
            </m:sSubPr>
            <m:e>
              <m:r>
                <w:ins w:id="368" w:author="Alotaibi, Raed" w:date="2019-06-18T11:57:00Z">
                  <w:rPr>
                    <w:rFonts w:ascii="Cambria Math" w:hAnsi="Cambria Math"/>
                  </w:rPr>
                  <m:t>Total children</m:t>
                </w:ins>
              </m:r>
            </m:e>
            <m:sub>
              <m:r>
                <w:ins w:id="369" w:author="Alotaibi, Raed" w:date="2019-06-18T11:57:00Z">
                  <w:rPr>
                    <w:rFonts w:ascii="Cambria Math" w:hAnsi="Cambria Math"/>
                  </w:rPr>
                  <m:t>c</m:t>
                </w:ins>
              </m:r>
            </m:sub>
          </m:sSub>
          <m:r>
            <w:rPr>
              <w:rFonts w:ascii="Cambria Math" w:hAnsi="Cambria Math"/>
            </w:rPr>
            <m:t>-(</m:t>
          </m:r>
          <m:sSub>
            <m:sSubPr>
              <m:ctrlPr>
                <w:ins w:id="370" w:author="Alotaibi, Raed" w:date="2019-06-18T11:57:00Z">
                  <w:rPr>
                    <w:rFonts w:ascii="Cambria Math" w:hAnsi="Cambria Math"/>
                    <w:i/>
                  </w:rPr>
                </w:ins>
              </m:ctrlPr>
            </m:sSubPr>
            <m:e>
              <m:r>
                <w:ins w:id="371" w:author="Alotaibi, Raed" w:date="2019-06-18T11:57:00Z">
                  <w:rPr>
                    <w:rFonts w:ascii="Cambria Math" w:hAnsi="Cambria Math"/>
                  </w:rPr>
                  <m:t>Total children</m:t>
                </w:ins>
              </m:r>
            </m:e>
            <m:sub>
              <m:r>
                <w:ins w:id="372" w:author="Alotaibi, Raed" w:date="2019-06-18T11:57:00Z">
                  <w:rPr>
                    <w:rFonts w:ascii="Cambria Math" w:hAnsi="Cambria Math"/>
                  </w:rPr>
                  <m:t>c</m:t>
                </w:ins>
              </m:r>
            </m:sub>
          </m:sSub>
          <m:r>
            <w:del w:id="373" w:author="Alotaibi, Raed" w:date="2019-06-18T11:57:00Z">
              <w:rPr>
                <w:rFonts w:ascii="Cambria Math" w:hAnsi="Cambria Math"/>
              </w:rPr>
              <m:t>Total children</m:t>
            </w:del>
          </m:r>
          <m:r>
            <w:rPr>
              <w:rFonts w:ascii="Cambria Math" w:hAnsi="Cambria Math"/>
            </w:rPr>
            <m:t>*</m:t>
          </m:r>
          <m:r>
            <w:ins w:id="374" w:author="Alotaibi, Raed" w:date="2019-06-18T13:05:00Z">
              <w:rPr>
                <w:rFonts w:ascii="Cambria Math" w:hAnsi="Cambria Math"/>
              </w:rPr>
              <m:t>Stat</m:t>
            </w:ins>
          </m:r>
          <m:r>
            <w:ins w:id="375" w:author="Alotaibi, Raed" w:date="2019-06-18T13:06:00Z">
              <w:rPr>
                <w:rFonts w:ascii="Cambria Math" w:hAnsi="Cambria Math"/>
              </w:rPr>
              <m:t xml:space="preserve">e </m:t>
            </w:ins>
          </m:r>
          <m:r>
            <w:ins w:id="376" w:author="Alotaibi, Raed" w:date="2019-06-18T13:02:00Z">
              <w:rPr>
                <w:rFonts w:ascii="Cambria Math" w:hAnsi="Cambria Math"/>
              </w:rPr>
              <m:t>prevalence rate</m:t>
            </w:ins>
          </m:r>
          <m:r>
            <w:del w:id="377" w:author="Alotaibi, Raed" w:date="2019-06-18T13:02:00Z">
              <w:rPr>
                <w:rFonts w:ascii="Cambria Math" w:hAnsi="Cambria Math"/>
              </w:rPr>
              <m:t>Prevalence rate</m:t>
            </w:del>
          </m:r>
          <m:r>
            <w:rPr>
              <w:rFonts w:ascii="Cambria Math" w:hAnsi="Cambria Math"/>
            </w:rPr>
            <m:t>)</m:t>
          </m:r>
        </m:oMath>
      </m:oMathPara>
    </w:p>
    <w:p w14:paraId="4325853B" w14:textId="60A55375" w:rsidR="00272195" w:rsidRPr="00EC1FA9" w:rsidRDefault="00272195">
      <w:pPr>
        <w:pStyle w:val="Caption"/>
        <w:jc w:val="center"/>
      </w:pPr>
      <w:r w:rsidRPr="00EC1FA9">
        <w:t xml:space="preserve">Equation </w:t>
      </w:r>
      <w:del w:id="378" w:author="Alotaibi, Raed" w:date="2019-06-18T11:56:00Z">
        <w:r w:rsidR="003A36B2" w:rsidDel="00990BB2">
          <w:rPr>
            <w:noProof/>
          </w:rPr>
          <w:fldChar w:fldCharType="begin"/>
        </w:r>
        <w:r w:rsidR="003A36B2" w:rsidDel="00990BB2">
          <w:rPr>
            <w:noProof/>
          </w:rPr>
          <w:delInstrText xml:space="preserve"> SEQ Equation \* ARABIC </w:delInstrText>
        </w:r>
        <w:r w:rsidR="003A36B2" w:rsidDel="00990BB2">
          <w:rPr>
            <w:noProof/>
          </w:rPr>
          <w:fldChar w:fldCharType="separate"/>
        </w:r>
        <w:r w:rsidR="00781CA0" w:rsidDel="00990BB2">
          <w:rPr>
            <w:noProof/>
          </w:rPr>
          <w:delText>4</w:delText>
        </w:r>
        <w:r w:rsidR="003A36B2" w:rsidDel="00990BB2">
          <w:rPr>
            <w:noProof/>
          </w:rPr>
          <w:fldChar w:fldCharType="end"/>
        </w:r>
      </w:del>
      <w:ins w:id="379" w:author="Alotaibi, Raed" w:date="2019-06-18T12:06:00Z">
        <w:r w:rsidR="00E87518">
          <w:rPr>
            <w:noProof/>
          </w:rPr>
          <w:t>6</w:t>
        </w:r>
      </w:ins>
    </w:p>
    <w:p w14:paraId="77A9D488" w14:textId="447FEDCF" w:rsidR="004C2A7B" w:rsidRPr="00EC1FA9" w:rsidRDefault="004C2A7B" w:rsidP="004C2A7B">
      <w:r w:rsidRPr="00EC1FA9">
        <w:t xml:space="preserve">We then estimated the number of </w:t>
      </w:r>
      <w:ins w:id="380" w:author="Khreis, Haneen" w:date="2019-06-12T16:23:00Z">
        <w:r w:rsidR="009819BB">
          <w:t xml:space="preserve">childhood </w:t>
        </w:r>
      </w:ins>
      <w:r w:rsidRPr="00EC1FA9">
        <w:t xml:space="preserve">asthma cases within each census block by multiplying the state-specific childhood asthma incidence rate </w:t>
      </w:r>
      <w:del w:id="381" w:author="Khreis, Haneen" w:date="2019-06-12T16:24:00Z">
        <w:r w:rsidRPr="00EC1FA9" w:rsidDel="00263A32">
          <w:delText xml:space="preserve">with </w:delText>
        </w:r>
      </w:del>
      <w:ins w:id="382" w:author="Khreis, Haneen" w:date="2019-06-12T16:24:00Z">
        <w:r w:rsidR="00263A32">
          <w:t>by the</w:t>
        </w:r>
        <w:r w:rsidR="00263A32" w:rsidRPr="00EC1FA9">
          <w:t xml:space="preserve"> </w:t>
        </w:r>
      </w:ins>
      <w:r w:rsidRPr="00EC1FA9">
        <w:t>at-risk children at the census block</w:t>
      </w:r>
      <w:ins w:id="383" w:author="Khreis, Haneen" w:date="2019-06-16T10:01:00Z">
        <w:r w:rsidR="00ED3CCA">
          <w:t xml:space="preserve">, as shown in Equation </w:t>
        </w:r>
      </w:ins>
      <w:ins w:id="384" w:author="Alotaibi, Raed" w:date="2019-06-18T12:06:00Z">
        <w:r w:rsidR="00E87518">
          <w:t>7</w:t>
        </w:r>
      </w:ins>
      <w:ins w:id="385" w:author="Khreis, Haneen" w:date="2019-06-16T10:01:00Z">
        <w:del w:id="386" w:author="Alotaibi, Raed" w:date="2019-06-18T12:06:00Z">
          <w:r w:rsidR="00ED3CCA" w:rsidDel="00E87518">
            <w:delText>5</w:delText>
          </w:r>
        </w:del>
      </w:ins>
      <w:r w:rsidRPr="00EC1FA9">
        <w:t>.</w:t>
      </w:r>
    </w:p>
    <w:p w14:paraId="7E0F4484" w14:textId="5ECAD191" w:rsidR="00272195" w:rsidRPr="00EC1FA9" w:rsidRDefault="00B749CF" w:rsidP="007C1756">
      <w:pPr>
        <w:keepNext/>
        <w:jc w:val="center"/>
        <w:rPr>
          <w:i/>
          <w:iCs/>
        </w:rPr>
      </w:pPr>
      <m:oMathPara>
        <m:oMath>
          <m:sSub>
            <m:sSubPr>
              <m:ctrlPr>
                <w:ins w:id="387" w:author="Alotaibi, Raed" w:date="2019-06-18T11:57:00Z">
                  <w:rPr>
                    <w:rFonts w:ascii="Cambria Math" w:hAnsi="Cambria Math"/>
                    <w:i/>
                  </w:rPr>
                </w:ins>
              </m:ctrlPr>
            </m:sSubPr>
            <m:e>
              <m:r>
                <w:ins w:id="388" w:author="Alotaibi, Raed" w:date="2019-06-18T11:57:00Z">
                  <w:rPr>
                    <w:rFonts w:ascii="Cambria Math" w:hAnsi="Cambria Math"/>
                  </w:rPr>
                  <m:t>Asthma incident cases</m:t>
                </w:ins>
              </m:r>
            </m:e>
            <m:sub>
              <m:r>
                <w:ins w:id="389" w:author="Alotaibi, Raed" w:date="2019-06-18T11:57:00Z">
                  <w:rPr>
                    <w:rFonts w:ascii="Cambria Math" w:hAnsi="Cambria Math"/>
                  </w:rPr>
                  <m:t>c</m:t>
                </w:ins>
              </m:r>
            </m:sub>
          </m:sSub>
          <m:r>
            <w:del w:id="390" w:author="Alotaibi, Raed" w:date="2019-06-18T11:57:00Z">
              <w:rPr>
                <w:rFonts w:ascii="Cambria Math" w:hAnsi="Cambria Math"/>
              </w:rPr>
              <m:t>Asthma incident cases</m:t>
            </w:del>
          </m:r>
          <m:r>
            <w:del w:id="391" w:author="Alotaibi, Raed" w:date="2019-06-18T11:58:00Z">
              <w:rPr>
                <w:rFonts w:ascii="Cambria Math" w:hAnsi="Cambria Math"/>
              </w:rPr>
              <m:t xml:space="preserve"> </m:t>
            </w:del>
          </m:r>
          <m:r>
            <w:del w:id="392" w:author="Alotaibi, Raed" w:date="2019-06-18T11:58:00Z">
              <m:rPr>
                <m:nor/>
              </m:rPr>
              <w:rPr>
                <w:rFonts w:ascii="Cambria Math" w:hAnsi="Cambria Math"/>
              </w:rPr>
              <m:t>census block</m:t>
            </w:del>
          </m:r>
          <m:r>
            <w:rPr>
              <w:rFonts w:ascii="Cambria Math" w:hAnsi="Cambria Math"/>
            </w:rPr>
            <m:t>=</m:t>
          </m:r>
          <m:sSub>
            <m:sSubPr>
              <m:ctrlPr>
                <w:ins w:id="393" w:author="Alotaibi, Raed" w:date="2019-06-18T11:57:00Z">
                  <w:rPr>
                    <w:rFonts w:ascii="Cambria Math" w:hAnsi="Cambria Math"/>
                    <w:i/>
                  </w:rPr>
                </w:ins>
              </m:ctrlPr>
            </m:sSubPr>
            <m:e>
              <m:r>
                <w:ins w:id="394" w:author="Alotaibi, Raed" w:date="2019-06-18T11:57:00Z">
                  <w:rPr>
                    <w:rFonts w:ascii="Cambria Math" w:hAnsi="Cambria Math"/>
                  </w:rPr>
                  <m:t xml:space="preserve">At-risk children </m:t>
                </w:ins>
              </m:r>
            </m:e>
            <m:sub>
              <m:r>
                <w:ins w:id="395" w:author="Alotaibi, Raed" w:date="2019-06-18T11:57:00Z">
                  <w:rPr>
                    <w:rFonts w:ascii="Cambria Math" w:hAnsi="Cambria Math"/>
                  </w:rPr>
                  <m:t>c</m:t>
                </w:ins>
              </m:r>
            </m:sub>
          </m:sSub>
          <m:r>
            <w:del w:id="396" w:author="Alotaibi, Raed" w:date="2019-06-18T11:57:00Z">
              <w:rPr>
                <w:rFonts w:ascii="Cambria Math" w:hAnsi="Cambria Math"/>
              </w:rPr>
              <m:t>At-risk children "census block"</m:t>
            </w:del>
          </m:r>
          <m:r>
            <w:rPr>
              <w:rFonts w:ascii="Cambria Math" w:hAnsi="Cambria Math"/>
            </w:rPr>
            <m:t>*</m:t>
          </m:r>
          <m:r>
            <w:ins w:id="397" w:author="Alotaibi, Raed" w:date="2019-06-18T13:06:00Z">
              <w:rPr>
                <w:rFonts w:ascii="Cambria Math" w:hAnsi="Cambria Math"/>
              </w:rPr>
              <m:t>State</m:t>
            </w:ins>
          </m:r>
          <m:r>
            <w:ins w:id="398" w:author="Alotaibi, Raed" w:date="2019-06-18T13:02:00Z">
              <w:rPr>
                <w:rFonts w:ascii="Cambria Math" w:hAnsi="Cambria Math"/>
              </w:rPr>
              <m:t xml:space="preserve"> asthma incdence rate</m:t>
            </w:ins>
          </m:r>
          <w:commentRangeStart w:id="399"/>
          <m:r>
            <w:del w:id="400" w:author="Alotaibi, Raed" w:date="2019-06-18T12:52:00Z">
              <w:rPr>
                <w:rFonts w:ascii="Cambria Math" w:hAnsi="Cambria Math"/>
              </w:rPr>
              <m:t xml:space="preserve">Incidence </m:t>
            </w:del>
          </m:r>
          <w:commentRangeEnd w:id="399"/>
          <m:r>
            <w:del w:id="401" w:author="Alotaibi, Raed" w:date="2019-06-18T12:52:00Z">
              <m:rPr>
                <m:sty m:val="p"/>
              </m:rPr>
              <w:rPr>
                <w:rStyle w:val="CommentReference"/>
              </w:rPr>
              <w:commentReference w:id="399"/>
            </w:del>
          </m:r>
          <m:r>
            <w:del w:id="402" w:author="Alotaibi, Raed" w:date="2019-06-18T12:52:00Z">
              <w:rPr>
                <w:rFonts w:ascii="Cambria Math" w:hAnsi="Cambria Math"/>
              </w:rPr>
              <m:t>rate</m:t>
            </w:del>
          </m:r>
          <m:r>
            <w:del w:id="403" w:author="Alotaibi, Raed" w:date="2019-06-18T12:56:00Z">
              <w:rPr>
                <w:rFonts w:ascii="Cambria Math" w:hAnsi="Cambria Math"/>
              </w:rPr>
              <m:t xml:space="preserve"> </m:t>
            </w:del>
          </m:r>
        </m:oMath>
      </m:oMathPara>
    </w:p>
    <w:p w14:paraId="16401CDD" w14:textId="0C55CB4C" w:rsidR="00272195" w:rsidRPr="00EC1FA9" w:rsidRDefault="00272195" w:rsidP="00956C0F">
      <w:pPr>
        <w:pStyle w:val="Caption"/>
        <w:jc w:val="center"/>
      </w:pPr>
      <w:r w:rsidRPr="00EC1FA9">
        <w:t xml:space="preserve">Equation </w:t>
      </w:r>
      <w:del w:id="404" w:author="Alotaibi, Raed" w:date="2019-06-18T11:56:00Z">
        <w:r w:rsidR="003A36B2" w:rsidDel="00990BB2">
          <w:rPr>
            <w:noProof/>
          </w:rPr>
          <w:fldChar w:fldCharType="begin"/>
        </w:r>
        <w:r w:rsidR="003A36B2" w:rsidDel="00990BB2">
          <w:rPr>
            <w:noProof/>
          </w:rPr>
          <w:delInstrText xml:space="preserve"> SEQ Equation \* ARABIC </w:delInstrText>
        </w:r>
        <w:r w:rsidR="003A36B2" w:rsidDel="00990BB2">
          <w:rPr>
            <w:noProof/>
          </w:rPr>
          <w:fldChar w:fldCharType="separate"/>
        </w:r>
        <w:r w:rsidR="00781CA0" w:rsidDel="00990BB2">
          <w:rPr>
            <w:noProof/>
          </w:rPr>
          <w:delText>5</w:delText>
        </w:r>
        <w:r w:rsidR="003A36B2" w:rsidDel="00990BB2">
          <w:rPr>
            <w:noProof/>
          </w:rPr>
          <w:fldChar w:fldCharType="end"/>
        </w:r>
      </w:del>
      <w:ins w:id="405" w:author="Alotaibi, Raed" w:date="2019-06-18T12:06:00Z">
        <w:r w:rsidR="00E87518">
          <w:rPr>
            <w:noProof/>
          </w:rPr>
          <w:t>7</w:t>
        </w:r>
      </w:ins>
    </w:p>
    <w:p w14:paraId="44A4EDF0" w14:textId="3B8F664E" w:rsidR="00C928CB" w:rsidRPr="00EC1FA9" w:rsidRDefault="00041A08" w:rsidP="00342C4A">
      <w:r w:rsidRPr="00EC1FA9">
        <w:t>We then calculated the relative risk (RR</w:t>
      </w:r>
      <w:r w:rsidRPr="00EC1FA9">
        <w:rPr>
          <w:vertAlign w:val="subscript"/>
        </w:rPr>
        <w:t>diff</w:t>
      </w:r>
      <w:r w:rsidRPr="00EC1FA9">
        <w:t>) for asthma due to</w:t>
      </w:r>
      <w:ins w:id="406" w:author="Khreis, Haneen" w:date="2019-06-12T16:25:00Z">
        <w:r w:rsidR="000D4128">
          <w:t xml:space="preserve"> the</w:t>
        </w:r>
      </w:ins>
      <w:r w:rsidRPr="00EC1FA9">
        <w:t xml:space="preserve"> exposure difference between </w:t>
      </w:r>
      <w:ins w:id="407" w:author="Khreis, Haneen" w:date="2019-06-12T16:26:00Z">
        <w:r w:rsidR="000D4128">
          <w:t xml:space="preserve">the </w:t>
        </w:r>
      </w:ins>
      <w:r w:rsidRPr="00EC1FA9">
        <w:t>estimated exposure levels</w:t>
      </w:r>
      <w:ins w:id="408" w:author="Khreis, Haneen" w:date="2019-06-12T16:26:00Z">
        <w:r w:rsidR="000D4128">
          <w:t xml:space="preserve"> from the land use </w:t>
        </w:r>
        <w:r w:rsidR="0041068F">
          <w:t>regression</w:t>
        </w:r>
        <w:r w:rsidR="000D4128">
          <w:t xml:space="preserve"> model</w:t>
        </w:r>
      </w:ins>
      <w:r w:rsidRPr="00EC1FA9">
        <w:t xml:space="preserve"> (NO</w:t>
      </w:r>
      <w:r w:rsidRPr="00EC1FA9">
        <w:rPr>
          <w:vertAlign w:val="subscript"/>
        </w:rPr>
        <w:t>2</w:t>
      </w:r>
      <w:r w:rsidRPr="00EC1FA9">
        <w:t xml:space="preserve"> concentration at the census block level) and</w:t>
      </w:r>
      <w:ins w:id="409" w:author="Khreis, Haneen" w:date="2019-06-12T16:26:00Z">
        <w:r w:rsidR="00DC26DF">
          <w:t xml:space="preserve"> </w:t>
        </w:r>
      </w:ins>
      <w:del w:id="410" w:author="Khreis, Haneen" w:date="2019-06-16T09:55:00Z">
        <w:r w:rsidRPr="00EC1FA9" w:rsidDel="00E95FDD">
          <w:delText xml:space="preserve"> </w:delText>
        </w:r>
      </w:del>
      <w:r w:rsidRPr="00EC1FA9">
        <w:t xml:space="preserve">no exposure (zero </w:t>
      </w:r>
      <w:del w:id="411" w:author="Alotaibi, Raed" w:date="2019-06-17T14:35:00Z">
        <w:r w:rsidRPr="00EC1FA9" w:rsidDel="000533AB">
          <w:delText>NO</w:delText>
        </w:r>
        <w:r w:rsidRPr="00EC1FA9" w:rsidDel="000533AB">
          <w:rPr>
            <w:vertAlign w:val="subscript"/>
          </w:rPr>
          <w:delText>2</w:delText>
        </w:r>
        <w:r w:rsidRPr="00EC1FA9" w:rsidDel="000533AB">
          <w:delText xml:space="preserve"> </w:delText>
        </w:r>
      </w:del>
      <w:r w:rsidRPr="00EC1FA9">
        <w:t>concentration</w:t>
      </w:r>
      <w:ins w:id="412" w:author="Alotaibi, Raed" w:date="2019-06-17T14:35:00Z">
        <w:r w:rsidR="000533AB">
          <w:t xml:space="preserve"> for </w:t>
        </w:r>
        <w:r w:rsidR="000533AB" w:rsidRPr="00EC1FA9">
          <w:t>NO</w:t>
        </w:r>
        <w:r w:rsidR="000533AB" w:rsidRPr="00EC1FA9">
          <w:rPr>
            <w:vertAlign w:val="subscript"/>
          </w:rPr>
          <w:t>2</w:t>
        </w:r>
      </w:ins>
      <w:r w:rsidRPr="00EC1FA9">
        <w:t>)</w:t>
      </w:r>
      <w:ins w:id="413" w:author="Khreis, Haneen" w:date="2019-06-16T10:02:00Z">
        <w:r w:rsidR="0067108B">
          <w:t xml:space="preserve">, as shown in Equation </w:t>
        </w:r>
      </w:ins>
      <w:ins w:id="414" w:author="Alotaibi, Raed" w:date="2019-06-18T12:06:00Z">
        <w:r w:rsidR="00E87518">
          <w:t>8</w:t>
        </w:r>
      </w:ins>
      <w:ins w:id="415" w:author="Khreis, Haneen" w:date="2019-06-16T10:02:00Z">
        <w:del w:id="416" w:author="Alotaibi, Raed" w:date="2019-06-18T12:06:00Z">
          <w:r w:rsidR="0067108B" w:rsidDel="00E87518">
            <w:delText>6</w:delText>
          </w:r>
        </w:del>
      </w:ins>
      <w:ins w:id="417" w:author="Alotaibi, Raed" w:date="2019-06-17T14:35:00Z">
        <w:r w:rsidR="000533AB">
          <w:t>.</w:t>
        </w:r>
      </w:ins>
      <w:del w:id="418" w:author="Alotaibi, Raed" w:date="2019-06-17T14:35:00Z">
        <w:r w:rsidRPr="00EC1FA9" w:rsidDel="000533AB">
          <w:delText>.</w:delText>
        </w:r>
      </w:del>
    </w:p>
    <w:p w14:paraId="4480EB4F" w14:textId="1242B45A" w:rsidR="00272195" w:rsidRPr="00EC1FA9" w:rsidRDefault="00B749CF"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ins w:id="419" w:author="Alotaibi, Raed" w:date="2019-06-18T11:58:00Z">
                      <w:rPr>
                        <w:rFonts w:ascii="Cambria Math" w:hAnsi="Cambria Math"/>
                        <w:i/>
                      </w:rPr>
                    </w:ins>
                  </m:ctrlPr>
                </m:sSubPr>
                <m:e>
                  <m:r>
                    <w:ins w:id="420" w:author="Alotaibi, Raed" w:date="2019-06-18T11:58:00Z">
                      <w:rPr>
                        <w:rFonts w:ascii="Cambria Math" w:hAnsi="Cambria Math"/>
                      </w:rPr>
                      <m:t>Exposure</m:t>
                    </w:ins>
                  </m:r>
                </m:e>
                <m:sub>
                  <m:r>
                    <w:ins w:id="421" w:author="Alotaibi, Raed" w:date="2019-06-18T11:58:00Z">
                      <w:rPr>
                        <w:rFonts w:ascii="Cambria Math" w:hAnsi="Cambria Math"/>
                      </w:rPr>
                      <m:t>c</m:t>
                    </w:ins>
                  </m:r>
                </m:sub>
              </m:sSub>
              <m:r>
                <w:del w:id="422" w:author="Alotaibi, Raed" w:date="2019-06-18T11:58:00Z">
                  <w:rPr>
                    <w:rFonts w:ascii="Cambria Math" w:hAnsi="Cambria Math"/>
                  </w:rPr>
                  <m:t>Exposure</m:t>
                </w:del>
              </m:r>
              <m:r>
                <w:rPr>
                  <w:rFonts w:ascii="Cambria Math" w:hAnsi="Cambria Math"/>
                </w:rPr>
                <m:t>)</m:t>
              </m:r>
            </m:sup>
          </m:sSup>
        </m:oMath>
      </m:oMathPara>
    </w:p>
    <w:p w14:paraId="107DD463" w14:textId="3EC68A23" w:rsidR="00D44198" w:rsidRPr="00EC1FA9" w:rsidRDefault="00D44198" w:rsidP="00956C0F">
      <w:pPr>
        <w:pStyle w:val="Caption"/>
        <w:jc w:val="center"/>
      </w:pPr>
      <w:r w:rsidRPr="00EC1FA9">
        <w:t xml:space="preserve">Equation </w:t>
      </w:r>
      <w:del w:id="423" w:author="Alotaibi, Raed" w:date="2019-06-18T12:02:00Z">
        <w:r w:rsidR="003A36B2" w:rsidDel="00E87518">
          <w:rPr>
            <w:noProof/>
          </w:rPr>
          <w:fldChar w:fldCharType="begin"/>
        </w:r>
        <w:r w:rsidR="003A36B2" w:rsidDel="00E87518">
          <w:rPr>
            <w:noProof/>
          </w:rPr>
          <w:delInstrText xml:space="preserve"> SEQ Equation \* ARABIC </w:delInstrText>
        </w:r>
        <w:r w:rsidR="003A36B2" w:rsidDel="00E87518">
          <w:rPr>
            <w:noProof/>
          </w:rPr>
          <w:fldChar w:fldCharType="separate"/>
        </w:r>
        <w:r w:rsidR="00781CA0" w:rsidDel="00E87518">
          <w:rPr>
            <w:noProof/>
          </w:rPr>
          <w:delText>6</w:delText>
        </w:r>
        <w:r w:rsidR="003A36B2" w:rsidDel="00E87518">
          <w:rPr>
            <w:noProof/>
          </w:rPr>
          <w:fldChar w:fldCharType="end"/>
        </w:r>
      </w:del>
      <w:ins w:id="424" w:author="Alotaibi, Raed" w:date="2019-06-18T12:06:00Z">
        <w:r w:rsidR="00E87518">
          <w:rPr>
            <w:noProof/>
          </w:rPr>
          <w:t>8</w:t>
        </w:r>
      </w:ins>
    </w:p>
    <w:p w14:paraId="16E4AE74" w14:textId="254DA0F2" w:rsidR="004C2A7B" w:rsidRPr="00EC1FA9" w:rsidDel="00E87518" w:rsidRDefault="00313E70" w:rsidP="00C147C0">
      <w:pPr>
        <w:rPr>
          <w:del w:id="425" w:author="Alotaibi, Raed" w:date="2019-06-18T12:07:00Z"/>
        </w:rPr>
      </w:pPr>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C147C0" w:rsidRPr="00EC1FA9">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C147C0" w:rsidRPr="00EC1FA9">
        <w:rPr>
          <w:noProof/>
        </w:rPr>
        <w:t>Khreis et al. (2017)</w:t>
      </w:r>
      <w:r w:rsidR="00C147C0" w:rsidRPr="00EC1FA9">
        <w:fldChar w:fldCharType="end"/>
      </w:r>
      <w:r w:rsidRPr="00EC1FA9">
        <w:t xml:space="preserve">. </w:t>
      </w:r>
    </w:p>
    <w:p w14:paraId="64554D4C" w14:textId="0D5ABA78" w:rsidR="00313E70" w:rsidRPr="00EC1FA9" w:rsidRDefault="00313E70" w:rsidP="00956C0F">
      <w:r w:rsidRPr="00EC1FA9">
        <w:t>The population attributable fraction (PAF) is then estimated</w:t>
      </w:r>
      <w:r w:rsidR="004C2A7B" w:rsidRPr="00EC1FA9">
        <w:t xml:space="preserve"> using </w:t>
      </w:r>
      <w:ins w:id="426" w:author="Alotaibi, Raed" w:date="2019-06-18T12:06:00Z">
        <w:r w:rsidR="00E87518">
          <w:t>Equation 9</w:t>
        </w:r>
      </w:ins>
      <w:del w:id="427" w:author="Alotaibi, Raed" w:date="2019-06-18T12:06:00Z">
        <w:r w:rsidR="004C2A7B" w:rsidRPr="00EC1FA9" w:rsidDel="00E87518">
          <w:delText>the following</w:delText>
        </w:r>
      </w:del>
      <w:r w:rsidR="004C2A7B" w:rsidRPr="00EC1FA9">
        <w:t>:</w:t>
      </w:r>
      <w:r w:rsidRPr="00EC1FA9">
        <w:t xml:space="preserve"> </w:t>
      </w:r>
    </w:p>
    <w:p w14:paraId="32AD94B8" w14:textId="6D3669D1" w:rsidR="00D44198" w:rsidRPr="00EC1FA9" w:rsidRDefault="00B749CF" w:rsidP="00EC1FA9">
      <w:pPr>
        <w:keepNext/>
        <w:jc w:val="center"/>
        <w:rPr>
          <w:i/>
          <w:iCs/>
        </w:rPr>
      </w:pPr>
      <m:oMathPara>
        <m:oMath>
          <m:sSub>
            <m:sSubPr>
              <m:ctrlPr>
                <w:ins w:id="428" w:author="Alotaibi, Raed" w:date="2019-06-18T11:59:00Z">
                  <w:rPr>
                    <w:rFonts w:ascii="Cambria Math" w:hAnsi="Cambria Math"/>
                    <w:i/>
                  </w:rPr>
                </w:ins>
              </m:ctrlPr>
            </m:sSubPr>
            <m:e>
              <m:r>
                <w:ins w:id="429" w:author="Alotaibi, Raed" w:date="2019-06-18T11:59:00Z">
                  <w:rPr>
                    <w:rFonts w:ascii="Cambria Math" w:hAnsi="Cambria Math"/>
                  </w:rPr>
                  <m:t>PAF</m:t>
                </w:ins>
              </m:r>
            </m:e>
            <m:sub>
              <m:r>
                <w:ins w:id="430" w:author="Alotaibi, Raed" w:date="2019-06-18T11:59:00Z">
                  <w:rPr>
                    <w:rFonts w:ascii="Cambria Math" w:hAnsi="Cambria Math"/>
                  </w:rPr>
                  <m:t>c</m:t>
                </w:ins>
              </m:r>
            </m:sub>
          </m:sSub>
          <m:r>
            <w:del w:id="431" w:author="Alotaibi, Raed" w:date="2019-06-18T11:59:00Z">
              <w:rPr>
                <w:rFonts w:ascii="Cambria Math" w:hAnsi="Cambria Math"/>
              </w:rPr>
              <m:t>PAF</m:t>
            </w:del>
          </m:r>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552BF121" w:rsidR="00D44198" w:rsidRPr="00EC1FA9" w:rsidRDefault="00D44198" w:rsidP="00956C0F">
      <w:pPr>
        <w:pStyle w:val="Caption"/>
        <w:jc w:val="center"/>
      </w:pPr>
      <w:r w:rsidRPr="00EC1FA9">
        <w:t xml:space="preserve">Equation </w:t>
      </w:r>
      <w:del w:id="432" w:author="Alotaibi, Raed" w:date="2019-06-18T12:02:00Z">
        <w:r w:rsidR="003A36B2" w:rsidDel="00E87518">
          <w:rPr>
            <w:noProof/>
          </w:rPr>
          <w:fldChar w:fldCharType="begin"/>
        </w:r>
        <w:r w:rsidR="003A36B2" w:rsidDel="00E87518">
          <w:rPr>
            <w:noProof/>
          </w:rPr>
          <w:delInstrText xml:space="preserve"> SEQ Equation \* ARABIC </w:delInstrText>
        </w:r>
        <w:r w:rsidR="003A36B2" w:rsidDel="00E87518">
          <w:rPr>
            <w:noProof/>
          </w:rPr>
          <w:fldChar w:fldCharType="separate"/>
        </w:r>
        <w:r w:rsidR="00781CA0" w:rsidDel="00E87518">
          <w:rPr>
            <w:noProof/>
          </w:rPr>
          <w:delText>7</w:delText>
        </w:r>
        <w:r w:rsidR="003A36B2" w:rsidDel="00E87518">
          <w:rPr>
            <w:noProof/>
          </w:rPr>
          <w:fldChar w:fldCharType="end"/>
        </w:r>
      </w:del>
      <w:ins w:id="433" w:author="Alotaibi, Raed" w:date="2019-06-18T12:06:00Z">
        <w:r w:rsidR="00E87518">
          <w:rPr>
            <w:noProof/>
          </w:rPr>
          <w:t>9</w:t>
        </w:r>
      </w:ins>
    </w:p>
    <w:p w14:paraId="77466C89" w14:textId="21CD6BF9" w:rsidR="000533AB" w:rsidRDefault="00313E70" w:rsidP="00956C0F">
      <w:pPr>
        <w:rPr>
          <w:ins w:id="434" w:author="Alotaibi, Raed" w:date="2019-06-17T14:33:00Z"/>
        </w:rPr>
      </w:pPr>
      <w:r w:rsidRPr="00EC1FA9">
        <w:t xml:space="preserve">The attributable number of asthma incident cases (AC) </w:t>
      </w:r>
      <w:r w:rsidR="008C1A31" w:rsidRPr="00EC1FA9">
        <w:t xml:space="preserve">was </w:t>
      </w:r>
      <w:r w:rsidRPr="00EC1FA9">
        <w:t xml:space="preserve">estimated by multiplying the PAF with the </w:t>
      </w:r>
      <w:commentRangeStart w:id="435"/>
      <w:ins w:id="436" w:author="Khreis, Haneen" w:date="2019-06-16T09:57:00Z">
        <w:r w:rsidR="00E95FDD">
          <w:t xml:space="preserve">total </w:t>
        </w:r>
      </w:ins>
      <w:commentRangeEnd w:id="435"/>
      <w:ins w:id="437" w:author="Khreis, Haneen" w:date="2019-06-16T10:02:00Z">
        <w:r w:rsidR="0067108B">
          <w:rPr>
            <w:rStyle w:val="CommentReference"/>
          </w:rPr>
          <w:commentReference w:id="435"/>
        </w:r>
      </w:ins>
      <w:r w:rsidRPr="00EC1FA9">
        <w:t>number of incident asthma cases at each census block</w:t>
      </w:r>
      <w:ins w:id="438" w:author="Khreis, Haneen" w:date="2019-06-16T09:57:00Z">
        <w:del w:id="439" w:author="Alotaibi, Raed" w:date="2019-06-17T14:35:00Z">
          <w:r w:rsidR="00E95FDD" w:rsidDel="000533AB">
            <w:delText xml:space="preserve"> </w:delText>
          </w:r>
        </w:del>
        <w:del w:id="440" w:author="Alotaibi, Raed" w:date="2019-06-17T14:33:00Z">
          <w:r w:rsidR="00E95FDD" w:rsidDel="000533AB">
            <w:delText>(Equation 5)</w:delText>
          </w:r>
        </w:del>
      </w:ins>
      <w:ins w:id="441" w:author="Alotaibi, Raed" w:date="2019-06-17T14:35:00Z">
        <w:r w:rsidR="000533AB">
          <w:t xml:space="preserve">, as shown in Equation </w:t>
        </w:r>
      </w:ins>
      <w:ins w:id="442" w:author="Alotaibi, Raed" w:date="2019-06-18T12:06:00Z">
        <w:r w:rsidR="00E87518">
          <w:t>10</w:t>
        </w:r>
      </w:ins>
      <w:ins w:id="443" w:author="Alotaibi, Raed" w:date="2019-06-18T12:07:00Z">
        <w:r w:rsidR="00E87518">
          <w:t>.</w:t>
        </w:r>
      </w:ins>
    </w:p>
    <w:p w14:paraId="35562514" w14:textId="331C9C54" w:rsidR="000533AB" w:rsidRPr="00EC1FA9" w:rsidRDefault="00B749CF" w:rsidP="00956C0F">
      <w:pPr>
        <w:keepNext/>
        <w:jc w:val="center"/>
        <w:rPr>
          <w:ins w:id="444" w:author="Alotaibi, Raed" w:date="2019-06-17T14:33:00Z"/>
          <w:i/>
          <w:iCs/>
        </w:rPr>
      </w:pPr>
      <m:oMathPara>
        <m:oMath>
          <m:sSub>
            <m:sSubPr>
              <m:ctrlPr>
                <w:ins w:id="445" w:author="Alotaibi, Raed" w:date="2019-06-18T11:59:00Z">
                  <w:rPr>
                    <w:rFonts w:ascii="Cambria Math" w:hAnsi="Cambria Math"/>
                    <w:i/>
                  </w:rPr>
                </w:ins>
              </m:ctrlPr>
            </m:sSubPr>
            <m:e>
              <m:r>
                <w:ins w:id="446" w:author="Alotaibi, Raed" w:date="2019-06-18T11:59:00Z">
                  <w:rPr>
                    <w:rFonts w:ascii="Cambria Math" w:hAnsi="Cambria Math"/>
                  </w:rPr>
                  <m:t>AC</m:t>
                </w:ins>
              </m:r>
            </m:e>
            <m:sub>
              <m:r>
                <w:ins w:id="447" w:author="Alotaibi, Raed" w:date="2019-06-18T11:59:00Z">
                  <w:rPr>
                    <w:rFonts w:ascii="Cambria Math" w:hAnsi="Cambria Math"/>
                  </w:rPr>
                  <m:t>c</m:t>
                </w:ins>
              </m:r>
            </m:sub>
          </m:sSub>
          <m:r>
            <w:ins w:id="448" w:author="Alotaibi, Raed" w:date="2019-06-17T14:33:00Z">
              <w:rPr>
                <w:rFonts w:ascii="Cambria Math" w:hAnsi="Cambria Math"/>
              </w:rPr>
              <m:t>=</m:t>
            </w:ins>
          </m:r>
          <m:sSub>
            <m:sSubPr>
              <m:ctrlPr>
                <w:ins w:id="449" w:author="Alotaibi, Raed" w:date="2019-06-18T11:59:00Z">
                  <w:rPr>
                    <w:rFonts w:ascii="Cambria Math" w:hAnsi="Cambria Math"/>
                    <w:i/>
                  </w:rPr>
                </w:ins>
              </m:ctrlPr>
            </m:sSubPr>
            <m:e>
              <m:r>
                <w:ins w:id="450" w:author="Alotaibi, Raed" w:date="2019-06-18T11:59:00Z">
                  <w:rPr>
                    <w:rFonts w:ascii="Cambria Math" w:hAnsi="Cambria Math"/>
                  </w:rPr>
                  <m:t>PAF</m:t>
                </w:ins>
              </m:r>
            </m:e>
            <m:sub>
              <m:r>
                <w:ins w:id="451" w:author="Alotaibi, Raed" w:date="2019-06-18T11:59:00Z">
                  <w:rPr>
                    <w:rFonts w:ascii="Cambria Math" w:hAnsi="Cambria Math"/>
                  </w:rPr>
                  <m:t>c</m:t>
                </w:ins>
              </m:r>
            </m:sub>
          </m:sSub>
          <m:r>
            <w:ins w:id="452" w:author="Alotaibi, Raed" w:date="2019-06-17T14:33:00Z">
              <w:rPr>
                <w:rFonts w:ascii="Cambria Math" w:hAnsi="Cambria Math"/>
              </w:rPr>
              <m:t>*</m:t>
            </w:ins>
          </m:r>
          <m:sSub>
            <m:sSubPr>
              <m:ctrlPr>
                <w:ins w:id="453" w:author="Alotaibi, Raed" w:date="2019-06-18T11:58:00Z">
                  <w:rPr>
                    <w:rFonts w:ascii="Cambria Math" w:hAnsi="Cambria Math"/>
                    <w:i/>
                  </w:rPr>
                </w:ins>
              </m:ctrlPr>
            </m:sSubPr>
            <m:e>
              <m:r>
                <w:ins w:id="454" w:author="Alotaibi, Raed" w:date="2019-06-18T11:58:00Z">
                  <w:rPr>
                    <w:rFonts w:ascii="Cambria Math" w:hAnsi="Cambria Math"/>
                  </w:rPr>
                  <m:t xml:space="preserve">Asthma incident cases </m:t>
                </w:ins>
              </m:r>
            </m:e>
            <m:sub>
              <m:r>
                <w:ins w:id="455" w:author="Alotaibi, Raed" w:date="2019-06-18T11:58:00Z">
                  <w:rPr>
                    <w:rFonts w:ascii="Cambria Math" w:hAnsi="Cambria Math"/>
                  </w:rPr>
                  <m:t>c</m:t>
                </w:ins>
              </m:r>
            </m:sub>
          </m:sSub>
        </m:oMath>
      </m:oMathPara>
    </w:p>
    <w:p w14:paraId="5857B9AA" w14:textId="086437B0" w:rsidR="000533AB" w:rsidRDefault="000533AB">
      <w:pPr>
        <w:pStyle w:val="Caption"/>
        <w:jc w:val="center"/>
        <w:rPr>
          <w:ins w:id="456" w:author="Alotaibi, Raed" w:date="2019-06-17T14:33:00Z"/>
        </w:rPr>
        <w:pPrChange w:id="457" w:author="Alotaibi, Raed" w:date="2019-06-17T14:35:00Z">
          <w:pPr/>
        </w:pPrChange>
      </w:pPr>
      <w:ins w:id="458" w:author="Alotaibi, Raed" w:date="2019-06-17T14:33:00Z">
        <w:r w:rsidRPr="00EC1FA9">
          <w:t xml:space="preserve">Equation </w:t>
        </w:r>
      </w:ins>
      <w:ins w:id="459" w:author="Alotaibi, Raed" w:date="2019-06-18T12:06:00Z">
        <w:r w:rsidR="00E87518">
          <w:t>10</w:t>
        </w:r>
      </w:ins>
    </w:p>
    <w:p w14:paraId="3C4E1846" w14:textId="2B7CF28C" w:rsidR="008901C8" w:rsidRDefault="00313E70" w:rsidP="00956C0F">
      <w:pPr>
        <w:rPr>
          <w:ins w:id="460" w:author="Alotaibi, Raed" w:date="2019-06-18T11:59:00Z"/>
        </w:rPr>
      </w:pPr>
      <w:del w:id="461" w:author="Alotaibi, Raed" w:date="2019-06-17T14:33:00Z">
        <w:r w:rsidRPr="00EC1FA9" w:rsidDel="000533AB">
          <w:lastRenderedPageBreak/>
          <w:delText xml:space="preserve">. </w:delText>
        </w:r>
      </w:del>
      <w:r w:rsidRPr="00EC1FA9">
        <w:t>The</w:t>
      </w:r>
      <w:r w:rsidR="00726708" w:rsidRPr="00EC1FA9">
        <w:t xml:space="preserve"> attributable </w:t>
      </w:r>
      <w:ins w:id="462" w:author="Khreis, Haneen" w:date="2019-06-16T09:58:00Z">
        <w:r w:rsidR="00E95FDD">
          <w:t xml:space="preserve">number of </w:t>
        </w:r>
      </w:ins>
      <w:r w:rsidR="00726708" w:rsidRPr="00EC1FA9">
        <w:t xml:space="preserve">cases </w:t>
      </w:r>
      <w:del w:id="463" w:author="Khreis, Haneen" w:date="2019-06-16T09:58:00Z">
        <w:r w:rsidR="00EF024A" w:rsidRPr="00EC1FA9" w:rsidDel="00E95FDD">
          <w:delText xml:space="preserve">for </w:delText>
        </w:r>
      </w:del>
      <w:ins w:id="464" w:author="Khreis, Haneen" w:date="2019-06-16T09:58:00Z">
        <w:del w:id="465" w:author="Alotaibi, Raed" w:date="2019-06-18T12:06:00Z">
          <w:r w:rsidR="00E95FDD" w:rsidDel="00E87518">
            <w:delText>in</w:delText>
          </w:r>
        </w:del>
      </w:ins>
      <w:ins w:id="466" w:author="Alotaibi, Raed" w:date="2019-06-18T12:06:00Z">
        <w:r w:rsidR="00E87518">
          <w:t>for</w:t>
        </w:r>
      </w:ins>
      <w:ins w:id="467" w:author="Khreis, Haneen" w:date="2019-06-16T09:58:00Z">
        <w:r w:rsidR="00E95FDD" w:rsidRPr="00EC1FA9">
          <w:t xml:space="preserve"> </w:t>
        </w:r>
      </w:ins>
      <w:r w:rsidR="00EF024A" w:rsidRPr="00EC1FA9">
        <w:t xml:space="preserve">each census block </w:t>
      </w:r>
      <w:r w:rsidRPr="00EC1FA9">
        <w:t xml:space="preserve">is </w:t>
      </w:r>
      <w:del w:id="468" w:author="Alotaibi, Raed" w:date="2019-06-18T12:06:00Z">
        <w:r w:rsidRPr="00EC1FA9" w:rsidDel="00E87518">
          <w:delText xml:space="preserve">then </w:delText>
        </w:r>
      </w:del>
      <w:r w:rsidRPr="00EC1FA9">
        <w:t xml:space="preserve">summed </w:t>
      </w:r>
      <w:ins w:id="469" w:author="Khreis, Haneen" w:date="2019-06-16T09:58:00Z">
        <w:r w:rsidR="00E95FDD">
          <w:t xml:space="preserve">across the </w:t>
        </w:r>
        <w:commentRangeStart w:id="470"/>
        <w:commentRangeStart w:id="471"/>
        <w:r w:rsidR="00E95FDD">
          <w:t>state</w:t>
        </w:r>
        <w:commentRangeEnd w:id="470"/>
        <w:r w:rsidR="00E95FDD">
          <w:rPr>
            <w:rStyle w:val="CommentReference"/>
          </w:rPr>
          <w:commentReference w:id="470"/>
        </w:r>
      </w:ins>
      <w:commentRangeEnd w:id="471"/>
      <w:r w:rsidR="00342C4A">
        <w:rPr>
          <w:rStyle w:val="CommentReference"/>
        </w:rPr>
        <w:commentReference w:id="471"/>
      </w:r>
      <w:ins w:id="472" w:author="Khreis, Haneen" w:date="2019-06-16T09:58:00Z">
        <w:r w:rsidR="00E95FDD">
          <w:t xml:space="preserve">, and the entire country, </w:t>
        </w:r>
      </w:ins>
      <w:r w:rsidRPr="00EC1FA9">
        <w:t>to get the total AC</w:t>
      </w:r>
      <w:ins w:id="473" w:author="Alotaibi, Raed" w:date="2019-06-18T12:07:00Z">
        <w:r w:rsidR="00E87518">
          <w:t>, as shown in Equation 11.</w:t>
        </w:r>
      </w:ins>
      <w:del w:id="474" w:author="Alotaibi, Raed" w:date="2019-06-18T12:07:00Z">
        <w:r w:rsidRPr="00EC1FA9" w:rsidDel="00E87518">
          <w:delText>.</w:delText>
        </w:r>
      </w:del>
    </w:p>
    <w:p w14:paraId="733AD87D" w14:textId="6BBE71E8" w:rsidR="00E87518" w:rsidRPr="00EC1FA9" w:rsidRDefault="00E87518" w:rsidP="00956C0F">
      <w:pPr>
        <w:keepNext/>
        <w:jc w:val="center"/>
        <w:rPr>
          <w:ins w:id="475" w:author="Alotaibi, Raed" w:date="2019-06-18T11:59:00Z"/>
          <w:i/>
          <w:iCs/>
        </w:rPr>
      </w:pPr>
      <m:oMath>
        <m:r>
          <w:ins w:id="476" w:author="Alotaibi, Raed" w:date="2019-06-18T12:07:00Z">
            <w:rPr>
              <w:rFonts w:ascii="Cambria Math" w:hAnsi="Cambria Math"/>
            </w:rPr>
            <m:t>T</m:t>
          </w:ins>
        </m:r>
        <m:r>
          <w:ins w:id="477" w:author="Alotaibi, Raed" w:date="2019-06-18T12:01:00Z">
            <w:rPr>
              <w:rFonts w:ascii="Cambria Math" w:hAnsi="Cambria Math"/>
            </w:rPr>
            <m:t xml:space="preserve">otal </m:t>
          </w:ins>
        </m:r>
        <m:r>
          <w:ins w:id="478" w:author="Alotaibi, Raed" w:date="2019-06-18T11:59:00Z">
            <w:rPr>
              <w:rFonts w:ascii="Cambria Math" w:hAnsi="Cambria Math"/>
            </w:rPr>
            <m:t>A</m:t>
          </w:ins>
        </m:r>
        <m:r>
          <w:ins w:id="479" w:author="Alotaibi, Raed" w:date="2019-06-18T12:00:00Z">
            <w:rPr>
              <w:rFonts w:ascii="Cambria Math" w:hAnsi="Cambria Math"/>
            </w:rPr>
            <m:t>C</m:t>
          </w:ins>
        </m:r>
        <m:r>
          <w:ins w:id="480" w:author="Alotaibi, Raed" w:date="2019-06-18T11:59:00Z">
            <w:rPr>
              <w:rFonts w:ascii="Cambria Math" w:hAnsi="Cambria Math"/>
            </w:rPr>
            <m:t>=</m:t>
          </w:ins>
        </m:r>
        <w:commentRangeStart w:id="481"/>
        <m:r>
          <w:ins w:id="482" w:author="Alotaibi, Raed" w:date="2019-06-18T12:00:00Z">
            <w:rPr>
              <w:rFonts w:ascii="Cambria Math" w:hAnsi="Cambria Math"/>
            </w:rPr>
            <m:t>∑</m:t>
          </w:ins>
        </m:r>
        <w:commentRangeEnd w:id="481"/>
        <m:r>
          <w:ins w:id="483" w:author="Alotaibi, Raed" w:date="2019-06-18T12:00:00Z">
            <m:rPr>
              <m:sty m:val="p"/>
            </m:rPr>
            <w:rPr>
              <w:rStyle w:val="CommentReference"/>
            </w:rPr>
            <w:commentReference w:id="481"/>
          </w:ins>
        </m:r>
        <m:sSub>
          <m:sSubPr>
            <m:ctrlPr>
              <w:ins w:id="484" w:author="Alotaibi, Raed" w:date="2019-06-18T12:00:00Z">
                <w:rPr>
                  <w:rFonts w:ascii="Cambria Math" w:hAnsi="Cambria Math"/>
                  <w:i/>
                </w:rPr>
              </w:ins>
            </m:ctrlPr>
          </m:sSubPr>
          <m:e>
            <m:r>
              <w:ins w:id="485" w:author="Alotaibi, Raed" w:date="2019-06-18T12:00:00Z">
                <w:rPr>
                  <w:rFonts w:ascii="Cambria Math" w:hAnsi="Cambria Math"/>
                </w:rPr>
                <m:t>AC</m:t>
              </w:ins>
            </m:r>
          </m:e>
          <m:sub>
            <m:r>
              <w:ins w:id="486" w:author="Alotaibi, Raed" w:date="2019-06-18T12:01:00Z">
                <w:rPr>
                  <w:rFonts w:ascii="Cambria Math" w:hAnsi="Cambria Math"/>
                </w:rPr>
                <m:t>c</m:t>
              </w:ins>
            </m:r>
          </m:sub>
        </m:sSub>
        <m:r>
          <w:ins w:id="487" w:author="Alotaibi, Raed" w:date="2019-06-18T12:01:00Z">
            <w:rPr>
              <w:rFonts w:ascii="Cambria Math" w:hAnsi="Cambria Math"/>
            </w:rPr>
            <m:t xml:space="preserve"> Within </m:t>
          </w:ins>
        </m:r>
        <m:r>
          <w:ins w:id="488" w:author="Alotaibi, Raed" w:date="2019-06-18T12:02:00Z">
            <w:rPr>
              <w:rFonts w:ascii="Cambria Math" w:hAnsi="Cambria Math"/>
            </w:rPr>
            <m:t>the</m:t>
          </w:ins>
        </m:r>
        <m:r>
          <w:ins w:id="489" w:author="Alotaibi, Raed" w:date="2019-06-18T12:01:00Z">
            <w:rPr>
              <w:rFonts w:ascii="Cambria Math" w:hAnsi="Cambria Math"/>
            </w:rPr>
            <m:t xml:space="preserve"> state</m:t>
          </w:ins>
        </m:r>
      </m:oMath>
      <w:ins w:id="490" w:author="Alotaibi, Raed" w:date="2019-06-18T12:01:00Z">
        <w:r>
          <w:rPr>
            <w:rFonts w:eastAsiaTheme="minorEastAsia"/>
            <w:i/>
          </w:rPr>
          <w:t xml:space="preserve"> </w:t>
        </w:r>
      </w:ins>
    </w:p>
    <w:p w14:paraId="0F984198" w14:textId="0DD591FD" w:rsidR="00E87518" w:rsidRPr="00EC1FA9" w:rsidRDefault="00E87518">
      <w:pPr>
        <w:pStyle w:val="Caption"/>
        <w:jc w:val="center"/>
        <w:pPrChange w:id="491" w:author="Alotaibi, Raed" w:date="2019-06-18T12:02:00Z">
          <w:pPr/>
        </w:pPrChange>
      </w:pPr>
      <w:ins w:id="492" w:author="Alotaibi, Raed" w:date="2019-06-18T11:59:00Z">
        <w:r w:rsidRPr="00EC1FA9">
          <w:t xml:space="preserve">Equation </w:t>
        </w:r>
      </w:ins>
      <w:ins w:id="493" w:author="Alotaibi, Raed" w:date="2019-06-18T12:02:00Z">
        <w:r>
          <w:t>1</w:t>
        </w:r>
      </w:ins>
      <w:ins w:id="494" w:author="Alotaibi, Raed" w:date="2019-06-18T12:06:00Z">
        <w:r>
          <w:t>1</w:t>
        </w:r>
      </w:ins>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713E8A">
        <w:rPr>
          <w:i/>
          <w:iCs/>
          <w:vertAlign w:val="subscript"/>
          <w:rPrChange w:id="495" w:author="Khreis, Haneen" w:date="2019-06-12T15:55:00Z">
            <w:rPr>
              <w:i/>
              <w:iCs/>
            </w:rPr>
          </w:rPrChange>
        </w:rPr>
        <w:t>2</w:t>
      </w:r>
      <w:r w:rsidRPr="00EC1FA9">
        <w:rPr>
          <w:i/>
          <w:iCs/>
        </w:rPr>
        <w:t xml:space="preserve"> concentrations and trends </w:t>
      </w:r>
    </w:p>
    <w:p w14:paraId="3D372DC4" w14:textId="6A6488B0"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r w:rsidR="00781CA0" w:rsidRPr="00EC1FA9">
        <w:t xml:space="preserve">Table </w:t>
      </w:r>
      <w:r w:rsidR="00781CA0">
        <w:rPr>
          <w:noProof/>
        </w:rPr>
        <w:t>2</w:t>
      </w:r>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w:t>
      </w:r>
      <w:del w:id="496" w:author="Khreis, Haneen" w:date="2019-06-16T10:04:00Z">
        <w:r w:rsidRPr="00EC1FA9" w:rsidDel="00B54516">
          <w:delText>s</w:delText>
        </w:r>
      </w:del>
      <w:r w:rsidRPr="00EC1FA9">
        <w:t xml:space="preserve"> was highest </w:t>
      </w:r>
      <w:del w:id="497" w:author="Khreis, Haneen" w:date="2019-06-16T10:04:00Z">
        <w:r w:rsidRPr="00EC1FA9" w:rsidDel="00B54516">
          <w:delText xml:space="preserve">at </w:delText>
        </w:r>
      </w:del>
      <w:ins w:id="498" w:author="Khreis, Haneen" w:date="2019-06-16T10:04:00Z">
        <w:r w:rsidR="00B54516">
          <w:t>in</w:t>
        </w:r>
        <w:r w:rsidR="00B54516" w:rsidRPr="00EC1FA9">
          <w:t xml:space="preserve"> </w:t>
        </w:r>
      </w:ins>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781CA0" w:rsidRPr="00EC1FA9">
        <w:t>Figure S</w:t>
      </w:r>
      <w:r w:rsidR="00781CA0">
        <w:t>1</w:t>
      </w:r>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ins w:id="499" w:author="Khreis, Haneen" w:date="2019-06-16T10:04:00Z">
        <w:r w:rsidR="00B54516">
          <w:t xml:space="preserve">the </w:t>
        </w:r>
      </w:ins>
      <w:ins w:id="500" w:author="Khreis, Haneen" w:date="2019-06-16T10:05:00Z">
        <w:r w:rsidR="00B54516">
          <w:t xml:space="preserve">highest </w:t>
        </w:r>
      </w:ins>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r w:rsidR="00781CA0" w:rsidRPr="00EC1FA9">
        <w:t>Figure S</w:t>
      </w:r>
      <w:r w:rsidR="00781CA0">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del w:id="501" w:author="Khreis, Haneen" w:date="2019-06-16T10:07:00Z">
        <w:r w:rsidR="00EF024A" w:rsidRPr="00EC1FA9" w:rsidDel="001E3F3E">
          <w:delText xml:space="preserve">of </w:delText>
        </w:r>
      </w:del>
      <w:ins w:id="502" w:author="Khreis, Haneen" w:date="2019-06-16T10:07:00Z">
        <w:r w:rsidR="001E3F3E">
          <w:t>by</w:t>
        </w:r>
        <w:r w:rsidR="001E3F3E" w:rsidRPr="00EC1FA9">
          <w:t xml:space="preserve"> </w:t>
        </w:r>
      </w:ins>
      <w:r w:rsidR="00EF024A" w:rsidRPr="00EC1FA9">
        <w:t xml:space="preserve">median income groups </w:t>
      </w:r>
      <w:del w:id="503" w:author="Khreis, Haneen" w:date="2019-06-16T10:07:00Z">
        <w:r w:rsidR="00EF024A" w:rsidRPr="00EC1FA9" w:rsidDel="001E3F3E">
          <w:delText xml:space="preserve">across </w:delText>
        </w:r>
      </w:del>
      <w:ins w:id="504" w:author="Khreis, Haneen" w:date="2019-06-16T10:07:00Z">
        <w:r w:rsidR="001E3F3E">
          <w:t>but separately for each</w:t>
        </w:r>
        <w:r w:rsidR="001E3F3E" w:rsidRPr="00EC1FA9">
          <w:t xml:space="preserve"> </w:t>
        </w:r>
      </w:ins>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del w:id="505" w:author="Khreis, Haneen" w:date="2019-06-16T10:08:00Z">
        <w:r w:rsidR="00726708" w:rsidRPr="00EC1FA9" w:rsidDel="00A53D66">
          <w:delText xml:space="preserve">and </w:delText>
        </w:r>
      </w:del>
      <w:ins w:id="506" w:author="Khreis, Haneen" w:date="2019-06-16T10:08:00Z">
        <w:r w:rsidR="00A53D66">
          <w:t>while</w:t>
        </w:r>
        <w:r w:rsidR="00A53D66" w:rsidRPr="00EC1FA9">
          <w:t xml:space="preserve"> </w:t>
        </w:r>
      </w:ins>
      <w:r w:rsidR="00726708" w:rsidRPr="00EC1FA9">
        <w:t>urban</w:t>
      </w:r>
      <w:ins w:id="507" w:author="Khreis, Haneen" w:date="2019-06-16T10:08:00Z">
        <w:r w:rsidR="00A53D66">
          <w:t>ized</w:t>
        </w:r>
      </w:ins>
      <w:r w:rsidR="00726708" w:rsidRPr="00EC1FA9">
        <w:t xml:space="preserve"> areas showed a U</w:t>
      </w:r>
      <w:ins w:id="508" w:author="Khreis, Haneen" w:date="2019-06-16T10:08:00Z">
        <w:r w:rsidR="00A53D66">
          <w:t>-</w:t>
        </w:r>
      </w:ins>
      <w:del w:id="509" w:author="Khreis, Haneen" w:date="2019-06-16T10:08:00Z">
        <w:r w:rsidR="00726708" w:rsidRPr="00EC1FA9" w:rsidDel="00A53D66">
          <w:delText xml:space="preserve"> </w:delText>
        </w:r>
      </w:del>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781CA0" w:rsidRPr="00EC1FA9">
        <w:t>Figure S</w:t>
      </w:r>
      <w:r w:rsidR="00781CA0">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781CA0" w:rsidRPr="00EC1FA9">
        <w:t>Figure S</w:t>
      </w:r>
      <w:r w:rsidR="00781CA0">
        <w:t>4</w:t>
      </w:r>
      <w:r w:rsidR="00726708" w:rsidRPr="00EC1FA9">
        <w:fldChar w:fldCharType="end"/>
      </w:r>
      <w:r w:rsidR="00726708" w:rsidRPr="00EC1FA9">
        <w:t>)</w:t>
      </w:r>
      <w:proofErr w:type="gramStart"/>
      <w:r w:rsidR="00726708" w:rsidRPr="00EC1FA9">
        <w:t>.</w:t>
      </w:r>
      <w:proofErr w:type="gramEnd"/>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781CA0" w:rsidRPr="00EC1FA9">
        <w:t>Table S</w:t>
      </w:r>
      <w:r w:rsidR="00781CA0">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781CA0" w:rsidRPr="00EC1FA9">
        <w:t>Figure S</w:t>
      </w:r>
      <w:r w:rsidR="00781CA0">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781CA0" w:rsidRPr="00EC1FA9">
        <w:t>Figure S</w:t>
      </w:r>
      <w:r w:rsidR="00781CA0">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781CA0" w:rsidRPr="00EC1FA9">
        <w:t>Figure S</w:t>
      </w:r>
      <w:r w:rsidR="00781CA0">
        <w:t>7</w:t>
      </w:r>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15637BB8" w:rsidR="004577A5" w:rsidRDefault="004577A5" w:rsidP="004577A5">
      <w:pPr>
        <w:rPr>
          <w:ins w:id="510" w:author="Khreis, Haneen" w:date="2019-06-16T10:12:00Z"/>
          <w:b/>
          <w:bCs/>
        </w:rPr>
      </w:pPr>
    </w:p>
    <w:p w14:paraId="248DF0E7" w14:textId="3B230E85" w:rsidR="00A53D66" w:rsidRDefault="00A53D66" w:rsidP="004577A5">
      <w:pPr>
        <w:rPr>
          <w:ins w:id="511" w:author="Khreis, Haneen" w:date="2019-06-16T10:12:00Z"/>
          <w:b/>
          <w:bCs/>
        </w:rPr>
      </w:pPr>
    </w:p>
    <w:p w14:paraId="4AF0D876" w14:textId="77777777" w:rsidR="00A53D66" w:rsidRPr="00EC1FA9" w:rsidRDefault="00A53D66" w:rsidP="004577A5">
      <w:pPr>
        <w:rPr>
          <w:b/>
          <w:bCs/>
        </w:rPr>
      </w:pPr>
    </w:p>
    <w:p w14:paraId="6C3F4F30" w14:textId="67A117EC" w:rsidR="004205F7" w:rsidRPr="00EC1FA9" w:rsidRDefault="004205F7" w:rsidP="004205F7">
      <w:pPr>
        <w:rPr>
          <w:b/>
          <w:bCs/>
        </w:rPr>
      </w:pPr>
      <w:commentRangeStart w:id="512"/>
      <w:commentRangeStart w:id="513"/>
      <w:r w:rsidRPr="00EC1FA9">
        <w:rPr>
          <w:i/>
          <w:iCs/>
        </w:rPr>
        <w:t xml:space="preserve">ACBS </w:t>
      </w:r>
      <w:commentRangeEnd w:id="512"/>
      <w:r w:rsidR="00A53D66">
        <w:rPr>
          <w:rStyle w:val="CommentReference"/>
        </w:rPr>
        <w:commentReference w:id="512"/>
      </w:r>
      <w:commentRangeEnd w:id="513"/>
      <w:r w:rsidR="000F388A">
        <w:rPr>
          <w:rStyle w:val="CommentReference"/>
        </w:rPr>
        <w:commentReference w:id="513"/>
      </w:r>
      <w:r w:rsidRPr="00EC1FA9">
        <w:rPr>
          <w:i/>
          <w:iCs/>
        </w:rPr>
        <w:t>and BRFSS results</w:t>
      </w:r>
    </w:p>
    <w:p w14:paraId="71771665" w14:textId="16E79DAF" w:rsidR="00132BA8" w:rsidRPr="00EC1FA9" w:rsidDel="003E602B" w:rsidRDefault="004205F7" w:rsidP="00132BA8">
      <w:pPr>
        <w:rPr>
          <w:del w:id="514" w:author="Khreis, Haneen" w:date="2019-06-16T10:13:00Z"/>
        </w:rPr>
      </w:pPr>
      <w:r w:rsidRPr="00EC1FA9">
        <w:t xml:space="preserve">Overall, there </w:t>
      </w:r>
      <w:commentRangeStart w:id="515"/>
      <w:commentRangeStart w:id="516"/>
      <w:r w:rsidRPr="00EC1FA9">
        <w:t xml:space="preserve">were </w:t>
      </w:r>
      <w:commentRangeEnd w:id="515"/>
      <w:r w:rsidR="00911454">
        <w:rPr>
          <w:rStyle w:val="CommentReference"/>
        </w:rPr>
        <w:commentReference w:id="515"/>
      </w:r>
      <w:commentRangeEnd w:id="516"/>
      <w:r w:rsidR="000F388A">
        <w:rPr>
          <w:rStyle w:val="CommentReference"/>
        </w:rPr>
        <w:commentReference w:id="516"/>
      </w:r>
      <w:r w:rsidRPr="00EC1FA9">
        <w:t xml:space="preserve">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r w:rsidR="00781CA0" w:rsidRPr="00E86628">
        <w:t xml:space="preserve">Table </w:t>
      </w:r>
      <w:r w:rsidR="00781CA0">
        <w:rPr>
          <w:noProof/>
        </w:rPr>
        <w:t>3</w:t>
      </w:r>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781CA0" w:rsidRPr="00EC1FA9">
        <w:t>Table S</w:t>
      </w:r>
      <w:r w:rsidR="00781CA0">
        <w:t>2</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hile the ACBS samples for each year ranged between </w:t>
      </w:r>
      <w:r w:rsidR="00917815" w:rsidRPr="00EC1FA9">
        <w:t>2,016 samples in 2006 and 4,095 in 2009.</w:t>
      </w:r>
    </w:p>
    <w:p w14:paraId="5FE8A162" w14:textId="30CEB8A9" w:rsidR="004205F7" w:rsidRPr="00EC1FA9" w:rsidRDefault="003E602B" w:rsidP="00005DF3">
      <w:ins w:id="517" w:author="Khreis, Haneen" w:date="2019-06-16T10:13:00Z">
        <w:r>
          <w:t xml:space="preserve">  </w:t>
        </w:r>
      </w:ins>
      <w:r w:rsidR="00005DF3" w:rsidRPr="00EC1FA9">
        <w:t>The weighted</w:t>
      </w:r>
      <w:r w:rsidR="004205F7" w:rsidRPr="00EC1FA9">
        <w:t xml:space="preserve"> estimates </w:t>
      </w:r>
      <w:r w:rsidR="00005DF3" w:rsidRPr="00EC1FA9">
        <w:t xml:space="preserve">represent </w:t>
      </w:r>
      <w:r w:rsidR="004205F7" w:rsidRPr="00EC1FA9">
        <w:t xml:space="preserve">the </w:t>
      </w:r>
      <w:commentRangeStart w:id="518"/>
      <w:commentRangeStart w:id="519"/>
      <w:r w:rsidR="004205F7" w:rsidRPr="00EC1FA9">
        <w:t xml:space="preserve">childhood </w:t>
      </w:r>
      <w:commentRangeEnd w:id="518"/>
      <w:r>
        <w:rPr>
          <w:rStyle w:val="CommentReference"/>
        </w:rPr>
        <w:commentReference w:id="518"/>
      </w:r>
      <w:commentRangeEnd w:id="519"/>
      <w:r w:rsidR="00342C4A">
        <w:rPr>
          <w:rStyle w:val="CommentReference"/>
        </w:rPr>
        <w:commentReference w:id="519"/>
      </w:r>
      <w:r w:rsidR="004205F7" w:rsidRPr="00EC1FA9">
        <w:t xml:space="preserve">population </w:t>
      </w:r>
      <w:r w:rsidR="00005DF3" w:rsidRPr="00EC1FA9">
        <w:t xml:space="preserve">counts </w:t>
      </w:r>
      <w:r w:rsidR="004205F7" w:rsidRPr="00EC1FA9">
        <w:t xml:space="preserve">of available states </w:t>
      </w:r>
      <w:r w:rsidR="00005DF3" w:rsidRPr="00EC1FA9">
        <w:t xml:space="preserve">from the </w:t>
      </w:r>
      <w:r w:rsidR="004205F7" w:rsidRPr="00EC1FA9">
        <w:t>ACBS</w:t>
      </w:r>
      <w:r w:rsidR="00005DF3" w:rsidRPr="00EC1FA9">
        <w:t xml:space="preserve"> and the BRFSS</w:t>
      </w:r>
      <w:ins w:id="520" w:author="Alotaibi, Raed" w:date="2019-06-17T14:59:00Z">
        <w:r w:rsidR="008027DB">
          <w:t xml:space="preserve"> for the year which the survey was conducted</w:t>
        </w:r>
      </w:ins>
      <w:r w:rsidR="00005DF3" w:rsidRPr="00EC1FA9">
        <w:t>.</w:t>
      </w:r>
    </w:p>
    <w:p w14:paraId="58A4D883" w14:textId="43D90594" w:rsidR="00F152B7" w:rsidRPr="00EC1FA9" w:rsidRDefault="00F152B7" w:rsidP="00FB7B9F">
      <w:r w:rsidRPr="00EC1FA9">
        <w:t xml:space="preserve">The </w:t>
      </w:r>
      <w:r w:rsidR="00343B26" w:rsidRPr="00EC1FA9">
        <w:t xml:space="preserve">average national incidence rate for the years </w:t>
      </w:r>
      <w:r w:rsidRPr="00EC1FA9">
        <w:t xml:space="preserve">2006-2010 </w:t>
      </w:r>
      <w:r w:rsidR="00343B26" w:rsidRPr="00EC1FA9">
        <w:t>was 12.1 per 1,000</w:t>
      </w:r>
      <w:ins w:id="521" w:author="Khreis, Haneen" w:date="2019-06-16T10:14:00Z">
        <w:r w:rsidR="002C3C6D">
          <w:t xml:space="preserve"> at-risk children</w:t>
        </w:r>
      </w:ins>
      <w:r w:rsidRPr="00EC1FA9">
        <w:t xml:space="preserve">. The state of Montana had the lowest </w:t>
      </w:r>
      <w:r w:rsidR="00DE0E43" w:rsidRPr="00EC1FA9">
        <w:t xml:space="preserve">average </w:t>
      </w:r>
      <w:r w:rsidRPr="00EC1FA9">
        <w:t>childhood asthma incidence rate (IR = 4.3 per 1,000</w:t>
      </w:r>
      <w:ins w:id="522" w:author="Khreis, Haneen" w:date="2019-06-16T10:14:00Z">
        <w:r w:rsidR="00455E7B">
          <w:t xml:space="preserve"> at-risk children</w:t>
        </w:r>
      </w:ins>
      <w:r w:rsidRPr="00EC1FA9">
        <w:t xml:space="preserve">), while District of Columbia had the highest </w:t>
      </w:r>
      <w:r w:rsidR="00DE0E43" w:rsidRPr="00EC1FA9">
        <w:t xml:space="preserve">average </w:t>
      </w:r>
      <w:r w:rsidRPr="00EC1FA9">
        <w:t>childhood asthma incidence rate (IR = 17.7 per 1,000</w:t>
      </w:r>
      <w:ins w:id="523" w:author="Khreis, Haneen" w:date="2019-06-16T10:14:00Z">
        <w:r w:rsidR="00455E7B">
          <w:t xml:space="preserve"> at-risk children</w:t>
        </w:r>
      </w:ins>
      <w:r w:rsidRPr="00EC1FA9">
        <w:t>).</w:t>
      </w:r>
      <w:r w:rsidR="00343B26" w:rsidRPr="00EC1FA9">
        <w:t xml:space="preserve"> States that did not have an incidence rate available</w:t>
      </w:r>
      <w:r w:rsidR="00005DF3" w:rsidRPr="00EC1FA9">
        <w:t xml:space="preserve"> (16 states) </w:t>
      </w:r>
      <w:r w:rsidR="00343B26" w:rsidRPr="00EC1FA9">
        <w:t xml:space="preserve">were assigned the </w:t>
      </w:r>
      <w:r w:rsidR="00005DF3" w:rsidRPr="00EC1FA9">
        <w:t xml:space="preserve">average overall </w:t>
      </w:r>
      <w:r w:rsidR="00343B26" w:rsidRPr="00EC1FA9">
        <w:t>incidence rate of 12.1 per 1,000</w:t>
      </w:r>
      <w:ins w:id="524" w:author="Khreis, Haneen" w:date="2019-06-16T10:14:00Z">
        <w:r w:rsidR="00911454">
          <w:t xml:space="preserve"> at-risk children</w:t>
        </w:r>
      </w:ins>
      <w:r w:rsidR="00343B26" w:rsidRPr="00EC1FA9">
        <w:t xml:space="preserve">. </w:t>
      </w:r>
    </w:p>
    <w:p w14:paraId="3D590FE1" w14:textId="5A26E55B" w:rsidR="00E86628" w:rsidRDefault="00E86628">
      <w:r>
        <w:br w:type="page"/>
      </w:r>
    </w:p>
    <w:p w14:paraId="2139B611" w14:textId="2F405518" w:rsidR="00005DF3" w:rsidRPr="00EC1FA9" w:rsidDel="00911454" w:rsidRDefault="00005DF3" w:rsidP="00343B26">
      <w:pPr>
        <w:rPr>
          <w:del w:id="525" w:author="Khreis, Haneen" w:date="2019-06-16T10:14:00Z"/>
        </w:rPr>
      </w:pPr>
    </w:p>
    <w:p w14:paraId="77D8F891" w14:textId="0AF10F7F" w:rsidR="00C928CB" w:rsidRPr="00EC1FA9" w:rsidRDefault="00D16991" w:rsidP="004F11AE">
      <w:pPr>
        <w:rPr>
          <w:i/>
          <w:iCs/>
        </w:rPr>
      </w:pPr>
      <w:r w:rsidRPr="00EC1FA9">
        <w:rPr>
          <w:i/>
          <w:iCs/>
        </w:rPr>
        <w:t>Asthma incident cases</w:t>
      </w:r>
    </w:p>
    <w:p w14:paraId="21F62E6C" w14:textId="6FA6B222" w:rsidR="00777C9B" w:rsidRPr="00EC1FA9" w:rsidRDefault="00777C9B" w:rsidP="00811938">
      <w:r w:rsidRPr="00EC1FA9">
        <w:t>Using state-specific asthma incidence rates</w:t>
      </w:r>
      <w:ins w:id="526" w:author="Khreis, Haneen" w:date="2019-06-16T10:19:00Z">
        <w:r w:rsidR="008400ED">
          <w:t>,</w:t>
        </w:r>
      </w:ins>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0038E" w:rsidRPr="00EC1FA9">
        <w:t>).</w:t>
      </w:r>
    </w:p>
    <w:p w14:paraId="7EEFC651" w14:textId="0A974D5B" w:rsidR="00005DF3" w:rsidRPr="00EC1FA9" w:rsidDel="00CA7F95" w:rsidRDefault="00005DF3" w:rsidP="00811938">
      <w:pPr>
        <w:rPr>
          <w:del w:id="527" w:author="Khreis, Haneen" w:date="2019-06-16T10:21:00Z"/>
        </w:rPr>
      </w:pP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47196C95"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w:t>
      </w:r>
      <w:ins w:id="528" w:author="Khreis, Haneen" w:date="2019-06-16T10:22:00Z">
        <w:r w:rsidR="00CA7F95">
          <w:t xml:space="preserve"> the</w:t>
        </w:r>
      </w:ins>
      <w:r w:rsidR="00EC7CC3" w:rsidRPr="00EC1FA9">
        <w:t xml:space="preserve"> highest percentage of all asthma cases </w:t>
      </w:r>
      <w:del w:id="529" w:author="Khreis, Haneen" w:date="2019-06-16T10:22:00Z">
        <w:r w:rsidR="00EC7CC3" w:rsidRPr="00EC1FA9" w:rsidDel="00CA7F95">
          <w:delText xml:space="preserve">of </w:delText>
        </w:r>
      </w:del>
      <w:ins w:id="530" w:author="Khreis, Haneen" w:date="2019-06-16T10:22:00Z">
        <w:r w:rsidR="00CA7F95">
          <w:t>at</w:t>
        </w:r>
        <w:r w:rsidR="00CA7F95" w:rsidRPr="00EC1FA9">
          <w:t xml:space="preserve"> </w:t>
        </w:r>
      </w:ins>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del w:id="531" w:author="Khreis, Haneen" w:date="2019-06-16T10:22:00Z">
        <w:r w:rsidR="00EC7CC3" w:rsidRPr="00EC1FA9" w:rsidDel="00CA7F95">
          <w:delText xml:space="preserve">accounting </w:delText>
        </w:r>
      </w:del>
      <w:ins w:id="532" w:author="Khreis, Haneen" w:date="2019-06-16T10:22:00Z">
        <w:r w:rsidR="00CA7F95">
          <w:t>accounted</w:t>
        </w:r>
        <w:r w:rsidR="00CA7F95" w:rsidRPr="00EC1FA9">
          <w:t xml:space="preserve"> </w:t>
        </w:r>
      </w:ins>
      <w:r w:rsidR="00EC7CC3" w:rsidRPr="00EC1FA9">
        <w:t>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r w:rsidR="00781CA0" w:rsidRPr="00EC1FA9">
        <w:t>Figure S</w:t>
      </w:r>
      <w:r w:rsidR="00781CA0">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781CA0" w:rsidRPr="00EC1FA9">
        <w:t>Figure S</w:t>
      </w:r>
      <w:r w:rsidR="00781CA0">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781CA0" w:rsidRPr="00EC1FA9">
        <w:t xml:space="preserve">Figure </w:t>
      </w:r>
      <w:r w:rsidR="00781CA0">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781CA0" w:rsidRPr="00EC1FA9">
        <w:t>Figure S</w:t>
      </w:r>
      <w:r w:rsidR="00781CA0">
        <w:t>10</w:t>
      </w:r>
      <w:r w:rsidR="00425892" w:rsidRPr="00EC1FA9">
        <w:fldChar w:fldCharType="end"/>
      </w:r>
      <w:r w:rsidR="006C4AEB" w:rsidRPr="00EC1FA9">
        <w:t>).</w:t>
      </w:r>
      <w:del w:id="533" w:author="Khreis, Haneen" w:date="2019-06-16T10:23:00Z">
        <w:r w:rsidR="0080038E" w:rsidRPr="00EC1FA9" w:rsidDel="00C4713D">
          <w:delText xml:space="preserve"> </w:delText>
        </w:r>
      </w:del>
    </w:p>
    <w:p w14:paraId="779514F1" w14:textId="206DE533"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ins w:id="534" w:author="Khreis, Haneen" w:date="2019-06-16T10:25:00Z">
        <w:r w:rsidR="00C4713D">
          <w:t>%</w:t>
        </w:r>
      </w:ins>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781CA0" w:rsidRPr="00EC1FA9">
        <w:t xml:space="preserve">Figure </w:t>
      </w:r>
      <w:r w:rsidR="00781CA0">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11938" w:rsidRPr="00EC1FA9">
        <w:t xml:space="preserve"> </w:t>
      </w:r>
      <w:r w:rsidR="005C3B93" w:rsidRPr="00EC1FA9">
        <w:t>).</w:t>
      </w:r>
      <w:r w:rsidR="006C4AEB" w:rsidRPr="00EC1FA9">
        <w:t xml:space="preserve"> </w:t>
      </w:r>
    </w:p>
    <w:p w14:paraId="4E25C0A9" w14:textId="79922170" w:rsidR="00F031E4" w:rsidRPr="00EC1FA9" w:rsidRDefault="00811938" w:rsidP="00811938">
      <w:r w:rsidRPr="00EC1FA9">
        <w:fldChar w:fldCharType="begin"/>
      </w:r>
      <w:r w:rsidRPr="00EC1FA9">
        <w:instrText xml:space="preserve"> REF _Ref9949029 \h  \* MERGEFORMAT </w:instrText>
      </w:r>
      <w:r w:rsidRPr="00EC1FA9">
        <w:fldChar w:fldCharType="separate"/>
      </w:r>
      <w:r w:rsidR="00781CA0" w:rsidRPr="00EC1FA9">
        <w:t xml:space="preserve">Figure </w:t>
      </w:r>
      <w:r w:rsidR="00781CA0">
        <w:rPr>
          <w:noProof/>
        </w:rPr>
        <w:t>4</w:t>
      </w:r>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781CA0" w:rsidRPr="00EC1FA9">
        <w:t xml:space="preserve">Figure </w:t>
      </w:r>
      <w:r w:rsidR="00781CA0">
        <w:rPr>
          <w:noProof/>
        </w:rPr>
        <w:t>5</w:t>
      </w:r>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7F531BEB"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 xml:space="preserve">The state of </w:t>
      </w:r>
      <w:r w:rsidR="00132BA8" w:rsidRPr="00EC1FA9">
        <w:lastRenderedPageBreak/>
        <w:t>California had the largest decrease in numbers of total childhood asthma incident cases by 24,442 cases 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The state of 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1A1A4448" w:rsidR="007D65A9" w:rsidRPr="00EC1FA9" w:rsidRDefault="007D65A9" w:rsidP="00811938">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Pr="00EC1FA9">
        <w:t>). By living location, urbanized areas had the largest reduction of 8,040 (6.8%) cases while rural areas had the least reduction by 514 (3.6%) cases attributable to NO</w:t>
      </w:r>
      <w:r w:rsidRPr="00EC1FA9">
        <w:rPr>
          <w:vertAlign w:val="subscript"/>
        </w:rPr>
        <w:t>2</w:t>
      </w:r>
      <w:r w:rsidRPr="00EC1FA9">
        <w:t xml:space="preserve"> exposure. By income group, the highest income group also 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w:t>
      </w:r>
      <w:commentRangeStart w:id="535"/>
      <w:r w:rsidR="00132BA8" w:rsidRPr="00EC1FA9">
        <w:t>The percent change in attributable number of cases across states is similar to the percent change in total childhood asthma incident cases using state-specific asthma incidence rates.</w:t>
      </w:r>
      <w:commentRangeEnd w:id="535"/>
      <w:r w:rsidR="00C4713D">
        <w:rPr>
          <w:rStyle w:val="CommentReference"/>
        </w:rPr>
        <w:commentReference w:id="535"/>
      </w:r>
    </w:p>
    <w:p w14:paraId="7A076FD3" w14:textId="0ABE2461" w:rsidR="007D65A9" w:rsidRPr="00EC1FA9" w:rsidRDefault="007D65A9" w:rsidP="007D65A9">
      <w:pPr>
        <w:ind w:left="720"/>
        <w:rPr>
          <w:i/>
          <w:iCs/>
        </w:rPr>
      </w:pPr>
      <w:r w:rsidRPr="00EC1FA9">
        <w:rPr>
          <w:i/>
          <w:iCs/>
        </w:rPr>
        <w:t>Comparing attributable fractions</w:t>
      </w:r>
    </w:p>
    <w:p w14:paraId="0D07AE7C" w14:textId="387C8BBF"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76777711" w:rsidR="00590FD7" w:rsidRDefault="00590FD7" w:rsidP="00590FD7">
      <w:pPr>
        <w:rPr>
          <w:ins w:id="536" w:author="Khreis, Haneen" w:date="2019-06-12T15:55:00Z"/>
          <w:b/>
          <w:bCs/>
        </w:rPr>
      </w:pPr>
      <w:r w:rsidRPr="00EC1FA9">
        <w:rPr>
          <w:b/>
          <w:bCs/>
        </w:rPr>
        <w:t>Discussion (bullet points)</w:t>
      </w:r>
    </w:p>
    <w:p w14:paraId="601FAD27" w14:textId="753D6810" w:rsidR="00713E8A" w:rsidRPr="00EC1FA9" w:rsidRDefault="00713E8A" w:rsidP="00590FD7">
      <w:pPr>
        <w:rPr>
          <w:b/>
          <w:bCs/>
        </w:rPr>
      </w:pPr>
      <w:ins w:id="537" w:author="Khreis, Haneen" w:date="2019-06-12T15:55:00Z">
        <w:r>
          <w:rPr>
            <w:b/>
            <w:bCs/>
          </w:rPr>
          <w:t>Haneen to add 2000 words</w:t>
        </w:r>
      </w:ins>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Pr="00EC1FA9" w:rsidRDefault="001351CC" w:rsidP="00873FC2">
      <w:pPr>
        <w:pStyle w:val="ListParagraph"/>
        <w:numPr>
          <w:ilvl w:val="0"/>
          <w:numId w:val="1"/>
        </w:numPr>
      </w:pPr>
      <w:r w:rsidRPr="00EC1FA9">
        <w:t xml:space="preserve">The percentage of all asthma cases has </w:t>
      </w:r>
      <w:commentRangeStart w:id="538"/>
      <w:r w:rsidRPr="00EC1FA9">
        <w:t xml:space="preserve">a J shaped </w:t>
      </w:r>
      <w:commentRangeEnd w:id="538"/>
      <w:r w:rsidR="00997808">
        <w:rPr>
          <w:rStyle w:val="CommentReference"/>
        </w:rPr>
        <w:commentReference w:id="538"/>
      </w:r>
      <w:r w:rsidRPr="00EC1FA9">
        <w:t>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539"/>
      <w:r w:rsidR="00265584" w:rsidRPr="00EC1FA9">
        <w:t xml:space="preserve">shaped </w:t>
      </w:r>
      <w:commentRangeEnd w:id="539"/>
      <w:r w:rsidR="00750337">
        <w:rPr>
          <w:rStyle w:val="CommentReference"/>
        </w:rPr>
        <w:commentReference w:id="539"/>
      </w:r>
      <w:r w:rsidR="00265584" w:rsidRPr="00EC1FA9">
        <w:t>distribution is shown among</w:t>
      </w:r>
      <w:r w:rsidR="00726708" w:rsidRPr="00EC1FA9">
        <w:t xml:space="preserve"> attributable fraction for</w:t>
      </w:r>
      <w:r w:rsidR="00265584" w:rsidRPr="00EC1FA9">
        <w:t xml:space="preserve"> income groups.</w:t>
      </w:r>
    </w:p>
    <w:p w14:paraId="1CB79942" w14:textId="08AB8F89" w:rsidR="00265584" w:rsidRPr="00EC1FA9" w:rsidRDefault="00D26033" w:rsidP="00E86628">
      <w:ins w:id="540" w:author="Khreis, Haneen" w:date="2019-06-12T15:56:00Z">
        <w:r>
          <w:rPr>
            <w:b/>
            <w:bCs/>
          </w:rPr>
          <w:t>Conclusions</w:t>
        </w:r>
      </w:ins>
      <w:ins w:id="541" w:author="Khreis, Haneen" w:date="2019-06-12T15:55:00Z">
        <w:r w:rsidR="00713E8A" w:rsidRPr="00EC1FA9">
          <w:rPr>
            <w:b/>
            <w:bCs/>
          </w:rPr>
          <w:t xml:space="preserve"> </w:t>
        </w:r>
      </w:ins>
      <w:r w:rsidR="004E4D3F"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F944220" w:rsidR="004E472A" w:rsidRPr="00EC1FA9" w:rsidRDefault="004E472A" w:rsidP="004E472A">
      <w:pPr>
        <w:pStyle w:val="Caption"/>
        <w:keepNext/>
      </w:pPr>
      <w:bookmarkStart w:id="542" w:name="_Ref9331011"/>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1</w:t>
      </w:r>
      <w:r w:rsidR="003A36B2">
        <w:rPr>
          <w:noProof/>
        </w:rPr>
        <w:fldChar w:fldCharType="end"/>
      </w:r>
      <w:bookmarkEnd w:id="542"/>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15DFB234" w:rsidR="004E472A" w:rsidRPr="00EC1FA9" w:rsidRDefault="004E472A" w:rsidP="00C6500C">
            <w:pPr>
              <w:rPr>
                <w:b/>
                <w:bCs/>
              </w:rPr>
            </w:pPr>
            <w:r w:rsidRPr="00EC1FA9">
              <w:rPr>
                <w:b/>
                <w:bCs/>
              </w:rPr>
              <w:t xml:space="preserve">Total census-designated urban </w:t>
            </w:r>
            <w:commentRangeStart w:id="543"/>
            <w:r w:rsidRPr="00EC1FA9">
              <w:rPr>
                <w:b/>
                <w:bCs/>
              </w:rPr>
              <w:t>areas</w:t>
            </w:r>
            <w:commentRangeEnd w:id="543"/>
            <w:r w:rsidR="004F275C">
              <w:rPr>
                <w:rStyle w:val="CommentReference"/>
              </w:rPr>
              <w:commentReference w:id="543"/>
            </w:r>
          </w:p>
        </w:tc>
        <w:tc>
          <w:tcPr>
            <w:tcW w:w="1283" w:type="pct"/>
            <w:tcBorders>
              <w:top w:val="single" w:sz="4" w:space="0" w:color="auto"/>
              <w:left w:val="single" w:sz="4" w:space="0" w:color="auto"/>
              <w:bottom w:val="single" w:sz="4" w:space="0" w:color="auto"/>
              <w:right w:val="single" w:sz="4" w:space="0" w:color="auto"/>
            </w:tcBorders>
            <w:hideMark/>
          </w:tcPr>
          <w:p w14:paraId="1F17249F" w14:textId="535EE463"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ins w:id="544" w:author="Alotaibi, Raed" w:date="2019-06-17T14:28:00Z">
              <w:r w:rsidR="00C6500C">
                <w:rPr>
                  <w:rFonts w:ascii="Calibri" w:hAnsi="Calibri" w:cs="Calibri"/>
                  <w:color w:val="000000"/>
                </w:rPr>
                <w:t xml:space="preserve"> (58%)</w:t>
              </w:r>
            </w:ins>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w:t>
            </w:r>
            <w:commentRangeStart w:id="545"/>
            <w:commentRangeStart w:id="546"/>
            <w:r w:rsidRPr="00EC1FA9">
              <w:t>0-</w:t>
            </w:r>
            <w:commentRangeEnd w:id="545"/>
            <w:r w:rsidR="00395536">
              <w:rPr>
                <w:rStyle w:val="CommentReference"/>
              </w:rPr>
              <w:commentReference w:id="545"/>
            </w:r>
            <w:commentRangeEnd w:id="546"/>
            <w:r w:rsidR="00FA345C">
              <w:rPr>
                <w:rStyle w:val="CommentReference"/>
              </w:rPr>
              <w:commentReference w:id="546"/>
            </w:r>
            <w:r w:rsidRPr="00EC1FA9">
              <w:t>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4969C8BC" w:rsidR="004E4D3F" w:rsidRPr="00EC1FA9" w:rsidRDefault="004E4D3F" w:rsidP="004E4D3F">
      <w:pPr>
        <w:pStyle w:val="Caption"/>
        <w:keepNext/>
      </w:pPr>
      <w:bookmarkStart w:id="547" w:name="_Ref9945253"/>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2</w:t>
      </w:r>
      <w:r w:rsidR="003A36B2">
        <w:rPr>
          <w:noProof/>
        </w:rPr>
        <w:fldChar w:fldCharType="end"/>
      </w:r>
      <w:bookmarkEnd w:id="547"/>
      <w:r w:rsidRPr="00EC1FA9">
        <w:t xml:space="preserve">: </w:t>
      </w:r>
      <w:commentRangeStart w:id="548"/>
      <w:r w:rsidRPr="00EC1FA9">
        <w:t>NO</w:t>
      </w:r>
      <w:r w:rsidRPr="00EC1FA9">
        <w:rPr>
          <w:vertAlign w:val="subscript"/>
        </w:rPr>
        <w:t>2</w:t>
      </w:r>
      <w:r w:rsidRPr="00EC1FA9">
        <w:t xml:space="preserve"> </w:t>
      </w:r>
      <w:commentRangeEnd w:id="548"/>
      <w:r w:rsidR="0067108B">
        <w:rPr>
          <w:rStyle w:val="CommentReference"/>
          <w:i w:val="0"/>
          <w:iCs w:val="0"/>
          <w:color w:val="auto"/>
        </w:rPr>
        <w:commentReference w:id="548"/>
      </w:r>
      <w:r w:rsidRPr="00EC1FA9">
        <w:t>concentration</w:t>
      </w:r>
      <w:ins w:id="549" w:author="Alotaibi, Raed" w:date="2019-06-17T11:45:00Z">
        <w:r w:rsidR="00D070F1">
          <w:t xml:space="preserve"> (ug/m</w:t>
        </w:r>
        <w:r w:rsidR="00D070F1" w:rsidRPr="00D070F1">
          <w:rPr>
            <w:vertAlign w:val="superscript"/>
            <w:rPrChange w:id="550" w:author="Alotaibi, Raed" w:date="2019-06-17T11:45:00Z">
              <w:rPr/>
            </w:rPrChange>
          </w:rPr>
          <w:t>3</w:t>
        </w:r>
        <w:r w:rsidR="00D070F1">
          <w:t>)</w:t>
        </w:r>
      </w:ins>
      <w:r w:rsidRPr="00EC1FA9">
        <w:t xml:space="preserve">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551" w:name="_Ref9945967"/>
      <w:r w:rsidRPr="00EC1FA9">
        <w:br w:type="page"/>
      </w:r>
    </w:p>
    <w:p w14:paraId="73AE356E" w14:textId="77777777" w:rsidR="00F02363" w:rsidRPr="00EC1FA9" w:rsidRDefault="00F02363" w:rsidP="004E4D3F">
      <w:pPr>
        <w:pStyle w:val="Caption"/>
        <w:keepNext/>
        <w:sectPr w:rsidR="00F02363" w:rsidRPr="00EC1FA9" w:rsidSect="004E616C">
          <w:footerReference w:type="default" r:id="rId11"/>
          <w:pgSz w:w="12240" w:h="15840" w:code="1"/>
          <w:pgMar w:top="1440" w:right="1440" w:bottom="1440" w:left="1440" w:header="720" w:footer="720" w:gutter="0"/>
          <w:lnNumType w:countBy="1" w:restart="continuous"/>
          <w:cols w:space="720"/>
          <w:docGrid w:linePitch="360"/>
        </w:sectPr>
      </w:pPr>
    </w:p>
    <w:p w14:paraId="20F25172" w14:textId="7D23C143" w:rsidR="004E4D3F" w:rsidRPr="00E86628" w:rsidRDefault="004E4D3F" w:rsidP="004E4D3F">
      <w:pPr>
        <w:pStyle w:val="Caption"/>
        <w:keepNext/>
      </w:pPr>
      <w:bookmarkStart w:id="552" w:name="_Ref10027330"/>
      <w:r w:rsidRPr="00E86628">
        <w:lastRenderedPageBreak/>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3</w:t>
      </w:r>
      <w:r w:rsidR="003A36B2">
        <w:rPr>
          <w:noProof/>
        </w:rPr>
        <w:fldChar w:fldCharType="end"/>
      </w:r>
      <w:bookmarkEnd w:id="551"/>
      <w:bookmarkEnd w:id="552"/>
      <w:r w:rsidRPr="00E86628">
        <w:t>: Childhood asthma survey summary</w:t>
      </w:r>
    </w:p>
    <w:tbl>
      <w:tblPr>
        <w:tblStyle w:val="TableGrid"/>
        <w:tblW w:w="5000" w:type="pct"/>
        <w:tblLook w:val="04A0" w:firstRow="1" w:lastRow="0" w:firstColumn="1" w:lastColumn="0" w:noHBand="0" w:noVBand="1"/>
      </w:tblPr>
      <w:tblGrid>
        <w:gridCol w:w="2806"/>
        <w:gridCol w:w="1806"/>
        <w:gridCol w:w="1806"/>
        <w:gridCol w:w="1806"/>
        <w:gridCol w:w="1806"/>
        <w:gridCol w:w="1806"/>
        <w:gridCol w:w="1114"/>
        <w:tblGridChange w:id="553">
          <w:tblGrid>
            <w:gridCol w:w="2806"/>
            <w:gridCol w:w="14"/>
            <w:gridCol w:w="1792"/>
            <w:gridCol w:w="29"/>
            <w:gridCol w:w="1777"/>
            <w:gridCol w:w="44"/>
            <w:gridCol w:w="1762"/>
            <w:gridCol w:w="59"/>
            <w:gridCol w:w="1747"/>
            <w:gridCol w:w="74"/>
            <w:gridCol w:w="1732"/>
            <w:gridCol w:w="89"/>
            <w:gridCol w:w="1025"/>
          </w:tblGrid>
        </w:tblGridChange>
      </w:tblGrid>
      <w:tr w:rsidR="00E86628" w:rsidRPr="00E86628" w14:paraId="25094448" w14:textId="77777777" w:rsidTr="00D03235">
        <w:trPr>
          <w:trHeight w:val="133"/>
        </w:trPr>
        <w:tc>
          <w:tcPr>
            <w:tcW w:w="1089"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3"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3"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3"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3"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3"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96" w:type="pct"/>
            <w:tcBorders>
              <w:top w:val="single" w:sz="4" w:space="0" w:color="auto"/>
              <w:left w:val="single" w:sz="4" w:space="0" w:color="auto"/>
              <w:bottom w:val="single" w:sz="4" w:space="0" w:color="auto"/>
              <w:right w:val="single" w:sz="4" w:space="0" w:color="auto"/>
            </w:tcBorders>
          </w:tcPr>
          <w:p w14:paraId="2B4C313A" w14:textId="77777777" w:rsidR="00E86628" w:rsidRPr="00E86628" w:rsidRDefault="00E86628" w:rsidP="006B42D3">
            <w:pPr>
              <w:jc w:val="center"/>
              <w:rPr>
                <w:b/>
                <w:bCs/>
                <w:sz w:val="18"/>
                <w:szCs w:val="18"/>
              </w:rPr>
            </w:pPr>
            <w:r w:rsidRPr="00E86628">
              <w:rPr>
                <w:b/>
                <w:bCs/>
                <w:sz w:val="18"/>
                <w:szCs w:val="18"/>
              </w:rPr>
              <w:t xml:space="preserve">Total </w:t>
            </w:r>
          </w:p>
        </w:tc>
      </w:tr>
      <w:tr w:rsidR="00E86628" w:rsidRPr="00E86628" w14:paraId="3B6BB9D6"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3"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3"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3"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96"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3"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3"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3"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3"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96"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3" w:type="pct"/>
            <w:tcBorders>
              <w:top w:val="single" w:sz="4" w:space="0" w:color="auto"/>
              <w:left w:val="single" w:sz="4" w:space="0" w:color="auto"/>
              <w:bottom w:val="single" w:sz="4" w:space="0" w:color="auto"/>
              <w:right w:val="single" w:sz="4" w:space="0" w:color="auto"/>
            </w:tcBorders>
            <w:vAlign w:val="bottom"/>
          </w:tcPr>
          <w:p w14:paraId="180ADA70" w14:textId="27FADF41"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ins w:id="554" w:author="Alotaibi, Raed" w:date="2019-06-19T13:52:00Z">
              <w:r w:rsidR="00505C8D" w:rsidRPr="00505C8D">
                <w:rPr>
                  <w:rFonts w:ascii="Calibri" w:hAnsi="Calibri" w:cs="Calibri"/>
                  <w:color w:val="000000"/>
                  <w:sz w:val="18"/>
                  <w:szCs w:val="18"/>
                </w:rPr>
                <w:t>4,580,870</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736ABB0C" w14:textId="3D2352FD"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ins w:id="555" w:author="Alotaibi, Raed" w:date="2019-06-19T13:52:00Z">
              <w:r w:rsidR="00505C8D" w:rsidRPr="00505C8D">
                <w:rPr>
                  <w:rFonts w:ascii="Calibri" w:hAnsi="Calibri" w:cs="Calibri"/>
                  <w:color w:val="000000"/>
                  <w:sz w:val="18"/>
                  <w:szCs w:val="18"/>
                </w:rPr>
                <w:t>5,459,638</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6096BCAF" w14:textId="7856564C"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ins w:id="556" w:author="Alotaibi, Raed" w:date="2019-06-19T13:53:00Z">
              <w:r w:rsidR="00505C8D" w:rsidRPr="00505C8D">
                <w:rPr>
                  <w:rFonts w:ascii="Calibri" w:hAnsi="Calibri" w:cs="Calibri"/>
                  <w:color w:val="000000"/>
                  <w:sz w:val="18"/>
                  <w:szCs w:val="18"/>
                </w:rPr>
                <w:t>4,343,245</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11D17333" w14:textId="08E64093"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ins w:id="557" w:author="Alotaibi, Raed" w:date="2019-06-19T13:53:00Z">
              <w:r w:rsidR="00505C8D" w:rsidRPr="00505C8D">
                <w:rPr>
                  <w:rFonts w:ascii="Calibri" w:hAnsi="Calibri" w:cs="Calibri"/>
                  <w:color w:val="000000"/>
                  <w:sz w:val="18"/>
                  <w:szCs w:val="18"/>
                </w:rPr>
                <w:t>4,154,076</w:t>
              </w:r>
            </w:ins>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2B3D150A" w14:textId="0950F19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ins w:id="558" w:author="Alotaibi, Raed" w:date="2019-06-19T13:53:00Z">
              <w:r w:rsidR="00505C8D" w:rsidRPr="00505C8D">
                <w:rPr>
                  <w:rFonts w:ascii="Calibri" w:hAnsi="Calibri" w:cs="Calibri"/>
                  <w:color w:val="000000"/>
                  <w:sz w:val="18"/>
                  <w:szCs w:val="18"/>
                </w:rPr>
                <w:t>3,116,669</w:t>
              </w:r>
            </w:ins>
            <w:r w:rsidRPr="00E86628">
              <w:rPr>
                <w:rFonts w:ascii="Calibri" w:hAnsi="Calibri" w:cs="Calibri"/>
                <w:color w:val="000000"/>
                <w:sz w:val="18"/>
                <w:szCs w:val="18"/>
              </w:rPr>
              <w:t>)</w:t>
            </w:r>
          </w:p>
        </w:tc>
        <w:tc>
          <w:tcPr>
            <w:tcW w:w="396"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3"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3"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3"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3"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96"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3"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3"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3"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96"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6E9F2033" w14:textId="77777777" w:rsidR="00E86628" w:rsidRPr="00E86628" w:rsidRDefault="00E86628" w:rsidP="006B42D3">
            <w:pPr>
              <w:rPr>
                <w:b/>
                <w:bCs/>
                <w:sz w:val="18"/>
                <w:szCs w:val="18"/>
              </w:rPr>
            </w:pPr>
            <w:r w:rsidRPr="00E86628">
              <w:rPr>
                <w:b/>
                <w:bCs/>
                <w:sz w:val="18"/>
                <w:szCs w:val="18"/>
              </w:rPr>
              <w:t>Incidence rate</w:t>
            </w:r>
          </w:p>
        </w:tc>
        <w:tc>
          <w:tcPr>
            <w:tcW w:w="703"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3"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3"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3"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3"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96" w:type="pct"/>
            <w:tcBorders>
              <w:top w:val="single" w:sz="4" w:space="0" w:color="auto"/>
              <w:left w:val="single" w:sz="4" w:space="0" w:color="auto"/>
              <w:bottom w:val="single" w:sz="4" w:space="0" w:color="auto"/>
              <w:right w:val="single" w:sz="4" w:space="0" w:color="auto"/>
            </w:tcBorders>
          </w:tcPr>
          <w:p w14:paraId="3DBEE58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2.1</w:t>
            </w:r>
          </w:p>
        </w:tc>
      </w:tr>
      <w:tr w:rsidR="00E86628" w:rsidRPr="00E86628" w14:paraId="1F739B1B"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33ED0AAF" w14:textId="77777777" w:rsidR="00E86628" w:rsidRPr="00E86628" w:rsidRDefault="00E86628" w:rsidP="006B42D3">
            <w:pPr>
              <w:rPr>
                <w:b/>
                <w:bCs/>
                <w:sz w:val="18"/>
                <w:szCs w:val="18"/>
              </w:rPr>
            </w:pPr>
            <w:r w:rsidRPr="00E86628">
              <w:rPr>
                <w:b/>
                <w:bCs/>
                <w:sz w:val="18"/>
                <w:szCs w:val="18"/>
              </w:rPr>
              <w:t>Prevalence rate</w:t>
            </w:r>
          </w:p>
        </w:tc>
        <w:tc>
          <w:tcPr>
            <w:tcW w:w="703"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3"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3"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9</w:t>
            </w:r>
          </w:p>
        </w:tc>
        <w:tc>
          <w:tcPr>
            <w:tcW w:w="396" w:type="pct"/>
            <w:tcBorders>
              <w:top w:val="single" w:sz="4" w:space="0" w:color="auto"/>
              <w:left w:val="single" w:sz="4" w:space="0" w:color="auto"/>
              <w:bottom w:val="single" w:sz="4" w:space="0" w:color="auto"/>
              <w:right w:val="single" w:sz="4" w:space="0" w:color="auto"/>
            </w:tcBorders>
          </w:tcPr>
          <w:p w14:paraId="33DC2491" w14:textId="77777777" w:rsidR="00E86628" w:rsidRPr="00E86628" w:rsidRDefault="00E86628" w:rsidP="006B42D3">
            <w:pPr>
              <w:jc w:val="right"/>
              <w:rPr>
                <w:rFonts w:ascii="Calibri" w:hAnsi="Calibri" w:cs="Calibri"/>
                <w:color w:val="000000"/>
                <w:sz w:val="18"/>
                <w:szCs w:val="18"/>
              </w:rPr>
            </w:pPr>
          </w:p>
        </w:tc>
      </w:tr>
      <w:tr w:rsidR="00D03235" w:rsidRPr="00E86628" w14:paraId="54E671A1" w14:textId="77777777" w:rsidTr="00D03235">
        <w:tblPrEx>
          <w:tblW w:w="5000" w:type="pct"/>
          <w:tblPrExChange w:id="559" w:author="Alotaibi, Raed" w:date="2019-06-19T12:17:00Z">
            <w:tblPrEx>
              <w:tblW w:w="5000" w:type="pct"/>
            </w:tblPrEx>
          </w:tblPrExChange>
        </w:tblPrEx>
        <w:trPr>
          <w:trHeight w:val="267"/>
          <w:trPrChange w:id="560" w:author="Alotaibi, Raed" w:date="2019-06-19T12:17:00Z">
            <w:trPr>
              <w:trHeight w:val="267"/>
            </w:trPr>
          </w:trPrChange>
        </w:trPr>
        <w:tc>
          <w:tcPr>
            <w:tcW w:w="1089" w:type="pct"/>
            <w:tcBorders>
              <w:top w:val="single" w:sz="4" w:space="0" w:color="auto"/>
              <w:left w:val="single" w:sz="4" w:space="0" w:color="auto"/>
              <w:bottom w:val="single" w:sz="4" w:space="0" w:color="auto"/>
              <w:right w:val="single" w:sz="4" w:space="0" w:color="auto"/>
            </w:tcBorders>
            <w:hideMark/>
            <w:tcPrChange w:id="561" w:author="Alotaibi, Raed" w:date="2019-06-19T12:17:00Z">
              <w:tcPr>
                <w:tcW w:w="1094" w:type="pct"/>
                <w:gridSpan w:val="2"/>
                <w:tcBorders>
                  <w:top w:val="single" w:sz="4" w:space="0" w:color="auto"/>
                  <w:left w:val="single" w:sz="4" w:space="0" w:color="auto"/>
                  <w:bottom w:val="single" w:sz="4" w:space="0" w:color="auto"/>
                  <w:right w:val="single" w:sz="4" w:space="0" w:color="auto"/>
                </w:tcBorders>
                <w:hideMark/>
              </w:tcPr>
            </w:tcPrChange>
          </w:tcPr>
          <w:p w14:paraId="311218C7" w14:textId="77777777" w:rsidR="00D03235" w:rsidRPr="00E86628" w:rsidRDefault="00D03235" w:rsidP="00D03235">
            <w:pPr>
              <w:tabs>
                <w:tab w:val="left" w:pos="840"/>
              </w:tabs>
              <w:rPr>
                <w:b/>
                <w:bCs/>
                <w:sz w:val="18"/>
                <w:szCs w:val="18"/>
              </w:rPr>
            </w:pPr>
            <w:commentRangeStart w:id="562"/>
            <w:r w:rsidRPr="00E86628">
              <w:rPr>
                <w:b/>
                <w:bCs/>
                <w:sz w:val="18"/>
                <w:szCs w:val="18"/>
              </w:rPr>
              <w:t>Number of states included</w:t>
            </w:r>
            <w:commentRangeEnd w:id="562"/>
            <w:r>
              <w:rPr>
                <w:rStyle w:val="CommentReference"/>
              </w:rPr>
              <w:commentReference w:id="562"/>
            </w:r>
          </w:p>
        </w:tc>
        <w:tc>
          <w:tcPr>
            <w:tcW w:w="703" w:type="pct"/>
            <w:tcBorders>
              <w:top w:val="single" w:sz="4" w:space="0" w:color="auto"/>
              <w:left w:val="single" w:sz="4" w:space="0" w:color="auto"/>
              <w:bottom w:val="single" w:sz="4" w:space="0" w:color="auto"/>
              <w:right w:val="single" w:sz="4" w:space="0" w:color="auto"/>
            </w:tcBorders>
            <w:tcPrChange w:id="563"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1E4D4617" w14:textId="1733C8E6" w:rsidR="00D03235" w:rsidRPr="00F85A46" w:rsidRDefault="00D03235" w:rsidP="00D03235">
            <w:pPr>
              <w:jc w:val="right"/>
              <w:rPr>
                <w:rFonts w:ascii="Calibri" w:hAnsi="Calibri" w:cs="Calibri"/>
                <w:color w:val="000000"/>
                <w:sz w:val="18"/>
                <w:szCs w:val="18"/>
              </w:rPr>
            </w:pPr>
            <w:ins w:id="564" w:author="Alotaibi, Raed" w:date="2019-06-19T12:17:00Z">
              <w:r w:rsidRPr="00D03235">
                <w:rPr>
                  <w:rFonts w:ascii="Calibri" w:hAnsi="Calibri" w:cs="Calibri"/>
                  <w:sz w:val="18"/>
                  <w:szCs w:val="18"/>
                  <w:rPrChange w:id="565" w:author="Alotaibi, Raed" w:date="2019-06-19T12:18:00Z">
                    <w:rPr/>
                  </w:rPrChange>
                </w:rPr>
                <w:t>18</w:t>
              </w:r>
            </w:ins>
          </w:p>
        </w:tc>
        <w:tc>
          <w:tcPr>
            <w:tcW w:w="703" w:type="pct"/>
            <w:tcBorders>
              <w:top w:val="single" w:sz="4" w:space="0" w:color="auto"/>
              <w:left w:val="single" w:sz="4" w:space="0" w:color="auto"/>
              <w:bottom w:val="single" w:sz="4" w:space="0" w:color="auto"/>
              <w:right w:val="single" w:sz="4" w:space="0" w:color="auto"/>
            </w:tcBorders>
            <w:tcPrChange w:id="566"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158691E3" w14:textId="38AEE876" w:rsidR="00D03235" w:rsidRPr="00F85A46" w:rsidRDefault="00D03235" w:rsidP="00D03235">
            <w:pPr>
              <w:jc w:val="right"/>
              <w:rPr>
                <w:rFonts w:ascii="Calibri" w:hAnsi="Calibri" w:cs="Calibri"/>
                <w:color w:val="000000"/>
                <w:sz w:val="18"/>
                <w:szCs w:val="18"/>
              </w:rPr>
            </w:pPr>
            <w:ins w:id="567" w:author="Alotaibi, Raed" w:date="2019-06-19T12:17:00Z">
              <w:r w:rsidRPr="00D03235">
                <w:rPr>
                  <w:rFonts w:ascii="Calibri" w:hAnsi="Calibri" w:cs="Calibri"/>
                  <w:sz w:val="18"/>
                  <w:szCs w:val="18"/>
                  <w:rPrChange w:id="568" w:author="Alotaibi, Raed" w:date="2019-06-19T12:18:00Z">
                    <w:rPr/>
                  </w:rPrChange>
                </w:rPr>
                <w:t>26</w:t>
              </w:r>
            </w:ins>
          </w:p>
        </w:tc>
        <w:tc>
          <w:tcPr>
            <w:tcW w:w="703" w:type="pct"/>
            <w:tcBorders>
              <w:top w:val="single" w:sz="4" w:space="0" w:color="auto"/>
              <w:left w:val="single" w:sz="4" w:space="0" w:color="auto"/>
              <w:bottom w:val="single" w:sz="4" w:space="0" w:color="auto"/>
              <w:right w:val="single" w:sz="4" w:space="0" w:color="auto"/>
            </w:tcBorders>
            <w:tcPrChange w:id="569"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66976769" w14:textId="2918C698" w:rsidR="00D03235" w:rsidRPr="00F85A46" w:rsidRDefault="00D03235" w:rsidP="00D03235">
            <w:pPr>
              <w:jc w:val="right"/>
              <w:rPr>
                <w:rFonts w:ascii="Calibri" w:hAnsi="Calibri" w:cs="Calibri"/>
                <w:color w:val="000000"/>
                <w:sz w:val="18"/>
                <w:szCs w:val="18"/>
              </w:rPr>
            </w:pPr>
            <w:ins w:id="570" w:author="Alotaibi, Raed" w:date="2019-06-19T12:17:00Z">
              <w:r w:rsidRPr="00D03235">
                <w:rPr>
                  <w:rFonts w:ascii="Calibri" w:hAnsi="Calibri" w:cs="Calibri"/>
                  <w:sz w:val="18"/>
                  <w:szCs w:val="18"/>
                  <w:rPrChange w:id="571" w:author="Alotaibi, Raed" w:date="2019-06-19T12:18:00Z">
                    <w:rPr/>
                  </w:rPrChange>
                </w:rPr>
                <w:t>20</w:t>
              </w:r>
            </w:ins>
          </w:p>
        </w:tc>
        <w:tc>
          <w:tcPr>
            <w:tcW w:w="703" w:type="pct"/>
            <w:tcBorders>
              <w:top w:val="single" w:sz="4" w:space="0" w:color="auto"/>
              <w:left w:val="single" w:sz="4" w:space="0" w:color="auto"/>
              <w:bottom w:val="single" w:sz="4" w:space="0" w:color="auto"/>
              <w:right w:val="single" w:sz="4" w:space="0" w:color="auto"/>
            </w:tcBorders>
            <w:tcPrChange w:id="572"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59671EF4" w14:textId="368772E3" w:rsidR="00D03235" w:rsidRPr="00F85A46" w:rsidRDefault="00D03235" w:rsidP="00D03235">
            <w:pPr>
              <w:jc w:val="right"/>
              <w:rPr>
                <w:rFonts w:ascii="Calibri" w:hAnsi="Calibri" w:cs="Calibri"/>
                <w:color w:val="000000"/>
                <w:sz w:val="18"/>
                <w:szCs w:val="18"/>
              </w:rPr>
            </w:pPr>
            <w:ins w:id="573" w:author="Alotaibi, Raed" w:date="2019-06-19T12:17:00Z">
              <w:r w:rsidRPr="00D03235">
                <w:rPr>
                  <w:rFonts w:ascii="Calibri" w:hAnsi="Calibri" w:cs="Calibri"/>
                  <w:sz w:val="18"/>
                  <w:szCs w:val="18"/>
                  <w:rPrChange w:id="574" w:author="Alotaibi, Raed" w:date="2019-06-19T12:18:00Z">
                    <w:rPr/>
                  </w:rPrChange>
                </w:rPr>
                <w:t>17</w:t>
              </w:r>
            </w:ins>
          </w:p>
        </w:tc>
        <w:tc>
          <w:tcPr>
            <w:tcW w:w="703" w:type="pct"/>
            <w:tcBorders>
              <w:top w:val="single" w:sz="4" w:space="0" w:color="auto"/>
              <w:left w:val="single" w:sz="4" w:space="0" w:color="auto"/>
              <w:bottom w:val="single" w:sz="4" w:space="0" w:color="auto"/>
              <w:right w:val="single" w:sz="4" w:space="0" w:color="auto"/>
            </w:tcBorders>
            <w:tcPrChange w:id="575" w:author="Alotaibi, Raed" w:date="2019-06-19T12:17:00Z">
              <w:tcPr>
                <w:tcW w:w="708" w:type="pct"/>
                <w:gridSpan w:val="2"/>
                <w:tcBorders>
                  <w:top w:val="single" w:sz="4" w:space="0" w:color="auto"/>
                  <w:left w:val="single" w:sz="4" w:space="0" w:color="auto"/>
                  <w:bottom w:val="single" w:sz="4" w:space="0" w:color="auto"/>
                  <w:right w:val="single" w:sz="4" w:space="0" w:color="auto"/>
                </w:tcBorders>
                <w:vAlign w:val="bottom"/>
              </w:tcPr>
            </w:tcPrChange>
          </w:tcPr>
          <w:p w14:paraId="641B617D" w14:textId="054F34C0" w:rsidR="00D03235" w:rsidRPr="00F85A46" w:rsidRDefault="00D03235" w:rsidP="00D03235">
            <w:pPr>
              <w:jc w:val="right"/>
              <w:rPr>
                <w:rFonts w:ascii="Calibri" w:hAnsi="Calibri" w:cs="Calibri"/>
                <w:color w:val="000000"/>
                <w:sz w:val="18"/>
                <w:szCs w:val="18"/>
              </w:rPr>
            </w:pPr>
            <w:ins w:id="576" w:author="Alotaibi, Raed" w:date="2019-06-19T12:17:00Z">
              <w:r w:rsidRPr="00D03235">
                <w:rPr>
                  <w:rFonts w:ascii="Calibri" w:hAnsi="Calibri" w:cs="Calibri"/>
                  <w:sz w:val="18"/>
                  <w:szCs w:val="18"/>
                  <w:rPrChange w:id="577" w:author="Alotaibi, Raed" w:date="2019-06-19T12:18:00Z">
                    <w:rPr/>
                  </w:rPrChange>
                </w:rPr>
                <w:t>17</w:t>
              </w:r>
            </w:ins>
          </w:p>
        </w:tc>
        <w:tc>
          <w:tcPr>
            <w:tcW w:w="396" w:type="pct"/>
            <w:tcBorders>
              <w:top w:val="single" w:sz="4" w:space="0" w:color="auto"/>
              <w:left w:val="single" w:sz="4" w:space="0" w:color="auto"/>
              <w:bottom w:val="single" w:sz="4" w:space="0" w:color="auto"/>
              <w:right w:val="single" w:sz="4" w:space="0" w:color="auto"/>
            </w:tcBorders>
            <w:tcPrChange w:id="578" w:author="Alotaibi, Raed" w:date="2019-06-19T12:17:00Z">
              <w:tcPr>
                <w:tcW w:w="364" w:type="pct"/>
                <w:tcBorders>
                  <w:top w:val="single" w:sz="4" w:space="0" w:color="auto"/>
                  <w:left w:val="single" w:sz="4" w:space="0" w:color="auto"/>
                  <w:bottom w:val="single" w:sz="4" w:space="0" w:color="auto"/>
                  <w:right w:val="single" w:sz="4" w:space="0" w:color="auto"/>
                </w:tcBorders>
              </w:tcPr>
            </w:tcPrChange>
          </w:tcPr>
          <w:p w14:paraId="0977D301" w14:textId="4EA2A8FB" w:rsidR="00D03235" w:rsidRPr="00E86628" w:rsidRDefault="00D03235" w:rsidP="00D03235">
            <w:pPr>
              <w:jc w:val="right"/>
              <w:rPr>
                <w:rFonts w:ascii="Calibri" w:hAnsi="Calibri" w:cs="Calibri"/>
                <w:color w:val="000000"/>
                <w:sz w:val="18"/>
                <w:szCs w:val="18"/>
              </w:rPr>
            </w:pPr>
            <w:commentRangeStart w:id="579"/>
            <w:del w:id="580" w:author="Alotaibi, Raed" w:date="2019-06-19T12:17:00Z">
              <w:r w:rsidRPr="00E86628" w:rsidDel="000F388A">
                <w:rPr>
                  <w:rFonts w:ascii="Calibri" w:hAnsi="Calibri" w:cs="Calibri"/>
                  <w:color w:val="000000"/>
                  <w:sz w:val="18"/>
                  <w:szCs w:val="18"/>
                </w:rPr>
                <w:delText>34</w:delText>
              </w:r>
              <w:commentRangeEnd w:id="579"/>
              <w:r w:rsidDel="000F388A">
                <w:rPr>
                  <w:rStyle w:val="CommentReference"/>
                </w:rPr>
                <w:commentReference w:id="579"/>
              </w:r>
            </w:del>
            <w:ins w:id="581" w:author="Alotaibi, Raed" w:date="2019-06-19T12:17:00Z">
              <w:r>
                <w:rPr>
                  <w:rFonts w:ascii="Calibri" w:hAnsi="Calibri" w:cs="Calibri"/>
                  <w:color w:val="000000"/>
                  <w:sz w:val="18"/>
                  <w:szCs w:val="18"/>
                </w:rPr>
                <w:t>32</w:t>
              </w:r>
            </w:ins>
            <w:ins w:id="582" w:author="Alotaibi, Raed" w:date="2019-06-19T12:19:00Z">
              <w:r>
                <w:rPr>
                  <w:rFonts w:ascii="Calibri" w:hAnsi="Calibri" w:cs="Calibri"/>
                  <w:color w:val="000000"/>
                  <w:sz w:val="18"/>
                  <w:szCs w:val="18"/>
                </w:rPr>
                <w:t>*</w:t>
              </w:r>
            </w:ins>
          </w:p>
        </w:tc>
      </w:tr>
    </w:tbl>
    <w:p w14:paraId="4765A185" w14:textId="53ACBE1D" w:rsidR="004E4D3F" w:rsidRPr="00D03235" w:rsidRDefault="00D03235" w:rsidP="00D03235">
      <w:pPr>
        <w:pStyle w:val="ListParagraph"/>
        <w:numPr>
          <w:ilvl w:val="0"/>
          <w:numId w:val="1"/>
        </w:numPr>
        <w:rPr>
          <w:b/>
          <w:bCs/>
          <w:i/>
          <w:iCs/>
          <w:sz w:val="16"/>
          <w:szCs w:val="16"/>
          <w:u w:val="single"/>
          <w:rPrChange w:id="583" w:author="Alotaibi, Raed" w:date="2019-06-19T12:19:00Z">
            <w:rPr/>
          </w:rPrChange>
        </w:rPr>
        <w:pPrChange w:id="584" w:author="Alotaibi, Raed" w:date="2019-06-19T12:20:00Z">
          <w:pPr/>
        </w:pPrChange>
      </w:pPr>
      <w:ins w:id="585" w:author="Alotaibi, Raed" w:date="2019-06-19T12:20:00Z">
        <w:r>
          <w:rPr>
            <w:i/>
            <w:iCs/>
            <w:sz w:val="16"/>
            <w:szCs w:val="16"/>
          </w:rPr>
          <w:t>Total number of states included in the average asthma incidence rate.</w:t>
        </w:r>
      </w:ins>
    </w:p>
    <w:p w14:paraId="7EEDB09F" w14:textId="605DAEC0" w:rsidR="008269F1" w:rsidRPr="00E86628" w:rsidRDefault="008269F1" w:rsidP="00EB260B">
      <w:pPr>
        <w:pStyle w:val="Caption"/>
        <w:keepNext/>
      </w:pPr>
      <w:bookmarkStart w:id="586" w:name="_Ref9331808"/>
      <w:bookmarkStart w:id="587" w:name="_Toc9943336"/>
      <w:bookmarkStart w:id="588" w:name="_Toc9944391"/>
      <w:r w:rsidRPr="00E86628">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4</w:t>
      </w:r>
      <w:r w:rsidR="003A36B2">
        <w:rPr>
          <w:noProof/>
        </w:rPr>
        <w:fldChar w:fldCharType="end"/>
      </w:r>
      <w:bookmarkEnd w:id="586"/>
      <w:r w:rsidRPr="00E86628">
        <w:t>: Comparing results of the burden of disease using state-specific estimates vs original estimates</w:t>
      </w:r>
      <w:bookmarkEnd w:id="587"/>
      <w:bookmarkEnd w:id="588"/>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7EC4BDC3" w:rsidR="00E46AA9" w:rsidRPr="00EC1FA9" w:rsidRDefault="00E46AA9" w:rsidP="00E46AA9">
      <w:pPr>
        <w:pStyle w:val="Caption"/>
        <w:keepNext/>
      </w:pPr>
      <w:bookmarkStart w:id="589" w:name="_Ref9422501"/>
      <w:bookmarkStart w:id="590" w:name="_Ref9422494"/>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1</w:t>
      </w:r>
      <w:r w:rsidR="003A36B2">
        <w:rPr>
          <w:noProof/>
        </w:rPr>
        <w:fldChar w:fldCharType="end"/>
      </w:r>
      <w:bookmarkEnd w:id="589"/>
      <w:r w:rsidRPr="00EC1FA9">
        <w:t>: Childhood asthma incidence rate flow chart.</w:t>
      </w:r>
      <w:bookmarkEnd w:id="590"/>
    </w:p>
    <w:p w14:paraId="76B09741" w14:textId="65AC5FC4" w:rsidR="00E46AA9" w:rsidRPr="00EC1FA9" w:rsidRDefault="00B749CF" w:rsidP="00E46AA9">
      <w:pPr>
        <w:spacing w:line="256" w:lineRule="auto"/>
        <w:rPr>
          <w:b/>
          <w:bCs/>
        </w:rPr>
      </w:pPr>
      <w:r>
        <w:rPr>
          <w:b/>
          <w:bCs/>
          <w:noProof/>
        </w:rPr>
        <w:pict w14:anchorId="423E5F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612.95pt">
            <v:imagedata r:id="rId12" o:title="Asthma Flow Chart-Asthma incidente rate ver2"/>
          </v:shape>
        </w:pict>
      </w:r>
    </w:p>
    <w:p w14:paraId="6FA79AC3" w14:textId="75ECBCCF" w:rsidR="00E46AA9" w:rsidRPr="00EC1FA9" w:rsidRDefault="00E46AA9">
      <w:pPr>
        <w:pStyle w:val="Caption"/>
        <w:keepNext/>
      </w:pPr>
      <w:bookmarkStart w:id="591" w:name="_Ref9948937"/>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2</w:t>
      </w:r>
      <w:r w:rsidR="003A36B2">
        <w:rPr>
          <w:noProof/>
        </w:rPr>
        <w:fldChar w:fldCharType="end"/>
      </w:r>
      <w:bookmarkEnd w:id="591"/>
      <w:r w:rsidRPr="00EC1FA9">
        <w:t xml:space="preserve">: Attributable fraction by median income </w:t>
      </w:r>
      <w:r w:rsidR="008269F1" w:rsidRPr="00EC1FA9">
        <w:t>group</w:t>
      </w:r>
      <w:r w:rsidRPr="00EC1FA9">
        <w:t xml:space="preserve"> stratified into living location</w:t>
      </w:r>
    </w:p>
    <w:p w14:paraId="0BE91850" w14:textId="5B718AC9" w:rsidR="00E46AA9" w:rsidRPr="00EC1FA9" w:rsidRDefault="00B749CF" w:rsidP="00E46AA9">
      <w:pPr>
        <w:spacing w:line="256" w:lineRule="auto"/>
        <w:rPr>
          <w:b/>
          <w:bCs/>
        </w:rPr>
      </w:pPr>
      <w:r>
        <w:rPr>
          <w:noProof/>
        </w:rPr>
        <w:pict w14:anchorId="59A29542">
          <v:shape id="_x0000_i1026" type="#_x0000_t75" style="width:467.7pt;height:295.5pt">
            <v:imagedata r:id="rId13" o:title="p11"/>
          </v:shape>
        </w:pict>
      </w:r>
    </w:p>
    <w:p w14:paraId="08567714" w14:textId="1AFA619F" w:rsidR="00E46AA9" w:rsidRPr="00EC1FA9" w:rsidRDefault="00E46AA9" w:rsidP="00E46AA9">
      <w:pPr>
        <w:pStyle w:val="Caption"/>
        <w:keepNext/>
      </w:pPr>
      <w:bookmarkStart w:id="592" w:name="_Ref9949011"/>
      <w:r w:rsidRPr="00EC1FA9">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3</w:t>
      </w:r>
      <w:r w:rsidR="003A36B2">
        <w:rPr>
          <w:noProof/>
        </w:rPr>
        <w:fldChar w:fldCharType="end"/>
      </w:r>
      <w:bookmarkEnd w:id="592"/>
      <w:r w:rsidRPr="00EC1FA9">
        <w:t>: Attributable fraction by state</w:t>
      </w:r>
    </w:p>
    <w:p w14:paraId="7822EEB6" w14:textId="2CC0F33A" w:rsidR="00E46AA9" w:rsidRPr="00EC1FA9" w:rsidRDefault="00B749CF" w:rsidP="00E46AA9">
      <w:pPr>
        <w:spacing w:line="256" w:lineRule="auto"/>
        <w:rPr>
          <w:b/>
          <w:bCs/>
        </w:rPr>
      </w:pPr>
      <w:r>
        <w:rPr>
          <w:noProof/>
        </w:rPr>
        <w:pict w14:anchorId="4982ECFC">
          <v:shape id="_x0000_i1027" type="#_x0000_t75" style="width:467.7pt;height:295.5pt">
            <v:imagedata r:id="rId14" o:title="p12"/>
          </v:shape>
        </w:pict>
      </w:r>
    </w:p>
    <w:p w14:paraId="6F2CC203" w14:textId="4143F79E" w:rsidR="00E46AA9" w:rsidRPr="00EC1FA9" w:rsidRDefault="00E46AA9" w:rsidP="00E46AA9">
      <w:pPr>
        <w:pStyle w:val="Caption"/>
        <w:keepNext/>
      </w:pPr>
      <w:bookmarkStart w:id="593" w:name="_Ref9949029"/>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4</w:t>
      </w:r>
      <w:r w:rsidR="003A36B2">
        <w:rPr>
          <w:noProof/>
        </w:rPr>
        <w:fldChar w:fldCharType="end"/>
      </w:r>
      <w:bookmarkEnd w:id="593"/>
      <w:r w:rsidRPr="00EC1FA9">
        <w:t>: Attributable fraction by state and living location</w:t>
      </w:r>
    </w:p>
    <w:p w14:paraId="231BDDB6" w14:textId="0D994D0F" w:rsidR="00E46AA9" w:rsidRPr="00EC1FA9" w:rsidRDefault="00B749CF" w:rsidP="00E46AA9">
      <w:pPr>
        <w:spacing w:line="256" w:lineRule="auto"/>
        <w:rPr>
          <w:b/>
          <w:bCs/>
        </w:rPr>
      </w:pPr>
      <w:r>
        <w:rPr>
          <w:noProof/>
        </w:rPr>
        <w:pict w14:anchorId="799F7722">
          <v:shape id="_x0000_i1028" type="#_x0000_t75" style="width:467.7pt;height:591.05pt">
            <v:imagedata r:id="rId15" o:title="p14"/>
          </v:shape>
        </w:pict>
      </w:r>
    </w:p>
    <w:p w14:paraId="7F1542E4" w14:textId="3CBFB956" w:rsidR="00E46AA9" w:rsidRPr="00EC1FA9" w:rsidRDefault="00E46AA9" w:rsidP="00E46AA9">
      <w:pPr>
        <w:pStyle w:val="Caption"/>
        <w:keepNext/>
      </w:pPr>
      <w:bookmarkStart w:id="594" w:name="_Ref994903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5</w:t>
      </w:r>
      <w:r w:rsidR="003A36B2">
        <w:rPr>
          <w:noProof/>
        </w:rPr>
        <w:fldChar w:fldCharType="end"/>
      </w:r>
      <w:bookmarkEnd w:id="594"/>
      <w:r w:rsidRPr="00EC1FA9">
        <w:t>: Attributable fraction by state and median income group</w:t>
      </w:r>
    </w:p>
    <w:p w14:paraId="6DB4125F" w14:textId="5B48FF46" w:rsidR="00E46AA9" w:rsidRPr="00EC1FA9" w:rsidRDefault="00B749CF" w:rsidP="00E46AA9">
      <w:pPr>
        <w:spacing w:line="256" w:lineRule="auto"/>
        <w:rPr>
          <w:b/>
          <w:bCs/>
        </w:rPr>
      </w:pPr>
      <w:r>
        <w:rPr>
          <w:noProof/>
        </w:rPr>
        <w:pict w14:anchorId="31799526">
          <v:shape id="_x0000_i1029" type="#_x0000_t75" style="width:467.7pt;height:591.05pt">
            <v:imagedata r:id="rId16" o:title="p13"/>
          </v:shape>
        </w:pict>
      </w:r>
    </w:p>
    <w:p w14:paraId="698AC1BD" w14:textId="77777777" w:rsidR="00F74496" w:rsidRPr="00EC1FA9" w:rsidRDefault="00F74496" w:rsidP="00265584">
      <w:pPr>
        <w:rPr>
          <w:b/>
          <w:bCs/>
        </w:rPr>
      </w:pPr>
    </w:p>
    <w:p w14:paraId="6BB1B693" w14:textId="77777777" w:rsidR="00956C0F" w:rsidRPr="00956C0F" w:rsidRDefault="00E23ED3" w:rsidP="00956C0F">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956C0F" w:rsidRPr="00956C0F">
        <w:t xml:space="preserve">Achakulwisut, P., Brauer, M., Hystad, P., &amp; Anenberg, S. C. (2019). Global, national, and urban burdens of paediatric asthma incidence attributable to ambient NO2 pollution: estimates from global datasets. </w:t>
      </w:r>
      <w:r w:rsidR="00956C0F" w:rsidRPr="00956C0F">
        <w:rPr>
          <w:i/>
        </w:rPr>
        <w:t>The Lancet Planetary Health, 3</w:t>
      </w:r>
      <w:r w:rsidR="00956C0F" w:rsidRPr="00956C0F">
        <w:t xml:space="preserve">(4), e166-e178. </w:t>
      </w:r>
    </w:p>
    <w:p w14:paraId="1B5D95A3" w14:textId="77777777" w:rsidR="00956C0F" w:rsidRPr="00956C0F" w:rsidRDefault="00956C0F" w:rsidP="00956C0F">
      <w:pPr>
        <w:pStyle w:val="EndNoteBibliography"/>
        <w:spacing w:after="0"/>
        <w:ind w:left="720" w:hanging="720"/>
      </w:pPr>
      <w:r w:rsidRPr="00956C0F">
        <w:t xml:space="preserve">Alotaibi, R., Bechle, M., Marshall, J. D., Ramani, T., Zietsman, J., Nieuwenhuijsen, M. J., &amp; Khreis, H. (2019). Traffic related air pollution and the burden of childhood asthma in the contiguous United States in 2000 and 2010. </w:t>
      </w:r>
      <w:r w:rsidRPr="00956C0F">
        <w:rPr>
          <w:i/>
        </w:rPr>
        <w:t>Environment international</w:t>
      </w:r>
      <w:r w:rsidRPr="00956C0F">
        <w:t xml:space="preserve">. </w:t>
      </w:r>
    </w:p>
    <w:p w14:paraId="2B28F0C1" w14:textId="77777777" w:rsidR="00956C0F" w:rsidRPr="00956C0F" w:rsidRDefault="00956C0F" w:rsidP="00956C0F">
      <w:pPr>
        <w:pStyle w:val="EndNoteBibliography"/>
        <w:spacing w:after="0"/>
        <w:ind w:left="720" w:hanging="720"/>
      </w:pPr>
      <w:r w:rsidRPr="00956C0F">
        <w:t xml:space="preserve">Bechle, M. J., Millet, D. B., &amp; Marshall, J. D. (2015). National spatiotemporal exposure surface for NO2: monthly scaling of a satellite-derived land-use regression, 2000–2010. </w:t>
      </w:r>
      <w:r w:rsidRPr="00956C0F">
        <w:rPr>
          <w:i/>
        </w:rPr>
        <w:t>Environmental science &amp; technology, 49</w:t>
      </w:r>
      <w:r w:rsidRPr="00956C0F">
        <w:t xml:space="preserve">(20), 12297-12305. </w:t>
      </w:r>
    </w:p>
    <w:p w14:paraId="5E3D5EEE" w14:textId="77777777" w:rsidR="00956C0F" w:rsidRPr="00956C0F" w:rsidRDefault="00956C0F" w:rsidP="00956C0F">
      <w:pPr>
        <w:pStyle w:val="EndNoteBibliography"/>
        <w:spacing w:after="0"/>
        <w:ind w:left="720" w:hanging="720"/>
      </w:pPr>
      <w:r w:rsidRPr="00956C0F">
        <w:t xml:space="preserve">Beelen, R., Hoek, G., Pebesma, E., Vienneau, D., de Hoogh, K., &amp; Briggs, D. J. (2009). Mapping of background air pollution at a fine spatial scale across the European Union. </w:t>
      </w:r>
      <w:r w:rsidRPr="00956C0F">
        <w:rPr>
          <w:i/>
        </w:rPr>
        <w:t>Science of the Total Environment, 407</w:t>
      </w:r>
      <w:r w:rsidRPr="00956C0F">
        <w:t xml:space="preserve">(6), 1852-1867. </w:t>
      </w:r>
    </w:p>
    <w:p w14:paraId="284D66DF" w14:textId="77777777" w:rsidR="00956C0F" w:rsidRPr="00956C0F" w:rsidRDefault="00956C0F" w:rsidP="00956C0F">
      <w:pPr>
        <w:pStyle w:val="EndNoteBibliography"/>
        <w:spacing w:after="0"/>
        <w:ind w:left="720" w:hanging="720"/>
      </w:pPr>
      <w:r w:rsidRPr="00956C0F">
        <w:t>CDC. (2009). Centers for Disease Control and Prevention. Behavioral Risk Factor Surveillance System Survey Data. Atlanta, Georgia: U.S. Department of Health and Human Services, Centers for Disease Control and Prevention, 2019.</w:t>
      </w:r>
    </w:p>
    <w:p w14:paraId="5A25B282" w14:textId="77777777" w:rsidR="00956C0F" w:rsidRPr="00956C0F" w:rsidRDefault="00956C0F" w:rsidP="00956C0F">
      <w:pPr>
        <w:pStyle w:val="EndNoteBibliography"/>
        <w:spacing w:after="0"/>
        <w:ind w:left="720" w:hanging="720"/>
      </w:pPr>
      <w:r w:rsidRPr="00956C0F">
        <w:t xml:space="preserve">CDC. (2011). </w:t>
      </w:r>
      <w:r w:rsidRPr="00956C0F">
        <w:rPr>
          <w:i/>
        </w:rPr>
        <w:t>Centers for Disease Control and Prevention. 2006-2008 ACBS Summary Data Qulaity Report. 2011</w:t>
      </w:r>
      <w:r w:rsidRPr="00956C0F">
        <w:t>. Retrieved from https://www.cdc.gov/brfss/acbs/2008 \_ documentation.htm</w:t>
      </w:r>
    </w:p>
    <w:p w14:paraId="79B921C2" w14:textId="77777777" w:rsidR="00956C0F" w:rsidRPr="00956C0F" w:rsidRDefault="00956C0F" w:rsidP="00956C0F">
      <w:pPr>
        <w:pStyle w:val="EndNoteBibliography"/>
        <w:spacing w:after="0"/>
        <w:ind w:left="720" w:hanging="720"/>
      </w:pPr>
      <w:r w:rsidRPr="00956C0F">
        <w:t xml:space="preserve">Clark, L. P., Millet, D. B., &amp; Marshall, J. D. (2017). Changes in transportation-related air pollution exposures by race-ethnicity and socioeconomic status: Outdoor nitrogen dioxide in the United States in 2000 and 2010. </w:t>
      </w:r>
      <w:r w:rsidRPr="00956C0F">
        <w:rPr>
          <w:i/>
        </w:rPr>
        <w:t>Environmental health perspectives, 125</w:t>
      </w:r>
      <w:r w:rsidRPr="00956C0F">
        <w:t>(9), 1--10. doi:10.1289/EHP959</w:t>
      </w:r>
    </w:p>
    <w:p w14:paraId="2D3895B8" w14:textId="77777777" w:rsidR="00956C0F" w:rsidRPr="00956C0F" w:rsidRDefault="00956C0F" w:rsidP="00956C0F">
      <w:pPr>
        <w:pStyle w:val="EndNoteBibliography"/>
        <w:spacing w:after="0"/>
        <w:ind w:left="720" w:hanging="720"/>
      </w:pPr>
      <w:r w:rsidRPr="00956C0F">
        <w:t xml:space="preserve">Garbe, P., Balluz, L. S., &amp; Chief, B. (2011). Behavioral Risk Factor Surveillance System Asthma Call-Back Survey History And Analysis Guidance. </w:t>
      </w:r>
    </w:p>
    <w:p w14:paraId="4AA0F2AD" w14:textId="77777777" w:rsidR="00956C0F" w:rsidRPr="00956C0F" w:rsidRDefault="00956C0F" w:rsidP="00956C0F">
      <w:pPr>
        <w:pStyle w:val="EndNoteBibliography"/>
        <w:spacing w:after="0"/>
        <w:ind w:left="720" w:hanging="720"/>
      </w:pPr>
      <w:r w:rsidRPr="00956C0F">
        <w:t xml:space="preserve">Hystad, P., Setton, E., Cervantes, A., Poplawski, K., Deschenes, S., Brauer, M., van Donkelaar, A., Lamsal, L., Martin, R., &amp; Jerrett, M. (2011). Creating national air pollution models for population exposure assessment in Canada. </w:t>
      </w:r>
      <w:r w:rsidRPr="00956C0F">
        <w:rPr>
          <w:i/>
        </w:rPr>
        <w:t>Environmental health perspectives, 119</w:t>
      </w:r>
      <w:r w:rsidRPr="00956C0F">
        <w:t xml:space="preserve">(8), 1123. </w:t>
      </w:r>
    </w:p>
    <w:p w14:paraId="33FF3238" w14:textId="77777777" w:rsidR="00956C0F" w:rsidRPr="00956C0F" w:rsidRDefault="00956C0F" w:rsidP="00956C0F">
      <w:pPr>
        <w:pStyle w:val="EndNoteBibliography"/>
        <w:spacing w:after="0"/>
        <w:ind w:left="720" w:hanging="720"/>
      </w:pPr>
      <w:r w:rsidRPr="00956C0F">
        <w:t xml:space="preserve">Khreis, H., de Hoogh, K., &amp; Nieuwenhuijsen, M. J. (2018). Full-chain health impact assessment of traffic-related air pollution and childhood asthma. </w:t>
      </w:r>
      <w:r w:rsidRPr="00956C0F">
        <w:rPr>
          <w:i/>
        </w:rPr>
        <w:t>Environment international, 114</w:t>
      </w:r>
      <w:r w:rsidRPr="00956C0F">
        <w:t xml:space="preserve">, 365-375. </w:t>
      </w:r>
    </w:p>
    <w:p w14:paraId="6C697B4B" w14:textId="77777777" w:rsidR="00956C0F" w:rsidRPr="00956C0F" w:rsidRDefault="00956C0F" w:rsidP="00956C0F">
      <w:pPr>
        <w:pStyle w:val="EndNoteBibliography"/>
        <w:spacing w:after="0"/>
        <w:ind w:left="720" w:hanging="720"/>
      </w:pPr>
      <w:r w:rsidRPr="00956C0F">
        <w:t xml:space="preserve">Khreis, H., Kelly, C., Tate, J., Parslow, R., Lucas, K., &amp; Nieuwenhuijsen, M. (2017). Exposure to traffic-related air pollution and risk of development of childhood asthma: a systematic review and meta-analysis. </w:t>
      </w:r>
      <w:r w:rsidRPr="00956C0F">
        <w:rPr>
          <w:i/>
        </w:rPr>
        <w:t>Environment international, 100</w:t>
      </w:r>
      <w:r w:rsidRPr="00956C0F">
        <w:t xml:space="preserve">, 1-31. </w:t>
      </w:r>
    </w:p>
    <w:p w14:paraId="55233D90" w14:textId="77777777" w:rsidR="00956C0F" w:rsidRPr="00956C0F" w:rsidRDefault="00956C0F" w:rsidP="00956C0F">
      <w:pPr>
        <w:pStyle w:val="EndNoteBibliography"/>
        <w:spacing w:after="0"/>
        <w:ind w:left="720" w:hanging="720"/>
      </w:pPr>
      <w:r w:rsidRPr="00956C0F">
        <w:t xml:space="preserve">Khreis, H., Ramani, T., de Hoogh, K., Mueller, N., Rojas-Rueda, D., Zietsman, J., &amp; Nieuwenhuijsen, M. J. (2018). Traffic-Related Air Pollution and the Local Burden of Childhood Asthma in Bradford, UK. </w:t>
      </w:r>
      <w:r w:rsidRPr="00956C0F">
        <w:rPr>
          <w:i/>
        </w:rPr>
        <w:t>International Journal of Transportation Science and Technology</w:t>
      </w:r>
      <w:r w:rsidRPr="00956C0F">
        <w:t xml:space="preserve">. </w:t>
      </w:r>
    </w:p>
    <w:p w14:paraId="463C0A20" w14:textId="77777777" w:rsidR="00956C0F" w:rsidRPr="00956C0F" w:rsidRDefault="00956C0F" w:rsidP="00956C0F">
      <w:pPr>
        <w:pStyle w:val="EndNoteBibliography"/>
        <w:spacing w:after="0"/>
        <w:ind w:left="720" w:hanging="720"/>
      </w:pPr>
      <w:r w:rsidRPr="00956C0F">
        <w:t xml:space="preserve">Korn, E. L., &amp; Graubard, B. I. (2011). </w:t>
      </w:r>
      <w:r w:rsidRPr="00956C0F">
        <w:rPr>
          <w:i/>
        </w:rPr>
        <w:t>Analysis of health surveys</w:t>
      </w:r>
      <w:r w:rsidRPr="00956C0F">
        <w:t xml:space="preserve"> (Vol. 323): John Wiley &amp; Sons.</w:t>
      </w:r>
    </w:p>
    <w:p w14:paraId="05752046" w14:textId="77777777" w:rsidR="00956C0F" w:rsidRPr="00956C0F" w:rsidRDefault="00956C0F" w:rsidP="00956C0F">
      <w:pPr>
        <w:pStyle w:val="EndNoteBibliography"/>
        <w:spacing w:after="0"/>
        <w:ind w:left="720" w:hanging="720"/>
      </w:pPr>
      <w:r w:rsidRPr="00956C0F">
        <w:t xml:space="preserve">Manson, S., Schroeder, J., Van Riper, D., &amp; Ruggles, S. (2018). </w:t>
      </w:r>
      <w:r w:rsidRPr="00956C0F">
        <w:rPr>
          <w:i/>
        </w:rPr>
        <w:t>IPUMS National Historical Geographic Information System: Version 13.0 [Database]. Minneapolis: University of Minnesota.</w:t>
      </w:r>
      <w:r w:rsidRPr="00956C0F">
        <w:t xml:space="preserve"> </w:t>
      </w:r>
    </w:p>
    <w:p w14:paraId="06E493DA" w14:textId="77777777" w:rsidR="00956C0F" w:rsidRPr="00956C0F" w:rsidRDefault="00956C0F" w:rsidP="00956C0F">
      <w:pPr>
        <w:pStyle w:val="EndNoteBibliography"/>
        <w:spacing w:after="0"/>
        <w:ind w:left="720" w:hanging="720"/>
      </w:pPr>
      <w:r w:rsidRPr="00956C0F">
        <w:t xml:space="preserve">Mausner, J., &amp; Kramer, S. (1985). Epidemiology: An Introductory Text. Phila-delphia. </w:t>
      </w:r>
      <w:r w:rsidRPr="00956C0F">
        <w:rPr>
          <w:i/>
        </w:rPr>
        <w:t>PA: Saunders</w:t>
      </w:r>
      <w:r w:rsidRPr="00956C0F">
        <w:t xml:space="preserve">. </w:t>
      </w:r>
    </w:p>
    <w:p w14:paraId="3161CF8C" w14:textId="77777777" w:rsidR="00956C0F" w:rsidRPr="00956C0F" w:rsidRDefault="00956C0F" w:rsidP="00956C0F">
      <w:pPr>
        <w:pStyle w:val="EndNoteBibliography"/>
        <w:spacing w:after="0"/>
        <w:ind w:left="720" w:hanging="720"/>
      </w:pPr>
      <w:r w:rsidRPr="00956C0F">
        <w:t xml:space="preserve">Novotny, E. V., Bechle, M. J., Millet, D. B., &amp; Marshall, J. D. (2011). National satellite-based land-use regression: NO2 in the United States. </w:t>
      </w:r>
      <w:r w:rsidRPr="00956C0F">
        <w:rPr>
          <w:i/>
        </w:rPr>
        <w:t>Environmental science &amp; technology, 45</w:t>
      </w:r>
      <w:r w:rsidRPr="00956C0F">
        <w:t xml:space="preserve">(10), 4407-4414. </w:t>
      </w:r>
    </w:p>
    <w:p w14:paraId="55F6FF7C" w14:textId="77777777" w:rsidR="00956C0F" w:rsidRPr="00956C0F" w:rsidRDefault="00956C0F" w:rsidP="00956C0F">
      <w:pPr>
        <w:pStyle w:val="EndNoteBibliography"/>
        <w:spacing w:after="0"/>
        <w:ind w:left="720" w:hanging="720"/>
      </w:pPr>
      <w:r w:rsidRPr="00956C0F">
        <w:t xml:space="preserve">Perez, L., Declercq, C., Iñiguez, C., Aguilera, I., Badaloni, C., Ballester, F., Bouland, C., Chanel, O., Cirarda, F. B., &amp; Forastiere, F. (2013). Chronic burden of near-roadway traffic pollution in 10 European cities (APHEKOM network). </w:t>
      </w:r>
      <w:r w:rsidRPr="00956C0F">
        <w:rPr>
          <w:i/>
        </w:rPr>
        <w:t>European Respiratory Journal</w:t>
      </w:r>
      <w:r w:rsidRPr="00956C0F">
        <w:t xml:space="preserve">, erj00311-02012. </w:t>
      </w:r>
    </w:p>
    <w:p w14:paraId="686EAA72" w14:textId="77777777" w:rsidR="00956C0F" w:rsidRPr="00956C0F" w:rsidRDefault="00956C0F" w:rsidP="00956C0F">
      <w:pPr>
        <w:pStyle w:val="EndNoteBibliography"/>
        <w:spacing w:after="0"/>
        <w:ind w:left="720" w:hanging="720"/>
      </w:pPr>
      <w:r w:rsidRPr="00956C0F">
        <w:t xml:space="preserve">Perez, L., Künzli, N., Avol, E., Hricko, A. M., Lurmann, F., Nicholas, E., Gilliland, F., Peters, J., &amp; McConnell, R. (2009). Global goods movement and the local burden of childhood asthma in southern California. </w:t>
      </w:r>
      <w:r w:rsidRPr="00956C0F">
        <w:rPr>
          <w:i/>
        </w:rPr>
        <w:t>American Journal of Public Health, 99</w:t>
      </w:r>
      <w:r w:rsidRPr="00956C0F">
        <w:t xml:space="preserve">(S3), S622-S628. </w:t>
      </w:r>
    </w:p>
    <w:p w14:paraId="51E2C9AB" w14:textId="77777777" w:rsidR="00956C0F" w:rsidRPr="00956C0F" w:rsidRDefault="00956C0F" w:rsidP="00956C0F">
      <w:pPr>
        <w:pStyle w:val="EndNoteBibliography"/>
        <w:spacing w:after="0"/>
        <w:ind w:left="720" w:hanging="720"/>
      </w:pPr>
      <w:r w:rsidRPr="00956C0F">
        <w:t>R Core Team. (2018). R: A Language and Environment for Statistical Computing: R Foundation for Statistical Computing. Retrieved from https://www.R-project.org/</w:t>
      </w:r>
    </w:p>
    <w:p w14:paraId="62620953" w14:textId="77777777" w:rsidR="00956C0F" w:rsidRPr="00956C0F" w:rsidRDefault="00956C0F" w:rsidP="00956C0F">
      <w:pPr>
        <w:pStyle w:val="EndNoteBibliography"/>
        <w:spacing w:after="0"/>
        <w:ind w:left="720" w:hanging="720"/>
      </w:pPr>
      <w:r w:rsidRPr="00956C0F">
        <w:t>US Census Bureau. (2010). American factfinder: US Census Bureau Washington, DC.</w:t>
      </w:r>
    </w:p>
    <w:p w14:paraId="0EBECAF1" w14:textId="77777777" w:rsidR="00956C0F" w:rsidRPr="00956C0F" w:rsidRDefault="00956C0F" w:rsidP="00956C0F">
      <w:pPr>
        <w:pStyle w:val="EndNoteBibliography"/>
        <w:ind w:left="720" w:hanging="720"/>
      </w:pPr>
      <w:r w:rsidRPr="00956C0F">
        <w:lastRenderedPageBreak/>
        <w:t>US Census Bureau. (2016, 2016, December 8</w:t>
      </w:r>
    </w:p>
    <w:p w14:paraId="2F82027A" w14:textId="77777777" w:rsidR="00956C0F" w:rsidRPr="00956C0F" w:rsidRDefault="00956C0F" w:rsidP="00956C0F">
      <w:pPr>
        <w:pStyle w:val="EndNoteBibliography"/>
        <w:spacing w:after="0"/>
        <w:ind w:left="720" w:hanging="720"/>
      </w:pPr>
      <w:r w:rsidRPr="00956C0F">
        <w:t>). Defining rural at the U.S. census bureau.   Retrieved from https://www.census.gov/library/publications/2016/acs/acsgeo-1.html</w:t>
      </w:r>
    </w:p>
    <w:p w14:paraId="4F675B7B" w14:textId="77777777" w:rsidR="00956C0F" w:rsidRPr="00956C0F" w:rsidRDefault="00956C0F" w:rsidP="00956C0F">
      <w:pPr>
        <w:pStyle w:val="EndNoteBibliography"/>
        <w:ind w:left="720" w:hanging="720"/>
      </w:pPr>
      <w:r w:rsidRPr="00956C0F">
        <w:t xml:space="preserve">Vienneau, D., De Hoogh, K., Bechle, M. J., Beelen, R., Van Donkelaar, A., Martin, R. V., Millet, D. B., Hoek, G., &amp; Marshall, J. D. (2013). Western European land use regression incorporating satellite-and ground-based measurements of NO2 and PM10. </w:t>
      </w:r>
      <w:r w:rsidRPr="00956C0F">
        <w:rPr>
          <w:i/>
        </w:rPr>
        <w:t>Environmental science &amp; technology, 47</w:t>
      </w:r>
      <w:r w:rsidRPr="00956C0F">
        <w:t xml:space="preserve">(23), 13555-13564. </w:t>
      </w:r>
    </w:p>
    <w:p w14:paraId="275AEC25" w14:textId="77777777" w:rsidR="00956C0F" w:rsidRPr="00956C0F" w:rsidRDefault="00956C0F" w:rsidP="00956C0F">
      <w:pPr>
        <w:pStyle w:val="EndNoteBibliography"/>
        <w:ind w:left="720" w:hanging="720"/>
      </w:pPr>
      <w:r w:rsidRPr="00956C0F">
        <w:t xml:space="preserve">WHO. (2005). </w:t>
      </w:r>
      <w:r w:rsidRPr="00956C0F">
        <w:rPr>
          <w:i/>
        </w:rPr>
        <w:t>Air Quality Guidlines Global Update 2005</w:t>
      </w:r>
      <w:r w:rsidRPr="00956C0F">
        <w:t>. Retrieved from www.euro.who.int</w:t>
      </w:r>
    </w:p>
    <w:p w14:paraId="4159A59D" w14:textId="77777777" w:rsidR="00956C0F" w:rsidRPr="00956C0F" w:rsidRDefault="00956C0F" w:rsidP="00956C0F">
      <w:pPr>
        <w:pStyle w:val="EndNoteBibliography"/>
        <w:ind w:left="720" w:hanging="720"/>
      </w:pPr>
      <w:r w:rsidRPr="00956C0F">
        <w:t xml:space="preserve">Winer, R. A., Qin, X., Harrington, T., Moorman, J., &amp; Zahran, H. (2012). Asthma incidence among children and adults: findings from the Behavioral Risk Factor Surveillance system asthma call-back survey—United States, 2006–2008. </w:t>
      </w:r>
      <w:r w:rsidRPr="00956C0F">
        <w:rPr>
          <w:i/>
        </w:rPr>
        <w:t>Journal of Asthma, 49</w:t>
      </w:r>
      <w:r w:rsidRPr="00956C0F">
        <w:t xml:space="preserve">(1), 16-22. </w:t>
      </w:r>
    </w:p>
    <w:p w14:paraId="6410C1AD" w14:textId="42C60279" w:rsidR="00996C2C" w:rsidRPr="00EC1FA9" w:rsidRDefault="00E23ED3" w:rsidP="00956C0F">
      <w:r w:rsidRPr="00EC1FA9">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595"/>
    <w:p w14:paraId="13371C8B" w14:textId="7F908998" w:rsidR="008A69EE" w:rsidRDefault="004E4D3F">
      <w:pPr>
        <w:pStyle w:val="TableofFigures"/>
        <w:tabs>
          <w:tab w:val="right" w:leader="dot" w:pos="12950"/>
        </w:tabs>
        <w:rPr>
          <w:ins w:id="596" w:author="Alotaibi, Raed" w:date="2019-06-19T11:56:00Z"/>
          <w:rFonts w:eastAsiaTheme="minorEastAsia"/>
          <w:noProof/>
        </w:rPr>
      </w:pPr>
      <w:r w:rsidRPr="00EC1FA9">
        <w:fldChar w:fldCharType="begin"/>
      </w:r>
      <w:r w:rsidRPr="00EC1FA9">
        <w:instrText xml:space="preserve"> TOC \h \z \c "Table S" </w:instrText>
      </w:r>
      <w:r w:rsidRPr="00EC1FA9">
        <w:fldChar w:fldCharType="separate"/>
      </w:r>
      <w:ins w:id="597" w:author="Alotaibi, Raed" w:date="2019-06-19T11:56:00Z">
        <w:r w:rsidR="008A69EE" w:rsidRPr="008C0B65">
          <w:rPr>
            <w:rStyle w:val="Hyperlink"/>
            <w:noProof/>
          </w:rPr>
          <w:fldChar w:fldCharType="begin"/>
        </w:r>
        <w:r w:rsidR="008A69EE" w:rsidRPr="008C0B65">
          <w:rPr>
            <w:rStyle w:val="Hyperlink"/>
            <w:noProof/>
          </w:rPr>
          <w:instrText xml:space="preserve"> </w:instrText>
        </w:r>
        <w:r w:rsidR="008A69EE">
          <w:rPr>
            <w:noProof/>
          </w:rPr>
          <w:instrText>HYPERLINK \l "_Toc11837829"</w:instrText>
        </w:r>
        <w:r w:rsidR="008A69EE" w:rsidRPr="008C0B65">
          <w:rPr>
            <w:rStyle w:val="Hyperlink"/>
            <w:noProof/>
          </w:rPr>
          <w:instrText xml:space="preserve"> </w:instrText>
        </w:r>
        <w:r w:rsidR="008A69EE" w:rsidRPr="008C0B65">
          <w:rPr>
            <w:rStyle w:val="Hyperlink"/>
            <w:noProof/>
          </w:rPr>
        </w:r>
        <w:r w:rsidR="008A69EE" w:rsidRPr="008C0B65">
          <w:rPr>
            <w:rStyle w:val="Hyperlink"/>
            <w:noProof/>
          </w:rPr>
          <w:fldChar w:fldCharType="separate"/>
        </w:r>
        <w:r w:rsidR="008A69EE" w:rsidRPr="008C0B65">
          <w:rPr>
            <w:rStyle w:val="Hyperlink"/>
            <w:noProof/>
          </w:rPr>
          <w:t>Table S1: NO</w:t>
        </w:r>
        <w:r w:rsidR="008A69EE" w:rsidRPr="008C0B65">
          <w:rPr>
            <w:rStyle w:val="Hyperlink"/>
            <w:noProof/>
            <w:vertAlign w:val="subscript"/>
          </w:rPr>
          <w:t>2</w:t>
        </w:r>
        <w:r w:rsidR="008A69EE" w:rsidRPr="008C0B65">
          <w:rPr>
            <w:rStyle w:val="Hyperlink"/>
            <w:noProof/>
          </w:rPr>
          <w:t xml:space="preserve"> concentration (ug/m</w:t>
        </w:r>
        <w:r w:rsidR="008A69EE" w:rsidRPr="008C0B65">
          <w:rPr>
            <w:rStyle w:val="Hyperlink"/>
            <w:noProof/>
            <w:vertAlign w:val="superscript"/>
          </w:rPr>
          <w:t>3</w:t>
        </w:r>
        <w:r w:rsidR="008A69EE" w:rsidRPr="008C0B65">
          <w:rPr>
            <w:rStyle w:val="Hyperlink"/>
            <w:noProof/>
          </w:rPr>
          <w:t>) by state</w:t>
        </w:r>
        <w:r w:rsidR="008A69EE">
          <w:rPr>
            <w:noProof/>
            <w:webHidden/>
          </w:rPr>
          <w:tab/>
        </w:r>
        <w:r w:rsidR="008A69EE">
          <w:rPr>
            <w:noProof/>
            <w:webHidden/>
          </w:rPr>
          <w:fldChar w:fldCharType="begin"/>
        </w:r>
        <w:r w:rsidR="008A69EE">
          <w:rPr>
            <w:noProof/>
            <w:webHidden/>
          </w:rPr>
          <w:instrText xml:space="preserve"> PAGEREF _Toc11837829 \h </w:instrText>
        </w:r>
        <w:r w:rsidR="008A69EE">
          <w:rPr>
            <w:noProof/>
            <w:webHidden/>
          </w:rPr>
        </w:r>
      </w:ins>
      <w:r w:rsidR="008A69EE">
        <w:rPr>
          <w:noProof/>
          <w:webHidden/>
        </w:rPr>
        <w:fldChar w:fldCharType="separate"/>
      </w:r>
      <w:ins w:id="598" w:author="Alotaibi, Raed" w:date="2019-06-19T11:56:00Z">
        <w:r w:rsidR="008A69EE">
          <w:rPr>
            <w:noProof/>
            <w:webHidden/>
          </w:rPr>
          <w:t>18</w:t>
        </w:r>
        <w:r w:rsidR="008A69EE">
          <w:rPr>
            <w:noProof/>
            <w:webHidden/>
          </w:rPr>
          <w:fldChar w:fldCharType="end"/>
        </w:r>
        <w:r w:rsidR="008A69EE" w:rsidRPr="008C0B65">
          <w:rPr>
            <w:rStyle w:val="Hyperlink"/>
            <w:noProof/>
          </w:rPr>
          <w:fldChar w:fldCharType="end"/>
        </w:r>
      </w:ins>
    </w:p>
    <w:p w14:paraId="444EAA02" w14:textId="34F37834" w:rsidR="008A69EE" w:rsidRDefault="008A69EE">
      <w:pPr>
        <w:pStyle w:val="TableofFigures"/>
        <w:tabs>
          <w:tab w:val="right" w:leader="dot" w:pos="12950"/>
        </w:tabs>
        <w:rPr>
          <w:ins w:id="599" w:author="Alotaibi, Raed" w:date="2019-06-19T11:56:00Z"/>
          <w:rFonts w:eastAsiaTheme="minorEastAsia"/>
          <w:noProof/>
        </w:rPr>
      </w:pPr>
      <w:ins w:id="600" w:author="Alotaibi, Raed" w:date="2019-06-19T11:56:00Z">
        <w:r w:rsidRPr="008C0B65">
          <w:rPr>
            <w:rStyle w:val="Hyperlink"/>
            <w:noProof/>
          </w:rPr>
          <w:fldChar w:fldCharType="begin"/>
        </w:r>
        <w:r w:rsidRPr="008C0B65">
          <w:rPr>
            <w:rStyle w:val="Hyperlink"/>
            <w:noProof/>
          </w:rPr>
          <w:instrText xml:space="preserve"> </w:instrText>
        </w:r>
        <w:r>
          <w:rPr>
            <w:noProof/>
          </w:rPr>
          <w:instrText>HYPERLINK \l "_Toc11837830"</w:instrText>
        </w:r>
        <w:r w:rsidRPr="008C0B65">
          <w:rPr>
            <w:rStyle w:val="Hyperlink"/>
            <w:noProof/>
          </w:rPr>
          <w:instrText xml:space="preserve"> </w:instrText>
        </w:r>
        <w:r w:rsidRPr="008C0B65">
          <w:rPr>
            <w:rStyle w:val="Hyperlink"/>
            <w:noProof/>
          </w:rPr>
        </w:r>
        <w:r w:rsidRPr="008C0B65">
          <w:rPr>
            <w:rStyle w:val="Hyperlink"/>
            <w:noProof/>
          </w:rPr>
          <w:fldChar w:fldCharType="separate"/>
        </w:r>
        <w:r w:rsidRPr="008C0B65">
          <w:rPr>
            <w:rStyle w:val="Hyperlink"/>
            <w:noProof/>
          </w:rPr>
          <w:t>Table S2: Available asthma incidence rate by state and year</w:t>
        </w:r>
        <w:r>
          <w:rPr>
            <w:noProof/>
            <w:webHidden/>
          </w:rPr>
          <w:tab/>
        </w:r>
        <w:r>
          <w:rPr>
            <w:noProof/>
            <w:webHidden/>
          </w:rPr>
          <w:fldChar w:fldCharType="begin"/>
        </w:r>
        <w:r>
          <w:rPr>
            <w:noProof/>
            <w:webHidden/>
          </w:rPr>
          <w:instrText xml:space="preserve"> PAGEREF _Toc11837830 \h </w:instrText>
        </w:r>
        <w:r>
          <w:rPr>
            <w:noProof/>
            <w:webHidden/>
          </w:rPr>
        </w:r>
      </w:ins>
      <w:r>
        <w:rPr>
          <w:noProof/>
          <w:webHidden/>
        </w:rPr>
        <w:fldChar w:fldCharType="separate"/>
      </w:r>
      <w:ins w:id="601" w:author="Alotaibi, Raed" w:date="2019-06-19T11:56:00Z">
        <w:r>
          <w:rPr>
            <w:noProof/>
            <w:webHidden/>
          </w:rPr>
          <w:t>20</w:t>
        </w:r>
        <w:r>
          <w:rPr>
            <w:noProof/>
            <w:webHidden/>
          </w:rPr>
          <w:fldChar w:fldCharType="end"/>
        </w:r>
        <w:r w:rsidRPr="008C0B65">
          <w:rPr>
            <w:rStyle w:val="Hyperlink"/>
            <w:noProof/>
          </w:rPr>
          <w:fldChar w:fldCharType="end"/>
        </w:r>
      </w:ins>
    </w:p>
    <w:p w14:paraId="18DCDA55" w14:textId="5FEC519F" w:rsidR="008A69EE" w:rsidRDefault="008A69EE">
      <w:pPr>
        <w:pStyle w:val="TableofFigures"/>
        <w:tabs>
          <w:tab w:val="right" w:leader="dot" w:pos="12950"/>
        </w:tabs>
        <w:rPr>
          <w:ins w:id="602" w:author="Alotaibi, Raed" w:date="2019-06-19T11:56:00Z"/>
          <w:rFonts w:eastAsiaTheme="minorEastAsia"/>
          <w:noProof/>
        </w:rPr>
      </w:pPr>
      <w:ins w:id="603" w:author="Alotaibi, Raed" w:date="2019-06-19T11:56:00Z">
        <w:r w:rsidRPr="008C0B65">
          <w:rPr>
            <w:rStyle w:val="Hyperlink"/>
            <w:noProof/>
          </w:rPr>
          <w:fldChar w:fldCharType="begin"/>
        </w:r>
        <w:r w:rsidRPr="008C0B65">
          <w:rPr>
            <w:rStyle w:val="Hyperlink"/>
            <w:noProof/>
          </w:rPr>
          <w:instrText xml:space="preserve"> </w:instrText>
        </w:r>
        <w:r>
          <w:rPr>
            <w:noProof/>
          </w:rPr>
          <w:instrText>HYPERLINK \l "_Toc11837831"</w:instrText>
        </w:r>
        <w:r w:rsidRPr="008C0B65">
          <w:rPr>
            <w:rStyle w:val="Hyperlink"/>
            <w:noProof/>
          </w:rPr>
          <w:instrText xml:space="preserve"> </w:instrText>
        </w:r>
        <w:r w:rsidRPr="008C0B65">
          <w:rPr>
            <w:rStyle w:val="Hyperlink"/>
            <w:noProof/>
          </w:rPr>
        </w:r>
        <w:r w:rsidRPr="008C0B65">
          <w:rPr>
            <w:rStyle w:val="Hyperlink"/>
            <w:noProof/>
          </w:rPr>
          <w:fldChar w:fldCharType="separate"/>
        </w:r>
        <w:r w:rsidRPr="008C0B65">
          <w:rPr>
            <w:rStyle w:val="Hyperlink"/>
            <w:noProof/>
          </w:rPr>
          <w:t>Table S3: Childhood asthma survey summary by state (Total of 2006-2010)</w:t>
        </w:r>
        <w:r>
          <w:rPr>
            <w:noProof/>
            <w:webHidden/>
          </w:rPr>
          <w:tab/>
        </w:r>
        <w:r>
          <w:rPr>
            <w:noProof/>
            <w:webHidden/>
          </w:rPr>
          <w:fldChar w:fldCharType="begin"/>
        </w:r>
        <w:r>
          <w:rPr>
            <w:noProof/>
            <w:webHidden/>
          </w:rPr>
          <w:instrText xml:space="preserve"> PAGEREF _Toc11837831 \h </w:instrText>
        </w:r>
        <w:r>
          <w:rPr>
            <w:noProof/>
            <w:webHidden/>
          </w:rPr>
        </w:r>
      </w:ins>
      <w:r>
        <w:rPr>
          <w:noProof/>
          <w:webHidden/>
        </w:rPr>
        <w:fldChar w:fldCharType="separate"/>
      </w:r>
      <w:ins w:id="604" w:author="Alotaibi, Raed" w:date="2019-06-19T11:56:00Z">
        <w:r>
          <w:rPr>
            <w:noProof/>
            <w:webHidden/>
          </w:rPr>
          <w:t>21</w:t>
        </w:r>
        <w:r>
          <w:rPr>
            <w:noProof/>
            <w:webHidden/>
          </w:rPr>
          <w:fldChar w:fldCharType="end"/>
        </w:r>
        <w:r w:rsidRPr="008C0B65">
          <w:rPr>
            <w:rStyle w:val="Hyperlink"/>
            <w:noProof/>
          </w:rPr>
          <w:fldChar w:fldCharType="end"/>
        </w:r>
      </w:ins>
    </w:p>
    <w:p w14:paraId="6BB0ACEB" w14:textId="249D8FCF" w:rsidR="008A69EE" w:rsidRDefault="008A69EE">
      <w:pPr>
        <w:pStyle w:val="TableofFigures"/>
        <w:tabs>
          <w:tab w:val="right" w:leader="dot" w:pos="12950"/>
        </w:tabs>
        <w:rPr>
          <w:ins w:id="605" w:author="Alotaibi, Raed" w:date="2019-06-19T11:56:00Z"/>
          <w:rFonts w:eastAsiaTheme="minorEastAsia"/>
          <w:noProof/>
        </w:rPr>
      </w:pPr>
      <w:ins w:id="606" w:author="Alotaibi, Raed" w:date="2019-06-19T11:56:00Z">
        <w:r w:rsidRPr="008C0B65">
          <w:rPr>
            <w:rStyle w:val="Hyperlink"/>
            <w:noProof/>
          </w:rPr>
          <w:fldChar w:fldCharType="begin"/>
        </w:r>
        <w:r w:rsidRPr="008C0B65">
          <w:rPr>
            <w:rStyle w:val="Hyperlink"/>
            <w:noProof/>
          </w:rPr>
          <w:instrText xml:space="preserve"> </w:instrText>
        </w:r>
        <w:r>
          <w:rPr>
            <w:noProof/>
          </w:rPr>
          <w:instrText>HYPERLINK \l "_Toc11837832"</w:instrText>
        </w:r>
        <w:r w:rsidRPr="008C0B65">
          <w:rPr>
            <w:rStyle w:val="Hyperlink"/>
            <w:noProof/>
          </w:rPr>
          <w:instrText xml:space="preserve"> </w:instrText>
        </w:r>
        <w:r w:rsidRPr="008C0B65">
          <w:rPr>
            <w:rStyle w:val="Hyperlink"/>
            <w:noProof/>
          </w:rPr>
        </w:r>
        <w:r w:rsidRPr="008C0B65">
          <w:rPr>
            <w:rStyle w:val="Hyperlink"/>
            <w:noProof/>
          </w:rPr>
          <w:fldChar w:fldCharType="separate"/>
        </w:r>
        <w:r w:rsidRPr="008C0B65">
          <w:rPr>
            <w:rStyle w:val="Hyperlink"/>
            <w:noProof/>
          </w:rPr>
          <w:t>Table S4: State results and comparison</w:t>
        </w:r>
        <w:r>
          <w:rPr>
            <w:noProof/>
            <w:webHidden/>
          </w:rPr>
          <w:tab/>
        </w:r>
        <w:r>
          <w:rPr>
            <w:noProof/>
            <w:webHidden/>
          </w:rPr>
          <w:fldChar w:fldCharType="begin"/>
        </w:r>
        <w:r>
          <w:rPr>
            <w:noProof/>
            <w:webHidden/>
          </w:rPr>
          <w:instrText xml:space="preserve"> PAGEREF _Toc11837832 \h </w:instrText>
        </w:r>
        <w:r>
          <w:rPr>
            <w:noProof/>
            <w:webHidden/>
          </w:rPr>
        </w:r>
      </w:ins>
      <w:r>
        <w:rPr>
          <w:noProof/>
          <w:webHidden/>
        </w:rPr>
        <w:fldChar w:fldCharType="separate"/>
      </w:r>
      <w:ins w:id="607" w:author="Alotaibi, Raed" w:date="2019-06-19T11:56:00Z">
        <w:r>
          <w:rPr>
            <w:noProof/>
            <w:webHidden/>
          </w:rPr>
          <w:t>24</w:t>
        </w:r>
        <w:r>
          <w:rPr>
            <w:noProof/>
            <w:webHidden/>
          </w:rPr>
          <w:fldChar w:fldCharType="end"/>
        </w:r>
        <w:r w:rsidRPr="008C0B65">
          <w:rPr>
            <w:rStyle w:val="Hyperlink"/>
            <w:noProof/>
          </w:rPr>
          <w:fldChar w:fldCharType="end"/>
        </w:r>
      </w:ins>
    </w:p>
    <w:p w14:paraId="73E69C7E" w14:textId="41867CDC" w:rsidR="008A69EE" w:rsidRDefault="008A69EE">
      <w:pPr>
        <w:pStyle w:val="TableofFigures"/>
        <w:tabs>
          <w:tab w:val="right" w:leader="dot" w:pos="12950"/>
        </w:tabs>
        <w:rPr>
          <w:ins w:id="608" w:author="Alotaibi, Raed" w:date="2019-06-19T11:56:00Z"/>
          <w:rFonts w:eastAsiaTheme="minorEastAsia"/>
          <w:noProof/>
        </w:rPr>
      </w:pPr>
      <w:ins w:id="609" w:author="Alotaibi, Raed" w:date="2019-06-19T11:56:00Z">
        <w:r w:rsidRPr="008C0B65">
          <w:rPr>
            <w:rStyle w:val="Hyperlink"/>
            <w:noProof/>
          </w:rPr>
          <w:fldChar w:fldCharType="begin"/>
        </w:r>
        <w:r w:rsidRPr="008C0B65">
          <w:rPr>
            <w:rStyle w:val="Hyperlink"/>
            <w:noProof/>
          </w:rPr>
          <w:instrText xml:space="preserve"> </w:instrText>
        </w:r>
        <w:r>
          <w:rPr>
            <w:noProof/>
          </w:rPr>
          <w:instrText>HYPERLINK \l "_Toc11837833"</w:instrText>
        </w:r>
        <w:r w:rsidRPr="008C0B65">
          <w:rPr>
            <w:rStyle w:val="Hyperlink"/>
            <w:noProof/>
          </w:rPr>
          <w:instrText xml:space="preserve"> </w:instrText>
        </w:r>
        <w:r w:rsidRPr="008C0B65">
          <w:rPr>
            <w:rStyle w:val="Hyperlink"/>
            <w:noProof/>
          </w:rPr>
        </w:r>
        <w:r w:rsidRPr="008C0B65">
          <w:rPr>
            <w:rStyle w:val="Hyperlink"/>
            <w:noProof/>
          </w:rPr>
          <w:fldChar w:fldCharType="separate"/>
        </w:r>
        <w:r w:rsidRPr="008C0B65">
          <w:rPr>
            <w:rStyle w:val="Hyperlink"/>
            <w:noProof/>
          </w:rPr>
          <w:t>Table S5: Comparing results by state</w:t>
        </w:r>
        <w:r>
          <w:rPr>
            <w:noProof/>
            <w:webHidden/>
          </w:rPr>
          <w:tab/>
        </w:r>
        <w:r>
          <w:rPr>
            <w:noProof/>
            <w:webHidden/>
          </w:rPr>
          <w:fldChar w:fldCharType="begin"/>
        </w:r>
        <w:r>
          <w:rPr>
            <w:noProof/>
            <w:webHidden/>
          </w:rPr>
          <w:instrText xml:space="preserve"> PAGEREF _Toc11837833 \h </w:instrText>
        </w:r>
        <w:r>
          <w:rPr>
            <w:noProof/>
            <w:webHidden/>
          </w:rPr>
        </w:r>
      </w:ins>
      <w:r>
        <w:rPr>
          <w:noProof/>
          <w:webHidden/>
        </w:rPr>
        <w:fldChar w:fldCharType="separate"/>
      </w:r>
      <w:ins w:id="610" w:author="Alotaibi, Raed" w:date="2019-06-19T11:56:00Z">
        <w:r>
          <w:rPr>
            <w:noProof/>
            <w:webHidden/>
          </w:rPr>
          <w:t>28</w:t>
        </w:r>
        <w:r>
          <w:rPr>
            <w:noProof/>
            <w:webHidden/>
          </w:rPr>
          <w:fldChar w:fldCharType="end"/>
        </w:r>
        <w:r w:rsidRPr="008C0B65">
          <w:rPr>
            <w:rStyle w:val="Hyperlink"/>
            <w:noProof/>
          </w:rPr>
          <w:fldChar w:fldCharType="end"/>
        </w:r>
      </w:ins>
    </w:p>
    <w:p w14:paraId="6CA81F48" w14:textId="586AC5E7" w:rsidR="00956C0F" w:rsidDel="008A69EE" w:rsidRDefault="00956C0F">
      <w:pPr>
        <w:pStyle w:val="TableofFigures"/>
        <w:tabs>
          <w:tab w:val="right" w:leader="dot" w:pos="12950"/>
        </w:tabs>
        <w:rPr>
          <w:del w:id="611" w:author="Alotaibi, Raed" w:date="2019-06-19T11:56:00Z"/>
          <w:rFonts w:eastAsiaTheme="minorEastAsia"/>
          <w:noProof/>
        </w:rPr>
      </w:pPr>
      <w:del w:id="612" w:author="Alotaibi, Raed" w:date="2019-06-19T11:56:00Z">
        <w:r w:rsidRPr="008A69EE" w:rsidDel="008A69EE">
          <w:rPr>
            <w:noProof/>
            <w:rPrChange w:id="613" w:author="Alotaibi, Raed" w:date="2019-06-19T11:56:00Z">
              <w:rPr>
                <w:rStyle w:val="Hyperlink"/>
                <w:noProof/>
              </w:rPr>
            </w:rPrChange>
          </w:rPr>
          <w:delText>Table S1: NO</w:delText>
        </w:r>
        <w:r w:rsidRPr="008A69EE" w:rsidDel="008A69EE">
          <w:rPr>
            <w:noProof/>
            <w:vertAlign w:val="subscript"/>
            <w:rPrChange w:id="614" w:author="Alotaibi, Raed" w:date="2019-06-19T11:56:00Z">
              <w:rPr>
                <w:rStyle w:val="Hyperlink"/>
                <w:noProof/>
                <w:vertAlign w:val="subscript"/>
              </w:rPr>
            </w:rPrChange>
          </w:rPr>
          <w:delText>2</w:delText>
        </w:r>
        <w:r w:rsidRPr="008A69EE" w:rsidDel="008A69EE">
          <w:rPr>
            <w:noProof/>
            <w:rPrChange w:id="615" w:author="Alotaibi, Raed" w:date="2019-06-19T11:56:00Z">
              <w:rPr>
                <w:rStyle w:val="Hyperlink"/>
                <w:noProof/>
              </w:rPr>
            </w:rPrChange>
          </w:rPr>
          <w:delText xml:space="preserve"> concentration (ug/m</w:delText>
        </w:r>
        <w:r w:rsidRPr="008A69EE" w:rsidDel="008A69EE">
          <w:rPr>
            <w:noProof/>
            <w:vertAlign w:val="superscript"/>
            <w:rPrChange w:id="616" w:author="Alotaibi, Raed" w:date="2019-06-19T11:56:00Z">
              <w:rPr>
                <w:rStyle w:val="Hyperlink"/>
                <w:noProof/>
                <w:vertAlign w:val="superscript"/>
              </w:rPr>
            </w:rPrChange>
          </w:rPr>
          <w:delText>3</w:delText>
        </w:r>
        <w:r w:rsidRPr="008A69EE" w:rsidDel="008A69EE">
          <w:rPr>
            <w:noProof/>
            <w:rPrChange w:id="617" w:author="Alotaibi, Raed" w:date="2019-06-19T11:56:00Z">
              <w:rPr>
                <w:rStyle w:val="Hyperlink"/>
                <w:noProof/>
              </w:rPr>
            </w:rPrChange>
          </w:rPr>
          <w:delText>) by state</w:delText>
        </w:r>
        <w:r w:rsidDel="008A69EE">
          <w:rPr>
            <w:noProof/>
            <w:webHidden/>
          </w:rPr>
          <w:tab/>
          <w:delText>18</w:delText>
        </w:r>
      </w:del>
    </w:p>
    <w:p w14:paraId="08C50BCA" w14:textId="3F03ADA7" w:rsidR="00956C0F" w:rsidDel="008A69EE" w:rsidRDefault="00956C0F">
      <w:pPr>
        <w:pStyle w:val="TableofFigures"/>
        <w:tabs>
          <w:tab w:val="right" w:leader="dot" w:pos="12950"/>
        </w:tabs>
        <w:rPr>
          <w:del w:id="618" w:author="Alotaibi, Raed" w:date="2019-06-19T11:56:00Z"/>
          <w:rFonts w:eastAsiaTheme="minorEastAsia"/>
          <w:noProof/>
        </w:rPr>
      </w:pPr>
      <w:del w:id="619" w:author="Alotaibi, Raed" w:date="2019-06-19T11:56:00Z">
        <w:r w:rsidRPr="008A69EE" w:rsidDel="008A69EE">
          <w:rPr>
            <w:noProof/>
            <w:rPrChange w:id="620" w:author="Alotaibi, Raed" w:date="2019-06-19T11:56:00Z">
              <w:rPr>
                <w:rStyle w:val="Hyperlink"/>
                <w:noProof/>
              </w:rPr>
            </w:rPrChange>
          </w:rPr>
          <w:delText>Table S2: Childhood asthma survey summary by state (Total of 2006-2010)</w:delText>
        </w:r>
        <w:r w:rsidDel="008A69EE">
          <w:rPr>
            <w:noProof/>
            <w:webHidden/>
          </w:rPr>
          <w:tab/>
          <w:delText>20</w:delText>
        </w:r>
      </w:del>
    </w:p>
    <w:p w14:paraId="0A61F6F7" w14:textId="4898EE79" w:rsidR="00956C0F" w:rsidDel="008A69EE" w:rsidRDefault="00956C0F">
      <w:pPr>
        <w:pStyle w:val="TableofFigures"/>
        <w:tabs>
          <w:tab w:val="right" w:leader="dot" w:pos="12950"/>
        </w:tabs>
        <w:rPr>
          <w:del w:id="621" w:author="Alotaibi, Raed" w:date="2019-06-19T11:56:00Z"/>
          <w:rFonts w:eastAsiaTheme="minorEastAsia"/>
          <w:noProof/>
        </w:rPr>
      </w:pPr>
      <w:del w:id="622" w:author="Alotaibi, Raed" w:date="2019-06-19T11:56:00Z">
        <w:r w:rsidRPr="008A69EE" w:rsidDel="008A69EE">
          <w:rPr>
            <w:noProof/>
            <w:rPrChange w:id="623" w:author="Alotaibi, Raed" w:date="2019-06-19T11:56:00Z">
              <w:rPr>
                <w:rStyle w:val="Hyperlink"/>
                <w:noProof/>
              </w:rPr>
            </w:rPrChange>
          </w:rPr>
          <w:delText>Table S3: State results and comparison</w:delText>
        </w:r>
        <w:r w:rsidDel="008A69EE">
          <w:rPr>
            <w:noProof/>
            <w:webHidden/>
          </w:rPr>
          <w:tab/>
          <w:delText>22</w:delText>
        </w:r>
      </w:del>
    </w:p>
    <w:p w14:paraId="6B4C0625" w14:textId="197EAF4A" w:rsidR="00956C0F" w:rsidDel="008A69EE" w:rsidRDefault="00956C0F">
      <w:pPr>
        <w:pStyle w:val="TableofFigures"/>
        <w:tabs>
          <w:tab w:val="right" w:leader="dot" w:pos="12950"/>
        </w:tabs>
        <w:rPr>
          <w:del w:id="624" w:author="Alotaibi, Raed" w:date="2019-06-19T11:56:00Z"/>
          <w:rFonts w:eastAsiaTheme="minorEastAsia"/>
          <w:noProof/>
        </w:rPr>
      </w:pPr>
      <w:del w:id="625" w:author="Alotaibi, Raed" w:date="2019-06-19T11:56:00Z">
        <w:r w:rsidRPr="008A69EE" w:rsidDel="008A69EE">
          <w:rPr>
            <w:noProof/>
            <w:rPrChange w:id="626" w:author="Alotaibi, Raed" w:date="2019-06-19T11:56:00Z">
              <w:rPr>
                <w:rStyle w:val="Hyperlink"/>
                <w:noProof/>
              </w:rPr>
            </w:rPrChange>
          </w:rPr>
          <w:delText>Table S4: Comparing results by state</w:delText>
        </w:r>
        <w:r w:rsidDel="008A69EE">
          <w:rPr>
            <w:noProof/>
            <w:webHidden/>
          </w:rPr>
          <w:tab/>
          <w:delText>26</w:delText>
        </w:r>
      </w:del>
    </w:p>
    <w:p w14:paraId="4A6288AD" w14:textId="74F472C1" w:rsidR="008A69EE" w:rsidRDefault="004E4D3F">
      <w:pPr>
        <w:pStyle w:val="TableofFigures"/>
        <w:tabs>
          <w:tab w:val="right" w:leader="dot" w:pos="12950"/>
        </w:tabs>
        <w:rPr>
          <w:ins w:id="627" w:author="Alotaibi, Raed" w:date="2019-06-19T11:56:00Z"/>
          <w:rFonts w:eastAsiaTheme="minorEastAsia"/>
          <w:noProof/>
        </w:rPr>
      </w:pPr>
      <w:r w:rsidRPr="00EC1FA9">
        <w:fldChar w:fldCharType="end"/>
      </w:r>
      <w:commentRangeEnd w:id="595"/>
      <w:r w:rsidR="00940645">
        <w:rPr>
          <w:rStyle w:val="CommentReference"/>
        </w:rPr>
        <w:commentReference w:id="595"/>
      </w:r>
      <w:r w:rsidRPr="00EC1FA9">
        <w:fldChar w:fldCharType="begin"/>
      </w:r>
      <w:r w:rsidRPr="00EC1FA9">
        <w:instrText xml:space="preserve"> TOC \h \z \c "Figure S" </w:instrText>
      </w:r>
      <w:r w:rsidRPr="00EC1FA9">
        <w:fldChar w:fldCharType="separate"/>
      </w:r>
      <w:ins w:id="628" w:author="Alotaibi, Raed" w:date="2019-06-19T11:56:00Z">
        <w:r w:rsidR="008A69EE" w:rsidRPr="00A85046">
          <w:rPr>
            <w:rStyle w:val="Hyperlink"/>
            <w:noProof/>
          </w:rPr>
          <w:fldChar w:fldCharType="begin"/>
        </w:r>
        <w:r w:rsidR="008A69EE" w:rsidRPr="00A85046">
          <w:rPr>
            <w:rStyle w:val="Hyperlink"/>
            <w:noProof/>
          </w:rPr>
          <w:instrText xml:space="preserve"> </w:instrText>
        </w:r>
        <w:r w:rsidR="008A69EE">
          <w:rPr>
            <w:noProof/>
          </w:rPr>
          <w:instrText>HYPERLINK \l "_Toc11837834"</w:instrText>
        </w:r>
        <w:r w:rsidR="008A69EE" w:rsidRPr="00A85046">
          <w:rPr>
            <w:rStyle w:val="Hyperlink"/>
            <w:noProof/>
          </w:rPr>
          <w:instrText xml:space="preserve"> </w:instrText>
        </w:r>
        <w:r w:rsidR="008A69EE" w:rsidRPr="00A85046">
          <w:rPr>
            <w:rStyle w:val="Hyperlink"/>
            <w:noProof/>
          </w:rPr>
        </w:r>
        <w:r w:rsidR="008A69EE" w:rsidRPr="00A85046">
          <w:rPr>
            <w:rStyle w:val="Hyperlink"/>
            <w:noProof/>
          </w:rPr>
          <w:fldChar w:fldCharType="separate"/>
        </w:r>
        <w:r w:rsidR="008A69EE" w:rsidRPr="00A85046">
          <w:rPr>
            <w:rStyle w:val="Hyperlink"/>
            <w:noProof/>
          </w:rPr>
          <w:t>Figure S1: NO</w:t>
        </w:r>
        <w:r w:rsidR="008A69EE" w:rsidRPr="00A85046">
          <w:rPr>
            <w:rStyle w:val="Hyperlink"/>
            <w:noProof/>
            <w:vertAlign w:val="subscript"/>
          </w:rPr>
          <w:t>2</w:t>
        </w:r>
        <w:r w:rsidR="008A69EE" w:rsidRPr="00A85046">
          <w:rPr>
            <w:rStyle w:val="Hyperlink"/>
            <w:noProof/>
          </w:rPr>
          <w:t xml:space="preserve"> concentration (ug/m</w:t>
        </w:r>
        <w:r w:rsidR="008A69EE" w:rsidRPr="00A85046">
          <w:rPr>
            <w:rStyle w:val="Hyperlink"/>
            <w:noProof/>
            <w:vertAlign w:val="superscript"/>
          </w:rPr>
          <w:t>3</w:t>
        </w:r>
        <w:r w:rsidR="008A69EE" w:rsidRPr="00A85046">
          <w:rPr>
            <w:rStyle w:val="Hyperlink"/>
            <w:noProof/>
          </w:rPr>
          <w:t>) by living location</w:t>
        </w:r>
        <w:r w:rsidR="008A69EE">
          <w:rPr>
            <w:noProof/>
            <w:webHidden/>
          </w:rPr>
          <w:tab/>
        </w:r>
        <w:r w:rsidR="008A69EE">
          <w:rPr>
            <w:noProof/>
            <w:webHidden/>
          </w:rPr>
          <w:fldChar w:fldCharType="begin"/>
        </w:r>
        <w:r w:rsidR="008A69EE">
          <w:rPr>
            <w:noProof/>
            <w:webHidden/>
          </w:rPr>
          <w:instrText xml:space="preserve"> PAGEREF _Toc11837834 \h </w:instrText>
        </w:r>
        <w:r w:rsidR="008A69EE">
          <w:rPr>
            <w:noProof/>
            <w:webHidden/>
          </w:rPr>
        </w:r>
      </w:ins>
      <w:r w:rsidR="008A69EE">
        <w:rPr>
          <w:noProof/>
          <w:webHidden/>
        </w:rPr>
        <w:fldChar w:fldCharType="separate"/>
      </w:r>
      <w:ins w:id="629" w:author="Alotaibi, Raed" w:date="2019-06-19T11:56:00Z">
        <w:r w:rsidR="008A69EE">
          <w:rPr>
            <w:noProof/>
            <w:webHidden/>
          </w:rPr>
          <w:t>30</w:t>
        </w:r>
        <w:r w:rsidR="008A69EE">
          <w:rPr>
            <w:noProof/>
            <w:webHidden/>
          </w:rPr>
          <w:fldChar w:fldCharType="end"/>
        </w:r>
        <w:r w:rsidR="008A69EE" w:rsidRPr="00A85046">
          <w:rPr>
            <w:rStyle w:val="Hyperlink"/>
            <w:noProof/>
          </w:rPr>
          <w:fldChar w:fldCharType="end"/>
        </w:r>
      </w:ins>
    </w:p>
    <w:p w14:paraId="41222698" w14:textId="3F23E2A1" w:rsidR="008A69EE" w:rsidRDefault="008A69EE">
      <w:pPr>
        <w:pStyle w:val="TableofFigures"/>
        <w:tabs>
          <w:tab w:val="right" w:leader="dot" w:pos="12950"/>
        </w:tabs>
        <w:rPr>
          <w:ins w:id="630" w:author="Alotaibi, Raed" w:date="2019-06-19T11:56:00Z"/>
          <w:rFonts w:eastAsiaTheme="minorEastAsia"/>
          <w:noProof/>
        </w:rPr>
      </w:pPr>
      <w:ins w:id="631" w:author="Alotaibi, Raed" w:date="2019-06-19T11:56:00Z">
        <w:r w:rsidRPr="00A85046">
          <w:rPr>
            <w:rStyle w:val="Hyperlink"/>
            <w:noProof/>
          </w:rPr>
          <w:fldChar w:fldCharType="begin"/>
        </w:r>
        <w:r w:rsidRPr="00A85046">
          <w:rPr>
            <w:rStyle w:val="Hyperlink"/>
            <w:noProof/>
          </w:rPr>
          <w:instrText xml:space="preserve"> </w:instrText>
        </w:r>
        <w:r>
          <w:rPr>
            <w:noProof/>
          </w:rPr>
          <w:instrText>HYPERLINK \l "_Toc11837835"</w:instrText>
        </w:r>
        <w:r w:rsidRPr="00A85046">
          <w:rPr>
            <w:rStyle w:val="Hyperlink"/>
            <w:noProof/>
          </w:rPr>
          <w:instrText xml:space="preserve"> </w:instrText>
        </w:r>
        <w:r w:rsidRPr="00A85046">
          <w:rPr>
            <w:rStyle w:val="Hyperlink"/>
            <w:noProof/>
          </w:rPr>
        </w:r>
        <w:r w:rsidRPr="00A85046">
          <w:rPr>
            <w:rStyle w:val="Hyperlink"/>
            <w:noProof/>
          </w:rPr>
          <w:fldChar w:fldCharType="separate"/>
        </w:r>
        <w:r w:rsidRPr="00A85046">
          <w:rPr>
            <w:rStyle w:val="Hyperlink"/>
            <w:noProof/>
          </w:rPr>
          <w:t>Figure S2: NO</w:t>
        </w:r>
        <w:r w:rsidRPr="00A85046">
          <w:rPr>
            <w:rStyle w:val="Hyperlink"/>
            <w:noProof/>
            <w:vertAlign w:val="subscript"/>
          </w:rPr>
          <w:t>2</w:t>
        </w:r>
        <w:r w:rsidRPr="00A85046">
          <w:rPr>
            <w:rStyle w:val="Hyperlink"/>
            <w:noProof/>
          </w:rPr>
          <w:t xml:space="preserve"> concentration (ug/m</w:t>
        </w:r>
        <w:r w:rsidRPr="00A85046">
          <w:rPr>
            <w:rStyle w:val="Hyperlink"/>
            <w:noProof/>
            <w:vertAlign w:val="superscript"/>
          </w:rPr>
          <w:t>3</w:t>
        </w:r>
        <w:r w:rsidRPr="00A85046">
          <w:rPr>
            <w:rStyle w:val="Hyperlink"/>
            <w:noProof/>
          </w:rPr>
          <w:t>) by median income group</w:t>
        </w:r>
        <w:r>
          <w:rPr>
            <w:noProof/>
            <w:webHidden/>
          </w:rPr>
          <w:tab/>
        </w:r>
        <w:r>
          <w:rPr>
            <w:noProof/>
            <w:webHidden/>
          </w:rPr>
          <w:fldChar w:fldCharType="begin"/>
        </w:r>
        <w:r>
          <w:rPr>
            <w:noProof/>
            <w:webHidden/>
          </w:rPr>
          <w:instrText xml:space="preserve"> PAGEREF _Toc11837835 \h </w:instrText>
        </w:r>
        <w:r>
          <w:rPr>
            <w:noProof/>
            <w:webHidden/>
          </w:rPr>
        </w:r>
      </w:ins>
      <w:r>
        <w:rPr>
          <w:noProof/>
          <w:webHidden/>
        </w:rPr>
        <w:fldChar w:fldCharType="separate"/>
      </w:r>
      <w:ins w:id="632" w:author="Alotaibi, Raed" w:date="2019-06-19T11:56:00Z">
        <w:r>
          <w:rPr>
            <w:noProof/>
            <w:webHidden/>
          </w:rPr>
          <w:t>30</w:t>
        </w:r>
        <w:r>
          <w:rPr>
            <w:noProof/>
            <w:webHidden/>
          </w:rPr>
          <w:fldChar w:fldCharType="end"/>
        </w:r>
        <w:r w:rsidRPr="00A85046">
          <w:rPr>
            <w:rStyle w:val="Hyperlink"/>
            <w:noProof/>
          </w:rPr>
          <w:fldChar w:fldCharType="end"/>
        </w:r>
      </w:ins>
    </w:p>
    <w:p w14:paraId="562F7593" w14:textId="796CD32F" w:rsidR="008A69EE" w:rsidRDefault="008A69EE">
      <w:pPr>
        <w:pStyle w:val="TableofFigures"/>
        <w:tabs>
          <w:tab w:val="right" w:leader="dot" w:pos="12950"/>
        </w:tabs>
        <w:rPr>
          <w:ins w:id="633" w:author="Alotaibi, Raed" w:date="2019-06-19T11:56:00Z"/>
          <w:rFonts w:eastAsiaTheme="minorEastAsia"/>
          <w:noProof/>
        </w:rPr>
      </w:pPr>
      <w:ins w:id="634" w:author="Alotaibi, Raed" w:date="2019-06-19T11:56:00Z">
        <w:r w:rsidRPr="00A85046">
          <w:rPr>
            <w:rStyle w:val="Hyperlink"/>
            <w:noProof/>
          </w:rPr>
          <w:fldChar w:fldCharType="begin"/>
        </w:r>
        <w:r w:rsidRPr="00A85046">
          <w:rPr>
            <w:rStyle w:val="Hyperlink"/>
            <w:noProof/>
          </w:rPr>
          <w:instrText xml:space="preserve"> </w:instrText>
        </w:r>
        <w:r>
          <w:rPr>
            <w:noProof/>
          </w:rPr>
          <w:instrText>HYPERLINK \l "_Toc11837836"</w:instrText>
        </w:r>
        <w:r w:rsidRPr="00A85046">
          <w:rPr>
            <w:rStyle w:val="Hyperlink"/>
            <w:noProof/>
          </w:rPr>
          <w:instrText xml:space="preserve"> </w:instrText>
        </w:r>
        <w:r w:rsidRPr="00A85046">
          <w:rPr>
            <w:rStyle w:val="Hyperlink"/>
            <w:noProof/>
          </w:rPr>
        </w:r>
        <w:r w:rsidRPr="00A85046">
          <w:rPr>
            <w:rStyle w:val="Hyperlink"/>
            <w:noProof/>
          </w:rPr>
          <w:fldChar w:fldCharType="separate"/>
        </w:r>
        <w:r w:rsidRPr="00A85046">
          <w:rPr>
            <w:rStyle w:val="Hyperlink"/>
            <w:noProof/>
          </w:rPr>
          <w:t>Figure S3: NO</w:t>
        </w:r>
        <w:r w:rsidRPr="00A85046">
          <w:rPr>
            <w:rStyle w:val="Hyperlink"/>
            <w:noProof/>
            <w:vertAlign w:val="subscript"/>
          </w:rPr>
          <w:t>2</w:t>
        </w:r>
        <w:r w:rsidRPr="00A85046">
          <w:rPr>
            <w:rStyle w:val="Hyperlink"/>
            <w:noProof/>
          </w:rPr>
          <w:t xml:space="preserve"> concentration (ug/m</w:t>
        </w:r>
        <w:r w:rsidRPr="00A85046">
          <w:rPr>
            <w:rStyle w:val="Hyperlink"/>
            <w:noProof/>
            <w:vertAlign w:val="superscript"/>
          </w:rPr>
          <w:t>3</w:t>
        </w:r>
        <w:r w:rsidRPr="00A85046">
          <w:rPr>
            <w:rStyle w:val="Hyperlink"/>
            <w:noProof/>
          </w:rPr>
          <w:t>) by living location stratified into median income group</w:t>
        </w:r>
        <w:r>
          <w:rPr>
            <w:noProof/>
            <w:webHidden/>
          </w:rPr>
          <w:tab/>
        </w:r>
        <w:r>
          <w:rPr>
            <w:noProof/>
            <w:webHidden/>
          </w:rPr>
          <w:fldChar w:fldCharType="begin"/>
        </w:r>
        <w:r>
          <w:rPr>
            <w:noProof/>
            <w:webHidden/>
          </w:rPr>
          <w:instrText xml:space="preserve"> PAGEREF _Toc11837836 \h </w:instrText>
        </w:r>
        <w:r>
          <w:rPr>
            <w:noProof/>
            <w:webHidden/>
          </w:rPr>
        </w:r>
      </w:ins>
      <w:r>
        <w:rPr>
          <w:noProof/>
          <w:webHidden/>
        </w:rPr>
        <w:fldChar w:fldCharType="separate"/>
      </w:r>
      <w:ins w:id="635" w:author="Alotaibi, Raed" w:date="2019-06-19T11:56:00Z">
        <w:r>
          <w:rPr>
            <w:noProof/>
            <w:webHidden/>
          </w:rPr>
          <w:t>31</w:t>
        </w:r>
        <w:r>
          <w:rPr>
            <w:noProof/>
            <w:webHidden/>
          </w:rPr>
          <w:fldChar w:fldCharType="end"/>
        </w:r>
        <w:r w:rsidRPr="00A85046">
          <w:rPr>
            <w:rStyle w:val="Hyperlink"/>
            <w:noProof/>
          </w:rPr>
          <w:fldChar w:fldCharType="end"/>
        </w:r>
      </w:ins>
    </w:p>
    <w:p w14:paraId="75BE78DE" w14:textId="79BF59D5" w:rsidR="008A69EE" w:rsidRDefault="008A69EE">
      <w:pPr>
        <w:pStyle w:val="TableofFigures"/>
        <w:tabs>
          <w:tab w:val="right" w:leader="dot" w:pos="12950"/>
        </w:tabs>
        <w:rPr>
          <w:ins w:id="636" w:author="Alotaibi, Raed" w:date="2019-06-19T11:56:00Z"/>
          <w:rFonts w:eastAsiaTheme="minorEastAsia"/>
          <w:noProof/>
        </w:rPr>
      </w:pPr>
      <w:ins w:id="637" w:author="Alotaibi, Raed" w:date="2019-06-19T11:56:00Z">
        <w:r w:rsidRPr="00A85046">
          <w:rPr>
            <w:rStyle w:val="Hyperlink"/>
            <w:noProof/>
          </w:rPr>
          <w:fldChar w:fldCharType="begin"/>
        </w:r>
        <w:r w:rsidRPr="00A85046">
          <w:rPr>
            <w:rStyle w:val="Hyperlink"/>
            <w:noProof/>
          </w:rPr>
          <w:instrText xml:space="preserve"> </w:instrText>
        </w:r>
        <w:r>
          <w:rPr>
            <w:noProof/>
          </w:rPr>
          <w:instrText>HYPERLINK \l "_Toc11837837"</w:instrText>
        </w:r>
        <w:r w:rsidRPr="00A85046">
          <w:rPr>
            <w:rStyle w:val="Hyperlink"/>
            <w:noProof/>
          </w:rPr>
          <w:instrText xml:space="preserve"> </w:instrText>
        </w:r>
        <w:r w:rsidRPr="00A85046">
          <w:rPr>
            <w:rStyle w:val="Hyperlink"/>
            <w:noProof/>
          </w:rPr>
        </w:r>
        <w:r w:rsidRPr="00A85046">
          <w:rPr>
            <w:rStyle w:val="Hyperlink"/>
            <w:noProof/>
          </w:rPr>
          <w:fldChar w:fldCharType="separate"/>
        </w:r>
        <w:r w:rsidRPr="00A85046">
          <w:rPr>
            <w:rStyle w:val="Hyperlink"/>
            <w:noProof/>
          </w:rPr>
          <w:t>Figure S4: NO</w:t>
        </w:r>
        <w:r w:rsidRPr="00A85046">
          <w:rPr>
            <w:rStyle w:val="Hyperlink"/>
            <w:noProof/>
            <w:vertAlign w:val="subscript"/>
          </w:rPr>
          <w:t>2</w:t>
        </w:r>
        <w:r w:rsidRPr="00A85046">
          <w:rPr>
            <w:rStyle w:val="Hyperlink"/>
            <w:noProof/>
          </w:rPr>
          <w:t xml:space="preserve"> concentration (ug/m</w:t>
        </w:r>
        <w:r w:rsidRPr="00A85046">
          <w:rPr>
            <w:rStyle w:val="Hyperlink"/>
            <w:noProof/>
            <w:vertAlign w:val="superscript"/>
          </w:rPr>
          <w:t>3</w:t>
        </w:r>
        <w:r w:rsidRPr="00A85046">
          <w:rPr>
            <w:rStyle w:val="Hyperlink"/>
            <w:noProof/>
          </w:rPr>
          <w:t>) by median income group stratified into living location</w:t>
        </w:r>
        <w:r>
          <w:rPr>
            <w:noProof/>
            <w:webHidden/>
          </w:rPr>
          <w:tab/>
        </w:r>
        <w:r>
          <w:rPr>
            <w:noProof/>
            <w:webHidden/>
          </w:rPr>
          <w:fldChar w:fldCharType="begin"/>
        </w:r>
        <w:r>
          <w:rPr>
            <w:noProof/>
            <w:webHidden/>
          </w:rPr>
          <w:instrText xml:space="preserve"> PAGEREF _Toc11837837 \h </w:instrText>
        </w:r>
        <w:r>
          <w:rPr>
            <w:noProof/>
            <w:webHidden/>
          </w:rPr>
        </w:r>
      </w:ins>
      <w:r>
        <w:rPr>
          <w:noProof/>
          <w:webHidden/>
        </w:rPr>
        <w:fldChar w:fldCharType="separate"/>
      </w:r>
      <w:ins w:id="638" w:author="Alotaibi, Raed" w:date="2019-06-19T11:56:00Z">
        <w:r>
          <w:rPr>
            <w:noProof/>
            <w:webHidden/>
          </w:rPr>
          <w:t>31</w:t>
        </w:r>
        <w:r>
          <w:rPr>
            <w:noProof/>
            <w:webHidden/>
          </w:rPr>
          <w:fldChar w:fldCharType="end"/>
        </w:r>
        <w:r w:rsidRPr="00A85046">
          <w:rPr>
            <w:rStyle w:val="Hyperlink"/>
            <w:noProof/>
          </w:rPr>
          <w:fldChar w:fldCharType="end"/>
        </w:r>
      </w:ins>
    </w:p>
    <w:p w14:paraId="272FCF24" w14:textId="2B9FDD21" w:rsidR="008A69EE" w:rsidRDefault="008A69EE">
      <w:pPr>
        <w:pStyle w:val="TableofFigures"/>
        <w:tabs>
          <w:tab w:val="right" w:leader="dot" w:pos="12950"/>
        </w:tabs>
        <w:rPr>
          <w:ins w:id="639" w:author="Alotaibi, Raed" w:date="2019-06-19T11:56:00Z"/>
          <w:rFonts w:eastAsiaTheme="minorEastAsia"/>
          <w:noProof/>
        </w:rPr>
      </w:pPr>
      <w:ins w:id="640" w:author="Alotaibi, Raed" w:date="2019-06-19T11:56:00Z">
        <w:r w:rsidRPr="00A85046">
          <w:rPr>
            <w:rStyle w:val="Hyperlink"/>
            <w:noProof/>
          </w:rPr>
          <w:fldChar w:fldCharType="begin"/>
        </w:r>
        <w:r w:rsidRPr="00A85046">
          <w:rPr>
            <w:rStyle w:val="Hyperlink"/>
            <w:noProof/>
          </w:rPr>
          <w:instrText xml:space="preserve"> </w:instrText>
        </w:r>
        <w:r>
          <w:rPr>
            <w:noProof/>
          </w:rPr>
          <w:instrText>HYPERLINK \l "_Toc11837838"</w:instrText>
        </w:r>
        <w:r w:rsidRPr="00A85046">
          <w:rPr>
            <w:rStyle w:val="Hyperlink"/>
            <w:noProof/>
          </w:rPr>
          <w:instrText xml:space="preserve"> </w:instrText>
        </w:r>
        <w:r w:rsidRPr="00A85046">
          <w:rPr>
            <w:rStyle w:val="Hyperlink"/>
            <w:noProof/>
          </w:rPr>
        </w:r>
        <w:r w:rsidRPr="00A85046">
          <w:rPr>
            <w:rStyle w:val="Hyperlink"/>
            <w:noProof/>
          </w:rPr>
          <w:fldChar w:fldCharType="separate"/>
        </w:r>
        <w:r w:rsidRPr="00A85046">
          <w:rPr>
            <w:rStyle w:val="Hyperlink"/>
            <w:noProof/>
          </w:rPr>
          <w:t>Figure S5: NO</w:t>
        </w:r>
        <w:r w:rsidRPr="00A85046">
          <w:rPr>
            <w:rStyle w:val="Hyperlink"/>
            <w:noProof/>
            <w:vertAlign w:val="subscript"/>
          </w:rPr>
          <w:t>2</w:t>
        </w:r>
        <w:r w:rsidRPr="00A85046">
          <w:rPr>
            <w:rStyle w:val="Hyperlink"/>
            <w:noProof/>
          </w:rPr>
          <w:t xml:space="preserve"> concentration (ug/m</w:t>
        </w:r>
        <w:r w:rsidRPr="00A85046">
          <w:rPr>
            <w:rStyle w:val="Hyperlink"/>
            <w:noProof/>
            <w:vertAlign w:val="superscript"/>
          </w:rPr>
          <w:t>3</w:t>
        </w:r>
        <w:r w:rsidRPr="00A85046">
          <w:rPr>
            <w:rStyle w:val="Hyperlink"/>
            <w:noProof/>
          </w:rPr>
          <w:t>) by state</w:t>
        </w:r>
        <w:r>
          <w:rPr>
            <w:noProof/>
            <w:webHidden/>
          </w:rPr>
          <w:tab/>
        </w:r>
        <w:r>
          <w:rPr>
            <w:noProof/>
            <w:webHidden/>
          </w:rPr>
          <w:fldChar w:fldCharType="begin"/>
        </w:r>
        <w:r>
          <w:rPr>
            <w:noProof/>
            <w:webHidden/>
          </w:rPr>
          <w:instrText xml:space="preserve"> PAGEREF _Toc11837838 \h </w:instrText>
        </w:r>
        <w:r>
          <w:rPr>
            <w:noProof/>
            <w:webHidden/>
          </w:rPr>
        </w:r>
      </w:ins>
      <w:r>
        <w:rPr>
          <w:noProof/>
          <w:webHidden/>
        </w:rPr>
        <w:fldChar w:fldCharType="separate"/>
      </w:r>
      <w:ins w:id="641" w:author="Alotaibi, Raed" w:date="2019-06-19T11:56:00Z">
        <w:r>
          <w:rPr>
            <w:noProof/>
            <w:webHidden/>
          </w:rPr>
          <w:t>32</w:t>
        </w:r>
        <w:r>
          <w:rPr>
            <w:noProof/>
            <w:webHidden/>
          </w:rPr>
          <w:fldChar w:fldCharType="end"/>
        </w:r>
        <w:r w:rsidRPr="00A85046">
          <w:rPr>
            <w:rStyle w:val="Hyperlink"/>
            <w:noProof/>
          </w:rPr>
          <w:fldChar w:fldCharType="end"/>
        </w:r>
      </w:ins>
    </w:p>
    <w:p w14:paraId="702A6088" w14:textId="65DC75A7" w:rsidR="008A69EE" w:rsidRDefault="008A69EE">
      <w:pPr>
        <w:pStyle w:val="TableofFigures"/>
        <w:tabs>
          <w:tab w:val="right" w:leader="dot" w:pos="12950"/>
        </w:tabs>
        <w:rPr>
          <w:ins w:id="642" w:author="Alotaibi, Raed" w:date="2019-06-19T11:56:00Z"/>
          <w:rFonts w:eastAsiaTheme="minorEastAsia"/>
          <w:noProof/>
        </w:rPr>
      </w:pPr>
      <w:ins w:id="643" w:author="Alotaibi, Raed" w:date="2019-06-19T11:56:00Z">
        <w:r w:rsidRPr="00A85046">
          <w:rPr>
            <w:rStyle w:val="Hyperlink"/>
            <w:noProof/>
          </w:rPr>
          <w:fldChar w:fldCharType="begin"/>
        </w:r>
        <w:r w:rsidRPr="00A85046">
          <w:rPr>
            <w:rStyle w:val="Hyperlink"/>
            <w:noProof/>
          </w:rPr>
          <w:instrText xml:space="preserve"> </w:instrText>
        </w:r>
        <w:r>
          <w:rPr>
            <w:noProof/>
          </w:rPr>
          <w:instrText>HYPERLINK \l "_Toc11837839"</w:instrText>
        </w:r>
        <w:r w:rsidRPr="00A85046">
          <w:rPr>
            <w:rStyle w:val="Hyperlink"/>
            <w:noProof/>
          </w:rPr>
          <w:instrText xml:space="preserve"> </w:instrText>
        </w:r>
        <w:r w:rsidRPr="00A85046">
          <w:rPr>
            <w:rStyle w:val="Hyperlink"/>
            <w:noProof/>
          </w:rPr>
        </w:r>
        <w:r w:rsidRPr="00A85046">
          <w:rPr>
            <w:rStyle w:val="Hyperlink"/>
            <w:noProof/>
          </w:rPr>
          <w:fldChar w:fldCharType="separate"/>
        </w:r>
        <w:r w:rsidRPr="00A85046">
          <w:rPr>
            <w:rStyle w:val="Hyperlink"/>
            <w:noProof/>
          </w:rPr>
          <w:t>Figure S6: NO</w:t>
        </w:r>
        <w:r w:rsidRPr="00A85046">
          <w:rPr>
            <w:rStyle w:val="Hyperlink"/>
            <w:noProof/>
            <w:vertAlign w:val="subscript"/>
          </w:rPr>
          <w:t>2</w:t>
        </w:r>
        <w:r w:rsidRPr="00A85046">
          <w:rPr>
            <w:rStyle w:val="Hyperlink"/>
            <w:noProof/>
          </w:rPr>
          <w:t xml:space="preserve"> concentration (ug/m</w:t>
        </w:r>
        <w:r w:rsidRPr="00A85046">
          <w:rPr>
            <w:rStyle w:val="Hyperlink"/>
            <w:noProof/>
            <w:vertAlign w:val="superscript"/>
          </w:rPr>
          <w:t>3</w:t>
        </w:r>
        <w:r w:rsidRPr="00A85046">
          <w:rPr>
            <w:rStyle w:val="Hyperlink"/>
            <w:noProof/>
          </w:rPr>
          <w:t>) by state and median income group</w:t>
        </w:r>
        <w:r>
          <w:rPr>
            <w:noProof/>
            <w:webHidden/>
          </w:rPr>
          <w:tab/>
        </w:r>
        <w:r>
          <w:rPr>
            <w:noProof/>
            <w:webHidden/>
          </w:rPr>
          <w:fldChar w:fldCharType="begin"/>
        </w:r>
        <w:r>
          <w:rPr>
            <w:noProof/>
            <w:webHidden/>
          </w:rPr>
          <w:instrText xml:space="preserve"> PAGEREF _Toc11837839 \h </w:instrText>
        </w:r>
        <w:r>
          <w:rPr>
            <w:noProof/>
            <w:webHidden/>
          </w:rPr>
        </w:r>
      </w:ins>
      <w:r>
        <w:rPr>
          <w:noProof/>
          <w:webHidden/>
        </w:rPr>
        <w:fldChar w:fldCharType="separate"/>
      </w:r>
      <w:ins w:id="644" w:author="Alotaibi, Raed" w:date="2019-06-19T11:56:00Z">
        <w:r>
          <w:rPr>
            <w:noProof/>
            <w:webHidden/>
          </w:rPr>
          <w:t>33</w:t>
        </w:r>
        <w:r>
          <w:rPr>
            <w:noProof/>
            <w:webHidden/>
          </w:rPr>
          <w:fldChar w:fldCharType="end"/>
        </w:r>
        <w:r w:rsidRPr="00A85046">
          <w:rPr>
            <w:rStyle w:val="Hyperlink"/>
            <w:noProof/>
          </w:rPr>
          <w:fldChar w:fldCharType="end"/>
        </w:r>
      </w:ins>
    </w:p>
    <w:p w14:paraId="24C6340C" w14:textId="2F491401" w:rsidR="008A69EE" w:rsidRDefault="008A69EE">
      <w:pPr>
        <w:pStyle w:val="TableofFigures"/>
        <w:tabs>
          <w:tab w:val="right" w:leader="dot" w:pos="12950"/>
        </w:tabs>
        <w:rPr>
          <w:ins w:id="645" w:author="Alotaibi, Raed" w:date="2019-06-19T11:56:00Z"/>
          <w:rFonts w:eastAsiaTheme="minorEastAsia"/>
          <w:noProof/>
        </w:rPr>
      </w:pPr>
      <w:ins w:id="646" w:author="Alotaibi, Raed" w:date="2019-06-19T11:56:00Z">
        <w:r w:rsidRPr="00A85046">
          <w:rPr>
            <w:rStyle w:val="Hyperlink"/>
            <w:noProof/>
          </w:rPr>
          <w:fldChar w:fldCharType="begin"/>
        </w:r>
        <w:r w:rsidRPr="00A85046">
          <w:rPr>
            <w:rStyle w:val="Hyperlink"/>
            <w:noProof/>
          </w:rPr>
          <w:instrText xml:space="preserve"> </w:instrText>
        </w:r>
        <w:r>
          <w:rPr>
            <w:noProof/>
          </w:rPr>
          <w:instrText>HYPERLINK \l "_Toc11837840"</w:instrText>
        </w:r>
        <w:r w:rsidRPr="00A85046">
          <w:rPr>
            <w:rStyle w:val="Hyperlink"/>
            <w:noProof/>
          </w:rPr>
          <w:instrText xml:space="preserve"> </w:instrText>
        </w:r>
        <w:r w:rsidRPr="00A85046">
          <w:rPr>
            <w:rStyle w:val="Hyperlink"/>
            <w:noProof/>
          </w:rPr>
        </w:r>
        <w:r w:rsidRPr="00A85046">
          <w:rPr>
            <w:rStyle w:val="Hyperlink"/>
            <w:noProof/>
          </w:rPr>
          <w:fldChar w:fldCharType="separate"/>
        </w:r>
        <w:r w:rsidRPr="00A85046">
          <w:rPr>
            <w:rStyle w:val="Hyperlink"/>
            <w:noProof/>
          </w:rPr>
          <w:t>Figure S7: NO</w:t>
        </w:r>
        <w:r w:rsidRPr="00A85046">
          <w:rPr>
            <w:rStyle w:val="Hyperlink"/>
            <w:noProof/>
            <w:vertAlign w:val="subscript"/>
          </w:rPr>
          <w:t>2</w:t>
        </w:r>
        <w:r w:rsidRPr="00A85046">
          <w:rPr>
            <w:rStyle w:val="Hyperlink"/>
            <w:noProof/>
          </w:rPr>
          <w:t xml:space="preserve"> concentration (ug/m</w:t>
        </w:r>
        <w:r w:rsidRPr="00A85046">
          <w:rPr>
            <w:rStyle w:val="Hyperlink"/>
            <w:noProof/>
            <w:vertAlign w:val="superscript"/>
          </w:rPr>
          <w:t>3</w:t>
        </w:r>
        <w:r w:rsidRPr="00A85046">
          <w:rPr>
            <w:rStyle w:val="Hyperlink"/>
            <w:noProof/>
          </w:rPr>
          <w:t>) by state and living location</w:t>
        </w:r>
        <w:r>
          <w:rPr>
            <w:noProof/>
            <w:webHidden/>
          </w:rPr>
          <w:tab/>
        </w:r>
        <w:r>
          <w:rPr>
            <w:noProof/>
            <w:webHidden/>
          </w:rPr>
          <w:fldChar w:fldCharType="begin"/>
        </w:r>
        <w:r>
          <w:rPr>
            <w:noProof/>
            <w:webHidden/>
          </w:rPr>
          <w:instrText xml:space="preserve"> PAGEREF _Toc11837840 \h </w:instrText>
        </w:r>
        <w:r>
          <w:rPr>
            <w:noProof/>
            <w:webHidden/>
          </w:rPr>
        </w:r>
      </w:ins>
      <w:r>
        <w:rPr>
          <w:noProof/>
          <w:webHidden/>
        </w:rPr>
        <w:fldChar w:fldCharType="separate"/>
      </w:r>
      <w:ins w:id="647" w:author="Alotaibi, Raed" w:date="2019-06-19T11:56:00Z">
        <w:r>
          <w:rPr>
            <w:noProof/>
            <w:webHidden/>
          </w:rPr>
          <w:t>34</w:t>
        </w:r>
        <w:r>
          <w:rPr>
            <w:noProof/>
            <w:webHidden/>
          </w:rPr>
          <w:fldChar w:fldCharType="end"/>
        </w:r>
        <w:r w:rsidRPr="00A85046">
          <w:rPr>
            <w:rStyle w:val="Hyperlink"/>
            <w:noProof/>
          </w:rPr>
          <w:fldChar w:fldCharType="end"/>
        </w:r>
      </w:ins>
    </w:p>
    <w:p w14:paraId="62C786E6" w14:textId="24B2F95B" w:rsidR="008A69EE" w:rsidRDefault="008A69EE">
      <w:pPr>
        <w:pStyle w:val="TableofFigures"/>
        <w:tabs>
          <w:tab w:val="right" w:leader="dot" w:pos="12950"/>
        </w:tabs>
        <w:rPr>
          <w:ins w:id="648" w:author="Alotaibi, Raed" w:date="2019-06-19T11:56:00Z"/>
          <w:rFonts w:eastAsiaTheme="minorEastAsia"/>
          <w:noProof/>
        </w:rPr>
      </w:pPr>
      <w:ins w:id="649" w:author="Alotaibi, Raed" w:date="2019-06-19T11:56:00Z">
        <w:r w:rsidRPr="00A85046">
          <w:rPr>
            <w:rStyle w:val="Hyperlink"/>
            <w:noProof/>
          </w:rPr>
          <w:fldChar w:fldCharType="begin"/>
        </w:r>
        <w:r w:rsidRPr="00A85046">
          <w:rPr>
            <w:rStyle w:val="Hyperlink"/>
            <w:noProof/>
          </w:rPr>
          <w:instrText xml:space="preserve"> </w:instrText>
        </w:r>
        <w:r>
          <w:rPr>
            <w:noProof/>
          </w:rPr>
          <w:instrText>HYPERLINK \l "_Toc11837841"</w:instrText>
        </w:r>
        <w:r w:rsidRPr="00A85046">
          <w:rPr>
            <w:rStyle w:val="Hyperlink"/>
            <w:noProof/>
          </w:rPr>
          <w:instrText xml:space="preserve"> </w:instrText>
        </w:r>
        <w:r w:rsidRPr="00A85046">
          <w:rPr>
            <w:rStyle w:val="Hyperlink"/>
            <w:noProof/>
          </w:rPr>
        </w:r>
        <w:r w:rsidRPr="00A85046">
          <w:rPr>
            <w:rStyle w:val="Hyperlink"/>
            <w:noProof/>
          </w:rPr>
          <w:fldChar w:fldCharType="separate"/>
        </w:r>
        <w:r w:rsidRPr="00A85046">
          <w:rPr>
            <w:rStyle w:val="Hyperlink"/>
            <w:noProof/>
          </w:rPr>
          <w:t>Figure S8: Attributable Fraction by living location</w:t>
        </w:r>
        <w:r>
          <w:rPr>
            <w:noProof/>
            <w:webHidden/>
          </w:rPr>
          <w:tab/>
        </w:r>
        <w:r>
          <w:rPr>
            <w:noProof/>
            <w:webHidden/>
          </w:rPr>
          <w:fldChar w:fldCharType="begin"/>
        </w:r>
        <w:r>
          <w:rPr>
            <w:noProof/>
            <w:webHidden/>
          </w:rPr>
          <w:instrText xml:space="preserve"> PAGEREF _Toc11837841 \h </w:instrText>
        </w:r>
        <w:r>
          <w:rPr>
            <w:noProof/>
            <w:webHidden/>
          </w:rPr>
        </w:r>
      </w:ins>
      <w:r>
        <w:rPr>
          <w:noProof/>
          <w:webHidden/>
        </w:rPr>
        <w:fldChar w:fldCharType="separate"/>
      </w:r>
      <w:ins w:id="650" w:author="Alotaibi, Raed" w:date="2019-06-19T11:56:00Z">
        <w:r>
          <w:rPr>
            <w:noProof/>
            <w:webHidden/>
          </w:rPr>
          <w:t>35</w:t>
        </w:r>
        <w:r>
          <w:rPr>
            <w:noProof/>
            <w:webHidden/>
          </w:rPr>
          <w:fldChar w:fldCharType="end"/>
        </w:r>
        <w:r w:rsidRPr="00A85046">
          <w:rPr>
            <w:rStyle w:val="Hyperlink"/>
            <w:noProof/>
          </w:rPr>
          <w:fldChar w:fldCharType="end"/>
        </w:r>
      </w:ins>
    </w:p>
    <w:p w14:paraId="1B8F1DE4" w14:textId="38990ABC" w:rsidR="008A69EE" w:rsidRDefault="008A69EE">
      <w:pPr>
        <w:pStyle w:val="TableofFigures"/>
        <w:tabs>
          <w:tab w:val="right" w:leader="dot" w:pos="12950"/>
        </w:tabs>
        <w:rPr>
          <w:ins w:id="651" w:author="Alotaibi, Raed" w:date="2019-06-19T11:56:00Z"/>
          <w:rFonts w:eastAsiaTheme="minorEastAsia"/>
          <w:noProof/>
        </w:rPr>
      </w:pPr>
      <w:ins w:id="652" w:author="Alotaibi, Raed" w:date="2019-06-19T11:56:00Z">
        <w:r w:rsidRPr="00A85046">
          <w:rPr>
            <w:rStyle w:val="Hyperlink"/>
            <w:noProof/>
          </w:rPr>
          <w:fldChar w:fldCharType="begin"/>
        </w:r>
        <w:r w:rsidRPr="00A85046">
          <w:rPr>
            <w:rStyle w:val="Hyperlink"/>
            <w:noProof/>
          </w:rPr>
          <w:instrText xml:space="preserve"> </w:instrText>
        </w:r>
        <w:r>
          <w:rPr>
            <w:noProof/>
          </w:rPr>
          <w:instrText>HYPERLINK \l "_Toc11837842"</w:instrText>
        </w:r>
        <w:r w:rsidRPr="00A85046">
          <w:rPr>
            <w:rStyle w:val="Hyperlink"/>
            <w:noProof/>
          </w:rPr>
          <w:instrText xml:space="preserve"> </w:instrText>
        </w:r>
        <w:r w:rsidRPr="00A85046">
          <w:rPr>
            <w:rStyle w:val="Hyperlink"/>
            <w:noProof/>
          </w:rPr>
        </w:r>
        <w:r w:rsidRPr="00A85046">
          <w:rPr>
            <w:rStyle w:val="Hyperlink"/>
            <w:noProof/>
          </w:rPr>
          <w:fldChar w:fldCharType="separate"/>
        </w:r>
        <w:r w:rsidRPr="00A85046">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11837842 \h </w:instrText>
        </w:r>
        <w:r>
          <w:rPr>
            <w:noProof/>
            <w:webHidden/>
          </w:rPr>
        </w:r>
      </w:ins>
      <w:r>
        <w:rPr>
          <w:noProof/>
          <w:webHidden/>
        </w:rPr>
        <w:fldChar w:fldCharType="separate"/>
      </w:r>
      <w:ins w:id="653" w:author="Alotaibi, Raed" w:date="2019-06-19T11:56:00Z">
        <w:r>
          <w:rPr>
            <w:noProof/>
            <w:webHidden/>
          </w:rPr>
          <w:t>35</w:t>
        </w:r>
        <w:r>
          <w:rPr>
            <w:noProof/>
            <w:webHidden/>
          </w:rPr>
          <w:fldChar w:fldCharType="end"/>
        </w:r>
        <w:r w:rsidRPr="00A85046">
          <w:rPr>
            <w:rStyle w:val="Hyperlink"/>
            <w:noProof/>
          </w:rPr>
          <w:fldChar w:fldCharType="end"/>
        </w:r>
      </w:ins>
    </w:p>
    <w:p w14:paraId="5C7A82BA" w14:textId="70429CD3" w:rsidR="008A69EE" w:rsidRDefault="008A69EE">
      <w:pPr>
        <w:pStyle w:val="TableofFigures"/>
        <w:tabs>
          <w:tab w:val="right" w:leader="dot" w:pos="12950"/>
        </w:tabs>
        <w:rPr>
          <w:ins w:id="654" w:author="Alotaibi, Raed" w:date="2019-06-19T11:56:00Z"/>
          <w:rFonts w:eastAsiaTheme="minorEastAsia"/>
          <w:noProof/>
        </w:rPr>
      </w:pPr>
      <w:ins w:id="655" w:author="Alotaibi, Raed" w:date="2019-06-19T11:56:00Z">
        <w:r w:rsidRPr="00A85046">
          <w:rPr>
            <w:rStyle w:val="Hyperlink"/>
            <w:noProof/>
          </w:rPr>
          <w:fldChar w:fldCharType="begin"/>
        </w:r>
        <w:r w:rsidRPr="00A85046">
          <w:rPr>
            <w:rStyle w:val="Hyperlink"/>
            <w:noProof/>
          </w:rPr>
          <w:instrText xml:space="preserve"> </w:instrText>
        </w:r>
        <w:r>
          <w:rPr>
            <w:noProof/>
          </w:rPr>
          <w:instrText>HYPERLINK \l "_Toc11837843"</w:instrText>
        </w:r>
        <w:r w:rsidRPr="00A85046">
          <w:rPr>
            <w:rStyle w:val="Hyperlink"/>
            <w:noProof/>
          </w:rPr>
          <w:instrText xml:space="preserve"> </w:instrText>
        </w:r>
        <w:r w:rsidRPr="00A85046">
          <w:rPr>
            <w:rStyle w:val="Hyperlink"/>
            <w:noProof/>
          </w:rPr>
        </w:r>
        <w:r w:rsidRPr="00A85046">
          <w:rPr>
            <w:rStyle w:val="Hyperlink"/>
            <w:noProof/>
          </w:rPr>
          <w:fldChar w:fldCharType="separate"/>
        </w:r>
        <w:r w:rsidRPr="00A85046">
          <w:rPr>
            <w:rStyle w:val="Hyperlink"/>
            <w:noProof/>
          </w:rPr>
          <w:t>Figure S10: Attributable Fraction by living location stratified into median income group</w:t>
        </w:r>
        <w:r>
          <w:rPr>
            <w:noProof/>
            <w:webHidden/>
          </w:rPr>
          <w:tab/>
        </w:r>
        <w:r>
          <w:rPr>
            <w:noProof/>
            <w:webHidden/>
          </w:rPr>
          <w:fldChar w:fldCharType="begin"/>
        </w:r>
        <w:r>
          <w:rPr>
            <w:noProof/>
            <w:webHidden/>
          </w:rPr>
          <w:instrText xml:space="preserve"> PAGEREF _Toc11837843 \h </w:instrText>
        </w:r>
        <w:r>
          <w:rPr>
            <w:noProof/>
            <w:webHidden/>
          </w:rPr>
        </w:r>
      </w:ins>
      <w:r>
        <w:rPr>
          <w:noProof/>
          <w:webHidden/>
        </w:rPr>
        <w:fldChar w:fldCharType="separate"/>
      </w:r>
      <w:ins w:id="656" w:author="Alotaibi, Raed" w:date="2019-06-19T11:56:00Z">
        <w:r>
          <w:rPr>
            <w:noProof/>
            <w:webHidden/>
          </w:rPr>
          <w:t>36</w:t>
        </w:r>
        <w:r>
          <w:rPr>
            <w:noProof/>
            <w:webHidden/>
          </w:rPr>
          <w:fldChar w:fldCharType="end"/>
        </w:r>
        <w:r w:rsidRPr="00A85046">
          <w:rPr>
            <w:rStyle w:val="Hyperlink"/>
            <w:noProof/>
          </w:rPr>
          <w:fldChar w:fldCharType="end"/>
        </w:r>
      </w:ins>
    </w:p>
    <w:p w14:paraId="4448CE3B" w14:textId="77777777" w:rsidR="008A69EE" w:rsidDel="008A69EE" w:rsidRDefault="008A69EE" w:rsidP="007C1756">
      <w:pPr>
        <w:pStyle w:val="TableofFigures"/>
        <w:tabs>
          <w:tab w:val="right" w:leader="dot" w:pos="12950"/>
        </w:tabs>
        <w:rPr>
          <w:del w:id="657" w:author="Alotaibi, Raed" w:date="2019-06-19T11:56:00Z"/>
          <w:noProof/>
        </w:rPr>
      </w:pPr>
    </w:p>
    <w:p w14:paraId="472BE032" w14:textId="4495DCEA" w:rsidR="00956C0F" w:rsidDel="007C1756" w:rsidRDefault="00956C0F" w:rsidP="009B00C1">
      <w:pPr>
        <w:pStyle w:val="TableofFigures"/>
        <w:tabs>
          <w:tab w:val="right" w:leader="dot" w:pos="12950"/>
        </w:tabs>
        <w:rPr>
          <w:del w:id="658" w:author="Alotaibi, Raed" w:date="2019-06-18T13:09:00Z"/>
          <w:noProof/>
        </w:rPr>
      </w:pPr>
    </w:p>
    <w:p w14:paraId="7944BC32" w14:textId="71905D91" w:rsidR="00956C0F" w:rsidDel="008A69EE" w:rsidRDefault="00956C0F" w:rsidP="007C1756">
      <w:pPr>
        <w:pStyle w:val="TableofFigures"/>
        <w:tabs>
          <w:tab w:val="right" w:leader="dot" w:pos="12950"/>
        </w:tabs>
        <w:rPr>
          <w:del w:id="659" w:author="Alotaibi, Raed" w:date="2019-06-19T11:56:00Z"/>
          <w:rFonts w:eastAsiaTheme="minorEastAsia"/>
          <w:noProof/>
        </w:rPr>
      </w:pPr>
      <w:del w:id="660" w:author="Alotaibi, Raed" w:date="2019-06-19T11:56:00Z">
        <w:r w:rsidRPr="008A69EE" w:rsidDel="008A69EE">
          <w:rPr>
            <w:noProof/>
            <w:rPrChange w:id="661" w:author="Alotaibi, Raed" w:date="2019-06-19T11:56:00Z">
              <w:rPr>
                <w:rStyle w:val="Hyperlink"/>
                <w:noProof/>
              </w:rPr>
            </w:rPrChange>
          </w:rPr>
          <w:delText>Figure S1: NO</w:delText>
        </w:r>
        <w:r w:rsidRPr="008A69EE" w:rsidDel="008A69EE">
          <w:rPr>
            <w:noProof/>
            <w:vertAlign w:val="subscript"/>
            <w:rPrChange w:id="662" w:author="Alotaibi, Raed" w:date="2019-06-19T11:56:00Z">
              <w:rPr>
                <w:rStyle w:val="Hyperlink"/>
                <w:noProof/>
                <w:vertAlign w:val="subscript"/>
              </w:rPr>
            </w:rPrChange>
          </w:rPr>
          <w:delText>2</w:delText>
        </w:r>
        <w:r w:rsidRPr="008A69EE" w:rsidDel="008A69EE">
          <w:rPr>
            <w:noProof/>
            <w:rPrChange w:id="663" w:author="Alotaibi, Raed" w:date="2019-06-19T11:56:00Z">
              <w:rPr>
                <w:rStyle w:val="Hyperlink"/>
                <w:noProof/>
              </w:rPr>
            </w:rPrChange>
          </w:rPr>
          <w:delText xml:space="preserve"> concentration (ug/m</w:delText>
        </w:r>
        <w:r w:rsidRPr="008A69EE" w:rsidDel="008A69EE">
          <w:rPr>
            <w:noProof/>
            <w:vertAlign w:val="superscript"/>
            <w:rPrChange w:id="664" w:author="Alotaibi, Raed" w:date="2019-06-19T11:56:00Z">
              <w:rPr>
                <w:rStyle w:val="Hyperlink"/>
                <w:noProof/>
                <w:vertAlign w:val="superscript"/>
              </w:rPr>
            </w:rPrChange>
          </w:rPr>
          <w:delText>3</w:delText>
        </w:r>
        <w:r w:rsidRPr="008A69EE" w:rsidDel="008A69EE">
          <w:rPr>
            <w:noProof/>
            <w:rPrChange w:id="665" w:author="Alotaibi, Raed" w:date="2019-06-19T11:56:00Z">
              <w:rPr>
                <w:rStyle w:val="Hyperlink"/>
                <w:noProof/>
              </w:rPr>
            </w:rPrChange>
          </w:rPr>
          <w:delText>) by living location</w:delText>
        </w:r>
        <w:r w:rsidDel="008A69EE">
          <w:rPr>
            <w:noProof/>
            <w:webHidden/>
          </w:rPr>
          <w:tab/>
          <w:delText>28</w:delText>
        </w:r>
      </w:del>
    </w:p>
    <w:p w14:paraId="5CF4C8CB" w14:textId="21CE84AC" w:rsidR="00956C0F" w:rsidDel="008A69EE" w:rsidRDefault="00956C0F">
      <w:pPr>
        <w:pStyle w:val="TableofFigures"/>
        <w:tabs>
          <w:tab w:val="right" w:leader="dot" w:pos="12950"/>
        </w:tabs>
        <w:rPr>
          <w:del w:id="666" w:author="Alotaibi, Raed" w:date="2019-06-19T11:56:00Z"/>
          <w:rFonts w:eastAsiaTheme="minorEastAsia"/>
          <w:noProof/>
        </w:rPr>
      </w:pPr>
      <w:del w:id="667" w:author="Alotaibi, Raed" w:date="2019-06-19T11:56:00Z">
        <w:r w:rsidRPr="008A69EE" w:rsidDel="008A69EE">
          <w:rPr>
            <w:noProof/>
            <w:rPrChange w:id="668" w:author="Alotaibi, Raed" w:date="2019-06-19T11:56:00Z">
              <w:rPr>
                <w:rStyle w:val="Hyperlink"/>
                <w:noProof/>
              </w:rPr>
            </w:rPrChange>
          </w:rPr>
          <w:delText>Figure S2: NO</w:delText>
        </w:r>
        <w:r w:rsidRPr="008A69EE" w:rsidDel="008A69EE">
          <w:rPr>
            <w:noProof/>
            <w:vertAlign w:val="subscript"/>
            <w:rPrChange w:id="669" w:author="Alotaibi, Raed" w:date="2019-06-19T11:56:00Z">
              <w:rPr>
                <w:rStyle w:val="Hyperlink"/>
                <w:noProof/>
                <w:vertAlign w:val="subscript"/>
              </w:rPr>
            </w:rPrChange>
          </w:rPr>
          <w:delText>2</w:delText>
        </w:r>
        <w:r w:rsidRPr="008A69EE" w:rsidDel="008A69EE">
          <w:rPr>
            <w:noProof/>
            <w:rPrChange w:id="670" w:author="Alotaibi, Raed" w:date="2019-06-19T11:56:00Z">
              <w:rPr>
                <w:rStyle w:val="Hyperlink"/>
                <w:noProof/>
              </w:rPr>
            </w:rPrChange>
          </w:rPr>
          <w:delText xml:space="preserve"> concentration (ug/m</w:delText>
        </w:r>
        <w:r w:rsidRPr="008A69EE" w:rsidDel="008A69EE">
          <w:rPr>
            <w:noProof/>
            <w:vertAlign w:val="superscript"/>
            <w:rPrChange w:id="671" w:author="Alotaibi, Raed" w:date="2019-06-19T11:56:00Z">
              <w:rPr>
                <w:rStyle w:val="Hyperlink"/>
                <w:noProof/>
                <w:vertAlign w:val="superscript"/>
              </w:rPr>
            </w:rPrChange>
          </w:rPr>
          <w:delText>3</w:delText>
        </w:r>
        <w:r w:rsidRPr="008A69EE" w:rsidDel="008A69EE">
          <w:rPr>
            <w:noProof/>
            <w:rPrChange w:id="672" w:author="Alotaibi, Raed" w:date="2019-06-19T11:56:00Z">
              <w:rPr>
                <w:rStyle w:val="Hyperlink"/>
                <w:noProof/>
              </w:rPr>
            </w:rPrChange>
          </w:rPr>
          <w:delText>) by median income group</w:delText>
        </w:r>
        <w:r w:rsidDel="008A69EE">
          <w:rPr>
            <w:noProof/>
            <w:webHidden/>
          </w:rPr>
          <w:tab/>
          <w:delText>28</w:delText>
        </w:r>
      </w:del>
    </w:p>
    <w:p w14:paraId="35C7ECB0" w14:textId="5A93C494" w:rsidR="00956C0F" w:rsidDel="008A69EE" w:rsidRDefault="00956C0F">
      <w:pPr>
        <w:pStyle w:val="TableofFigures"/>
        <w:tabs>
          <w:tab w:val="right" w:leader="dot" w:pos="12950"/>
        </w:tabs>
        <w:rPr>
          <w:del w:id="673" w:author="Alotaibi, Raed" w:date="2019-06-19T11:56:00Z"/>
          <w:rFonts w:eastAsiaTheme="minorEastAsia"/>
          <w:noProof/>
        </w:rPr>
      </w:pPr>
      <w:del w:id="674" w:author="Alotaibi, Raed" w:date="2019-06-19T11:56:00Z">
        <w:r w:rsidRPr="008A69EE" w:rsidDel="008A69EE">
          <w:rPr>
            <w:noProof/>
            <w:rPrChange w:id="675" w:author="Alotaibi, Raed" w:date="2019-06-19T11:56:00Z">
              <w:rPr>
                <w:rStyle w:val="Hyperlink"/>
                <w:noProof/>
              </w:rPr>
            </w:rPrChange>
          </w:rPr>
          <w:delText>Figure S3: NO</w:delText>
        </w:r>
        <w:r w:rsidRPr="008A69EE" w:rsidDel="008A69EE">
          <w:rPr>
            <w:noProof/>
            <w:vertAlign w:val="subscript"/>
            <w:rPrChange w:id="676" w:author="Alotaibi, Raed" w:date="2019-06-19T11:56:00Z">
              <w:rPr>
                <w:rStyle w:val="Hyperlink"/>
                <w:noProof/>
                <w:vertAlign w:val="subscript"/>
              </w:rPr>
            </w:rPrChange>
          </w:rPr>
          <w:delText>2</w:delText>
        </w:r>
        <w:r w:rsidRPr="008A69EE" w:rsidDel="008A69EE">
          <w:rPr>
            <w:noProof/>
            <w:rPrChange w:id="677" w:author="Alotaibi, Raed" w:date="2019-06-19T11:56:00Z">
              <w:rPr>
                <w:rStyle w:val="Hyperlink"/>
                <w:noProof/>
              </w:rPr>
            </w:rPrChange>
          </w:rPr>
          <w:delText xml:space="preserve"> concentration (ug/m</w:delText>
        </w:r>
        <w:r w:rsidRPr="008A69EE" w:rsidDel="008A69EE">
          <w:rPr>
            <w:noProof/>
            <w:vertAlign w:val="superscript"/>
            <w:rPrChange w:id="678" w:author="Alotaibi, Raed" w:date="2019-06-19T11:56:00Z">
              <w:rPr>
                <w:rStyle w:val="Hyperlink"/>
                <w:noProof/>
                <w:vertAlign w:val="superscript"/>
              </w:rPr>
            </w:rPrChange>
          </w:rPr>
          <w:delText>3</w:delText>
        </w:r>
        <w:r w:rsidRPr="008A69EE" w:rsidDel="008A69EE">
          <w:rPr>
            <w:noProof/>
            <w:rPrChange w:id="679" w:author="Alotaibi, Raed" w:date="2019-06-19T11:56:00Z">
              <w:rPr>
                <w:rStyle w:val="Hyperlink"/>
                <w:noProof/>
              </w:rPr>
            </w:rPrChange>
          </w:rPr>
          <w:delText>) by living location stratified into median income group</w:delText>
        </w:r>
        <w:r w:rsidDel="008A69EE">
          <w:rPr>
            <w:noProof/>
            <w:webHidden/>
          </w:rPr>
          <w:tab/>
          <w:delText>29</w:delText>
        </w:r>
      </w:del>
    </w:p>
    <w:p w14:paraId="51CFE6B7" w14:textId="20B94EA8" w:rsidR="00956C0F" w:rsidDel="008A69EE" w:rsidRDefault="00956C0F">
      <w:pPr>
        <w:pStyle w:val="TableofFigures"/>
        <w:tabs>
          <w:tab w:val="right" w:leader="dot" w:pos="12950"/>
        </w:tabs>
        <w:rPr>
          <w:del w:id="680" w:author="Alotaibi, Raed" w:date="2019-06-19T11:56:00Z"/>
          <w:rFonts w:eastAsiaTheme="minorEastAsia"/>
          <w:noProof/>
        </w:rPr>
      </w:pPr>
      <w:del w:id="681" w:author="Alotaibi, Raed" w:date="2019-06-19T11:56:00Z">
        <w:r w:rsidRPr="008A69EE" w:rsidDel="008A69EE">
          <w:rPr>
            <w:noProof/>
            <w:rPrChange w:id="682" w:author="Alotaibi, Raed" w:date="2019-06-19T11:56:00Z">
              <w:rPr>
                <w:rStyle w:val="Hyperlink"/>
                <w:noProof/>
              </w:rPr>
            </w:rPrChange>
          </w:rPr>
          <w:delText>Figure S4: NO</w:delText>
        </w:r>
        <w:r w:rsidRPr="008A69EE" w:rsidDel="008A69EE">
          <w:rPr>
            <w:noProof/>
            <w:vertAlign w:val="subscript"/>
            <w:rPrChange w:id="683" w:author="Alotaibi, Raed" w:date="2019-06-19T11:56:00Z">
              <w:rPr>
                <w:rStyle w:val="Hyperlink"/>
                <w:noProof/>
                <w:vertAlign w:val="subscript"/>
              </w:rPr>
            </w:rPrChange>
          </w:rPr>
          <w:delText>2</w:delText>
        </w:r>
        <w:r w:rsidRPr="008A69EE" w:rsidDel="008A69EE">
          <w:rPr>
            <w:noProof/>
            <w:rPrChange w:id="684" w:author="Alotaibi, Raed" w:date="2019-06-19T11:56:00Z">
              <w:rPr>
                <w:rStyle w:val="Hyperlink"/>
                <w:noProof/>
              </w:rPr>
            </w:rPrChange>
          </w:rPr>
          <w:delText xml:space="preserve"> concentration (ug/m</w:delText>
        </w:r>
        <w:r w:rsidRPr="008A69EE" w:rsidDel="008A69EE">
          <w:rPr>
            <w:noProof/>
            <w:vertAlign w:val="superscript"/>
            <w:rPrChange w:id="685" w:author="Alotaibi, Raed" w:date="2019-06-19T11:56:00Z">
              <w:rPr>
                <w:rStyle w:val="Hyperlink"/>
                <w:noProof/>
                <w:vertAlign w:val="superscript"/>
              </w:rPr>
            </w:rPrChange>
          </w:rPr>
          <w:delText>3</w:delText>
        </w:r>
        <w:r w:rsidRPr="008A69EE" w:rsidDel="008A69EE">
          <w:rPr>
            <w:noProof/>
            <w:rPrChange w:id="686" w:author="Alotaibi, Raed" w:date="2019-06-19T11:56:00Z">
              <w:rPr>
                <w:rStyle w:val="Hyperlink"/>
                <w:noProof/>
              </w:rPr>
            </w:rPrChange>
          </w:rPr>
          <w:delText>) by median income group stratified into living location</w:delText>
        </w:r>
        <w:r w:rsidDel="008A69EE">
          <w:rPr>
            <w:noProof/>
            <w:webHidden/>
          </w:rPr>
          <w:tab/>
          <w:delText>29</w:delText>
        </w:r>
      </w:del>
    </w:p>
    <w:p w14:paraId="2FD2DEF6" w14:textId="6FE65632" w:rsidR="00956C0F" w:rsidDel="008A69EE" w:rsidRDefault="00956C0F">
      <w:pPr>
        <w:pStyle w:val="TableofFigures"/>
        <w:tabs>
          <w:tab w:val="right" w:leader="dot" w:pos="12950"/>
        </w:tabs>
        <w:rPr>
          <w:del w:id="687" w:author="Alotaibi, Raed" w:date="2019-06-19T11:56:00Z"/>
          <w:rFonts w:eastAsiaTheme="minorEastAsia"/>
          <w:noProof/>
        </w:rPr>
      </w:pPr>
      <w:del w:id="688" w:author="Alotaibi, Raed" w:date="2019-06-19T11:56:00Z">
        <w:r w:rsidRPr="008A69EE" w:rsidDel="008A69EE">
          <w:rPr>
            <w:noProof/>
            <w:rPrChange w:id="689" w:author="Alotaibi, Raed" w:date="2019-06-19T11:56:00Z">
              <w:rPr>
                <w:rStyle w:val="Hyperlink"/>
                <w:noProof/>
              </w:rPr>
            </w:rPrChange>
          </w:rPr>
          <w:delText>Figure S5: NO</w:delText>
        </w:r>
        <w:r w:rsidRPr="008A69EE" w:rsidDel="008A69EE">
          <w:rPr>
            <w:noProof/>
            <w:vertAlign w:val="subscript"/>
            <w:rPrChange w:id="690" w:author="Alotaibi, Raed" w:date="2019-06-19T11:56:00Z">
              <w:rPr>
                <w:rStyle w:val="Hyperlink"/>
                <w:noProof/>
                <w:vertAlign w:val="subscript"/>
              </w:rPr>
            </w:rPrChange>
          </w:rPr>
          <w:delText>2</w:delText>
        </w:r>
        <w:r w:rsidRPr="008A69EE" w:rsidDel="008A69EE">
          <w:rPr>
            <w:noProof/>
            <w:rPrChange w:id="691" w:author="Alotaibi, Raed" w:date="2019-06-19T11:56:00Z">
              <w:rPr>
                <w:rStyle w:val="Hyperlink"/>
                <w:noProof/>
              </w:rPr>
            </w:rPrChange>
          </w:rPr>
          <w:delText xml:space="preserve"> concentration (ug/m</w:delText>
        </w:r>
        <w:r w:rsidRPr="008A69EE" w:rsidDel="008A69EE">
          <w:rPr>
            <w:noProof/>
            <w:vertAlign w:val="superscript"/>
            <w:rPrChange w:id="692" w:author="Alotaibi, Raed" w:date="2019-06-19T11:56:00Z">
              <w:rPr>
                <w:rStyle w:val="Hyperlink"/>
                <w:noProof/>
                <w:vertAlign w:val="superscript"/>
              </w:rPr>
            </w:rPrChange>
          </w:rPr>
          <w:delText>3</w:delText>
        </w:r>
        <w:r w:rsidRPr="008A69EE" w:rsidDel="008A69EE">
          <w:rPr>
            <w:noProof/>
            <w:rPrChange w:id="693" w:author="Alotaibi, Raed" w:date="2019-06-19T11:56:00Z">
              <w:rPr>
                <w:rStyle w:val="Hyperlink"/>
                <w:noProof/>
              </w:rPr>
            </w:rPrChange>
          </w:rPr>
          <w:delText>) by state</w:delText>
        </w:r>
        <w:r w:rsidDel="008A69EE">
          <w:rPr>
            <w:noProof/>
            <w:webHidden/>
          </w:rPr>
          <w:tab/>
          <w:delText>30</w:delText>
        </w:r>
      </w:del>
    </w:p>
    <w:p w14:paraId="47C04D19" w14:textId="61CE85A3" w:rsidR="00956C0F" w:rsidDel="008A69EE" w:rsidRDefault="00956C0F">
      <w:pPr>
        <w:pStyle w:val="TableofFigures"/>
        <w:tabs>
          <w:tab w:val="right" w:leader="dot" w:pos="12950"/>
        </w:tabs>
        <w:rPr>
          <w:del w:id="694" w:author="Alotaibi, Raed" w:date="2019-06-19T11:56:00Z"/>
          <w:rFonts w:eastAsiaTheme="minorEastAsia"/>
          <w:noProof/>
        </w:rPr>
      </w:pPr>
      <w:del w:id="695" w:author="Alotaibi, Raed" w:date="2019-06-19T11:56:00Z">
        <w:r w:rsidRPr="008A69EE" w:rsidDel="008A69EE">
          <w:rPr>
            <w:noProof/>
            <w:rPrChange w:id="696" w:author="Alotaibi, Raed" w:date="2019-06-19T11:56:00Z">
              <w:rPr>
                <w:rStyle w:val="Hyperlink"/>
                <w:noProof/>
              </w:rPr>
            </w:rPrChange>
          </w:rPr>
          <w:delText>Figure S6: NO</w:delText>
        </w:r>
        <w:r w:rsidRPr="008A69EE" w:rsidDel="008A69EE">
          <w:rPr>
            <w:noProof/>
            <w:vertAlign w:val="subscript"/>
            <w:rPrChange w:id="697" w:author="Alotaibi, Raed" w:date="2019-06-19T11:56:00Z">
              <w:rPr>
                <w:rStyle w:val="Hyperlink"/>
                <w:noProof/>
                <w:vertAlign w:val="subscript"/>
              </w:rPr>
            </w:rPrChange>
          </w:rPr>
          <w:delText>2</w:delText>
        </w:r>
        <w:r w:rsidRPr="008A69EE" w:rsidDel="008A69EE">
          <w:rPr>
            <w:noProof/>
            <w:rPrChange w:id="698" w:author="Alotaibi, Raed" w:date="2019-06-19T11:56:00Z">
              <w:rPr>
                <w:rStyle w:val="Hyperlink"/>
                <w:noProof/>
              </w:rPr>
            </w:rPrChange>
          </w:rPr>
          <w:delText xml:space="preserve"> concentration (ug/m</w:delText>
        </w:r>
        <w:r w:rsidRPr="008A69EE" w:rsidDel="008A69EE">
          <w:rPr>
            <w:noProof/>
            <w:vertAlign w:val="superscript"/>
            <w:rPrChange w:id="699" w:author="Alotaibi, Raed" w:date="2019-06-19T11:56:00Z">
              <w:rPr>
                <w:rStyle w:val="Hyperlink"/>
                <w:noProof/>
                <w:vertAlign w:val="superscript"/>
              </w:rPr>
            </w:rPrChange>
          </w:rPr>
          <w:delText>3</w:delText>
        </w:r>
        <w:r w:rsidRPr="008A69EE" w:rsidDel="008A69EE">
          <w:rPr>
            <w:noProof/>
            <w:rPrChange w:id="700" w:author="Alotaibi, Raed" w:date="2019-06-19T11:56:00Z">
              <w:rPr>
                <w:rStyle w:val="Hyperlink"/>
                <w:noProof/>
              </w:rPr>
            </w:rPrChange>
          </w:rPr>
          <w:delText>) by state and median income group</w:delText>
        </w:r>
        <w:r w:rsidDel="008A69EE">
          <w:rPr>
            <w:noProof/>
            <w:webHidden/>
          </w:rPr>
          <w:tab/>
          <w:delText>31</w:delText>
        </w:r>
      </w:del>
    </w:p>
    <w:p w14:paraId="375A87BB" w14:textId="56A1BC0B" w:rsidR="00956C0F" w:rsidDel="008A69EE" w:rsidRDefault="00956C0F">
      <w:pPr>
        <w:pStyle w:val="TableofFigures"/>
        <w:tabs>
          <w:tab w:val="right" w:leader="dot" w:pos="12950"/>
        </w:tabs>
        <w:rPr>
          <w:del w:id="701" w:author="Alotaibi, Raed" w:date="2019-06-19T11:56:00Z"/>
          <w:rFonts w:eastAsiaTheme="minorEastAsia"/>
          <w:noProof/>
        </w:rPr>
      </w:pPr>
      <w:del w:id="702" w:author="Alotaibi, Raed" w:date="2019-06-19T11:56:00Z">
        <w:r w:rsidRPr="008A69EE" w:rsidDel="008A69EE">
          <w:rPr>
            <w:noProof/>
            <w:rPrChange w:id="703" w:author="Alotaibi, Raed" w:date="2019-06-19T11:56:00Z">
              <w:rPr>
                <w:rStyle w:val="Hyperlink"/>
                <w:noProof/>
              </w:rPr>
            </w:rPrChange>
          </w:rPr>
          <w:delText>Figure S7: NO</w:delText>
        </w:r>
        <w:r w:rsidRPr="008A69EE" w:rsidDel="008A69EE">
          <w:rPr>
            <w:noProof/>
            <w:vertAlign w:val="subscript"/>
            <w:rPrChange w:id="704" w:author="Alotaibi, Raed" w:date="2019-06-19T11:56:00Z">
              <w:rPr>
                <w:rStyle w:val="Hyperlink"/>
                <w:noProof/>
                <w:vertAlign w:val="subscript"/>
              </w:rPr>
            </w:rPrChange>
          </w:rPr>
          <w:delText>2</w:delText>
        </w:r>
        <w:r w:rsidRPr="008A69EE" w:rsidDel="008A69EE">
          <w:rPr>
            <w:noProof/>
            <w:rPrChange w:id="705" w:author="Alotaibi, Raed" w:date="2019-06-19T11:56:00Z">
              <w:rPr>
                <w:rStyle w:val="Hyperlink"/>
                <w:noProof/>
              </w:rPr>
            </w:rPrChange>
          </w:rPr>
          <w:delText xml:space="preserve"> concentration (ug/m</w:delText>
        </w:r>
        <w:r w:rsidRPr="008A69EE" w:rsidDel="008A69EE">
          <w:rPr>
            <w:noProof/>
            <w:vertAlign w:val="superscript"/>
            <w:rPrChange w:id="706" w:author="Alotaibi, Raed" w:date="2019-06-19T11:56:00Z">
              <w:rPr>
                <w:rStyle w:val="Hyperlink"/>
                <w:noProof/>
                <w:vertAlign w:val="superscript"/>
              </w:rPr>
            </w:rPrChange>
          </w:rPr>
          <w:delText>3</w:delText>
        </w:r>
        <w:r w:rsidRPr="008A69EE" w:rsidDel="008A69EE">
          <w:rPr>
            <w:noProof/>
            <w:rPrChange w:id="707" w:author="Alotaibi, Raed" w:date="2019-06-19T11:56:00Z">
              <w:rPr>
                <w:rStyle w:val="Hyperlink"/>
                <w:noProof/>
              </w:rPr>
            </w:rPrChange>
          </w:rPr>
          <w:delText>) by state and living location</w:delText>
        </w:r>
        <w:r w:rsidDel="008A69EE">
          <w:rPr>
            <w:noProof/>
            <w:webHidden/>
          </w:rPr>
          <w:tab/>
          <w:delText>32</w:delText>
        </w:r>
      </w:del>
    </w:p>
    <w:p w14:paraId="2715EDFF" w14:textId="50ED7AD6" w:rsidR="00956C0F" w:rsidDel="008A69EE" w:rsidRDefault="00956C0F">
      <w:pPr>
        <w:pStyle w:val="TableofFigures"/>
        <w:tabs>
          <w:tab w:val="right" w:leader="dot" w:pos="12950"/>
        </w:tabs>
        <w:rPr>
          <w:del w:id="708" w:author="Alotaibi, Raed" w:date="2019-06-19T11:56:00Z"/>
          <w:rFonts w:eastAsiaTheme="minorEastAsia"/>
          <w:noProof/>
        </w:rPr>
      </w:pPr>
      <w:del w:id="709" w:author="Alotaibi, Raed" w:date="2019-06-19T11:56:00Z">
        <w:r w:rsidRPr="008A69EE" w:rsidDel="008A69EE">
          <w:rPr>
            <w:noProof/>
            <w:rPrChange w:id="710" w:author="Alotaibi, Raed" w:date="2019-06-19T11:56:00Z">
              <w:rPr>
                <w:rStyle w:val="Hyperlink"/>
                <w:noProof/>
              </w:rPr>
            </w:rPrChange>
          </w:rPr>
          <w:delText>Figure S8: Attributable Fraction by living location</w:delText>
        </w:r>
        <w:r w:rsidDel="008A69EE">
          <w:rPr>
            <w:noProof/>
            <w:webHidden/>
          </w:rPr>
          <w:tab/>
          <w:delText>33</w:delText>
        </w:r>
      </w:del>
    </w:p>
    <w:p w14:paraId="0F581A0B" w14:textId="163A6923" w:rsidR="00956C0F" w:rsidDel="008A69EE" w:rsidRDefault="00956C0F">
      <w:pPr>
        <w:pStyle w:val="TableofFigures"/>
        <w:tabs>
          <w:tab w:val="right" w:leader="dot" w:pos="12950"/>
        </w:tabs>
        <w:rPr>
          <w:del w:id="711" w:author="Alotaibi, Raed" w:date="2019-06-19T11:56:00Z"/>
          <w:rFonts w:eastAsiaTheme="minorEastAsia"/>
          <w:noProof/>
        </w:rPr>
      </w:pPr>
      <w:del w:id="712" w:author="Alotaibi, Raed" w:date="2019-06-19T11:56:00Z">
        <w:r w:rsidRPr="008A69EE" w:rsidDel="008A69EE">
          <w:rPr>
            <w:noProof/>
            <w:rPrChange w:id="713" w:author="Alotaibi, Raed" w:date="2019-06-19T11:56:00Z">
              <w:rPr>
                <w:rStyle w:val="Hyperlink"/>
                <w:noProof/>
              </w:rPr>
            </w:rPrChange>
          </w:rPr>
          <w:delText>Figure S9: Attributable Fraction by median income group</w:delText>
        </w:r>
        <w:r w:rsidDel="008A69EE">
          <w:rPr>
            <w:noProof/>
            <w:webHidden/>
          </w:rPr>
          <w:tab/>
          <w:delText>33</w:delText>
        </w:r>
      </w:del>
    </w:p>
    <w:p w14:paraId="41EBD9A2" w14:textId="45EB01AD" w:rsidR="00956C0F" w:rsidDel="008A69EE" w:rsidRDefault="00956C0F">
      <w:pPr>
        <w:pStyle w:val="TableofFigures"/>
        <w:tabs>
          <w:tab w:val="right" w:leader="dot" w:pos="12950"/>
        </w:tabs>
        <w:rPr>
          <w:del w:id="714" w:author="Alotaibi, Raed" w:date="2019-06-19T11:56:00Z"/>
          <w:rFonts w:eastAsiaTheme="minorEastAsia"/>
          <w:noProof/>
        </w:rPr>
      </w:pPr>
      <w:del w:id="715" w:author="Alotaibi, Raed" w:date="2019-06-19T11:56:00Z">
        <w:r w:rsidRPr="008A69EE" w:rsidDel="008A69EE">
          <w:rPr>
            <w:noProof/>
            <w:rPrChange w:id="716" w:author="Alotaibi, Raed" w:date="2019-06-19T11:56:00Z">
              <w:rPr>
                <w:rStyle w:val="Hyperlink"/>
                <w:noProof/>
              </w:rPr>
            </w:rPrChange>
          </w:rPr>
          <w:lastRenderedPageBreak/>
          <w:delText>Figure S10: Attributable Fraction by living location stratified into median income group</w:delText>
        </w:r>
        <w:r w:rsidDel="008A69EE">
          <w:rPr>
            <w:noProof/>
            <w:webHidden/>
          </w:rPr>
          <w:tab/>
          <w:delText>34</w:delText>
        </w:r>
      </w:del>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7F5844DE" w:rsidR="004E4D3F" w:rsidRPr="00EC1FA9" w:rsidRDefault="004E4D3F" w:rsidP="004E4D3F">
      <w:pPr>
        <w:pStyle w:val="Caption"/>
        <w:keepNext/>
      </w:pPr>
      <w:bookmarkStart w:id="717" w:name="_Ref9945401"/>
      <w:bookmarkStart w:id="718" w:name="_Toc9940846"/>
      <w:bookmarkStart w:id="719" w:name="_Toc11837829"/>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A69EE">
        <w:rPr>
          <w:noProof/>
        </w:rPr>
        <w:t>1</w:t>
      </w:r>
      <w:r w:rsidR="003A36B2">
        <w:rPr>
          <w:noProof/>
        </w:rPr>
        <w:fldChar w:fldCharType="end"/>
      </w:r>
      <w:bookmarkEnd w:id="717"/>
      <w:r w:rsidRPr="00EC1FA9">
        <w:t xml:space="preserve">: </w:t>
      </w:r>
      <w:commentRangeStart w:id="720"/>
      <w:r w:rsidRPr="00EC1FA9">
        <w:t>NO</w:t>
      </w:r>
      <w:r w:rsidRPr="00FA345C">
        <w:rPr>
          <w:vertAlign w:val="subscript"/>
          <w:rPrChange w:id="721" w:author="Alotaibi, Raed" w:date="2019-06-17T11:38:00Z">
            <w:rPr/>
          </w:rPrChange>
        </w:rPr>
        <w:t>2</w:t>
      </w:r>
      <w:r w:rsidRPr="00EC1FA9">
        <w:t xml:space="preserve"> </w:t>
      </w:r>
      <w:commentRangeEnd w:id="720"/>
      <w:r w:rsidR="00FB320A">
        <w:rPr>
          <w:rStyle w:val="CommentReference"/>
          <w:i w:val="0"/>
          <w:iCs w:val="0"/>
          <w:color w:val="auto"/>
        </w:rPr>
        <w:commentReference w:id="720"/>
      </w:r>
      <w:r w:rsidRPr="00EC1FA9">
        <w:t xml:space="preserve">concentration </w:t>
      </w:r>
      <w:ins w:id="722" w:author="Alotaibi, Raed" w:date="2019-06-17T11:38:00Z">
        <w:r w:rsidR="00FA345C">
          <w:t>(ug/m</w:t>
        </w:r>
        <w:r w:rsidR="00FA345C" w:rsidRPr="00FA345C">
          <w:rPr>
            <w:vertAlign w:val="superscript"/>
            <w:rPrChange w:id="723" w:author="Alotaibi, Raed" w:date="2019-06-17T11:38:00Z">
              <w:rPr/>
            </w:rPrChange>
          </w:rPr>
          <w:t>3</w:t>
        </w:r>
        <w:r w:rsidR="00FA345C">
          <w:t xml:space="preserve">) </w:t>
        </w:r>
      </w:ins>
      <w:r w:rsidRPr="00EC1FA9">
        <w:t>by state</w:t>
      </w:r>
      <w:bookmarkEnd w:id="718"/>
      <w:bookmarkEnd w:id="719"/>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rsidP="00376EFA">
            <w:pPr>
              <w:rPr>
                <w:b/>
                <w:bCs/>
              </w:rPr>
            </w:pPr>
            <w:r w:rsidRPr="00EC1FA9">
              <w:rPr>
                <w:b/>
                <w:bCs/>
              </w:rPr>
              <w:t>State</w:t>
            </w:r>
          </w:p>
        </w:tc>
        <w:tc>
          <w:tcPr>
            <w:tcW w:w="619" w:type="pct"/>
            <w:noWrap/>
            <w:hideMark/>
          </w:tcPr>
          <w:p w14:paraId="7B0D883C" w14:textId="77777777" w:rsidR="004E4D3F" w:rsidRPr="00EC1FA9" w:rsidRDefault="004E4D3F" w:rsidP="00376EFA">
            <w:pPr>
              <w:rPr>
                <w:b/>
                <w:bCs/>
              </w:rPr>
            </w:pPr>
            <w:r w:rsidRPr="00EC1FA9">
              <w:rPr>
                <w:b/>
                <w:bCs/>
              </w:rPr>
              <w:t>Mean</w:t>
            </w:r>
          </w:p>
        </w:tc>
        <w:tc>
          <w:tcPr>
            <w:tcW w:w="619" w:type="pct"/>
            <w:noWrap/>
            <w:hideMark/>
          </w:tcPr>
          <w:p w14:paraId="51306EB1" w14:textId="77777777" w:rsidR="004E4D3F" w:rsidRPr="00EC1FA9" w:rsidRDefault="004E4D3F" w:rsidP="00376EFA">
            <w:pPr>
              <w:rPr>
                <w:b/>
                <w:bCs/>
              </w:rPr>
            </w:pPr>
            <w:r w:rsidRPr="00EC1FA9">
              <w:rPr>
                <w:b/>
                <w:bCs/>
              </w:rPr>
              <w:t>Min</w:t>
            </w:r>
          </w:p>
        </w:tc>
        <w:tc>
          <w:tcPr>
            <w:tcW w:w="619" w:type="pct"/>
            <w:noWrap/>
            <w:hideMark/>
          </w:tcPr>
          <w:p w14:paraId="4A1350BF" w14:textId="77777777" w:rsidR="004E4D3F" w:rsidRPr="00EC1FA9" w:rsidRDefault="004E4D3F" w:rsidP="00376EFA">
            <w:pPr>
              <w:rPr>
                <w:b/>
                <w:bCs/>
              </w:rPr>
            </w:pPr>
            <w:r w:rsidRPr="00EC1FA9">
              <w:rPr>
                <w:b/>
                <w:bCs/>
              </w:rPr>
              <w:t>25%</w:t>
            </w:r>
          </w:p>
        </w:tc>
        <w:tc>
          <w:tcPr>
            <w:tcW w:w="619" w:type="pct"/>
            <w:noWrap/>
            <w:hideMark/>
          </w:tcPr>
          <w:p w14:paraId="620D7E0F" w14:textId="77777777" w:rsidR="004E4D3F" w:rsidRPr="00EC1FA9" w:rsidRDefault="004E4D3F" w:rsidP="00376EFA">
            <w:pPr>
              <w:rPr>
                <w:b/>
                <w:bCs/>
              </w:rPr>
            </w:pPr>
            <w:r w:rsidRPr="00EC1FA9">
              <w:rPr>
                <w:b/>
                <w:bCs/>
              </w:rPr>
              <w:t>Median</w:t>
            </w:r>
          </w:p>
        </w:tc>
        <w:tc>
          <w:tcPr>
            <w:tcW w:w="619" w:type="pct"/>
            <w:noWrap/>
            <w:hideMark/>
          </w:tcPr>
          <w:p w14:paraId="3AA9FB03" w14:textId="77777777" w:rsidR="004E4D3F" w:rsidRPr="00EC1FA9" w:rsidRDefault="004E4D3F" w:rsidP="00376EFA">
            <w:pPr>
              <w:rPr>
                <w:b/>
                <w:bCs/>
              </w:rPr>
            </w:pPr>
            <w:r w:rsidRPr="00EC1FA9">
              <w:rPr>
                <w:b/>
                <w:bCs/>
              </w:rPr>
              <w:t>75%</w:t>
            </w:r>
          </w:p>
        </w:tc>
        <w:tc>
          <w:tcPr>
            <w:tcW w:w="616" w:type="pct"/>
            <w:noWrap/>
            <w:hideMark/>
          </w:tcPr>
          <w:p w14:paraId="260F7BB5" w14:textId="77777777" w:rsidR="004E4D3F" w:rsidRPr="00EC1FA9" w:rsidRDefault="004E4D3F" w:rsidP="00376EFA">
            <w:pPr>
              <w:rPr>
                <w:b/>
                <w:bCs/>
              </w:rPr>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rsidP="00376EFA">
            <w:r w:rsidRPr="00EC1FA9">
              <w:t>10.3</w:t>
            </w:r>
          </w:p>
        </w:tc>
        <w:tc>
          <w:tcPr>
            <w:tcW w:w="619" w:type="pct"/>
            <w:noWrap/>
            <w:hideMark/>
          </w:tcPr>
          <w:p w14:paraId="1EB2B7F9" w14:textId="77777777" w:rsidR="004E4D3F" w:rsidRPr="00EC1FA9" w:rsidRDefault="004E4D3F" w:rsidP="00376EFA">
            <w:r w:rsidRPr="00EC1FA9">
              <w:t>3.0</w:t>
            </w:r>
          </w:p>
        </w:tc>
        <w:tc>
          <w:tcPr>
            <w:tcW w:w="619" w:type="pct"/>
            <w:noWrap/>
            <w:hideMark/>
          </w:tcPr>
          <w:p w14:paraId="49488F91" w14:textId="77777777" w:rsidR="004E4D3F" w:rsidRPr="00EC1FA9" w:rsidRDefault="004E4D3F" w:rsidP="00376EFA">
            <w:r w:rsidRPr="00EC1FA9">
              <w:t>7.1</w:t>
            </w:r>
          </w:p>
        </w:tc>
        <w:tc>
          <w:tcPr>
            <w:tcW w:w="619" w:type="pct"/>
            <w:noWrap/>
            <w:hideMark/>
          </w:tcPr>
          <w:p w14:paraId="7FB88BC8" w14:textId="77777777" w:rsidR="004E4D3F" w:rsidRPr="00EC1FA9" w:rsidRDefault="004E4D3F" w:rsidP="00376EFA">
            <w:r w:rsidRPr="00EC1FA9">
              <w:t>9.3</w:t>
            </w:r>
          </w:p>
        </w:tc>
        <w:tc>
          <w:tcPr>
            <w:tcW w:w="619" w:type="pct"/>
            <w:noWrap/>
            <w:hideMark/>
          </w:tcPr>
          <w:p w14:paraId="65D77D40" w14:textId="77777777" w:rsidR="004E4D3F" w:rsidRPr="00EC1FA9" w:rsidRDefault="004E4D3F" w:rsidP="00376EFA">
            <w:r w:rsidRPr="00EC1FA9">
              <w:t>12.5</w:t>
            </w:r>
          </w:p>
        </w:tc>
        <w:tc>
          <w:tcPr>
            <w:tcW w:w="616" w:type="pct"/>
            <w:noWrap/>
            <w:hideMark/>
          </w:tcPr>
          <w:p w14:paraId="16ECFB5C" w14:textId="77777777" w:rsidR="004E4D3F" w:rsidRPr="00EC1FA9" w:rsidRDefault="004E4D3F" w:rsidP="00376EFA">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rsidP="00376EFA">
            <w:r w:rsidRPr="00EC1FA9">
              <w:t>17.0</w:t>
            </w:r>
          </w:p>
        </w:tc>
        <w:tc>
          <w:tcPr>
            <w:tcW w:w="619" w:type="pct"/>
            <w:noWrap/>
            <w:hideMark/>
          </w:tcPr>
          <w:p w14:paraId="18C72450" w14:textId="77777777" w:rsidR="004E4D3F" w:rsidRPr="00EC1FA9" w:rsidRDefault="004E4D3F" w:rsidP="00376EFA">
            <w:r w:rsidRPr="00EC1FA9">
              <w:t>4.6</w:t>
            </w:r>
          </w:p>
        </w:tc>
        <w:tc>
          <w:tcPr>
            <w:tcW w:w="619" w:type="pct"/>
            <w:noWrap/>
            <w:hideMark/>
          </w:tcPr>
          <w:p w14:paraId="2AC8CAC2" w14:textId="77777777" w:rsidR="004E4D3F" w:rsidRPr="00EC1FA9" w:rsidRDefault="004E4D3F" w:rsidP="00376EFA">
            <w:r w:rsidRPr="00EC1FA9">
              <w:t>10.1</w:t>
            </w:r>
          </w:p>
        </w:tc>
        <w:tc>
          <w:tcPr>
            <w:tcW w:w="619" w:type="pct"/>
            <w:noWrap/>
            <w:hideMark/>
          </w:tcPr>
          <w:p w14:paraId="74174911" w14:textId="77777777" w:rsidR="004E4D3F" w:rsidRPr="00EC1FA9" w:rsidRDefault="004E4D3F" w:rsidP="00376EFA">
            <w:r w:rsidRPr="00EC1FA9">
              <w:t>15.1</w:t>
            </w:r>
          </w:p>
        </w:tc>
        <w:tc>
          <w:tcPr>
            <w:tcW w:w="619" w:type="pct"/>
            <w:noWrap/>
            <w:hideMark/>
          </w:tcPr>
          <w:p w14:paraId="3C5B1427" w14:textId="77777777" w:rsidR="004E4D3F" w:rsidRPr="00EC1FA9" w:rsidRDefault="004E4D3F" w:rsidP="00376EFA">
            <w:r w:rsidRPr="00EC1FA9">
              <w:t>23.4</w:t>
            </w:r>
          </w:p>
        </w:tc>
        <w:tc>
          <w:tcPr>
            <w:tcW w:w="616" w:type="pct"/>
            <w:noWrap/>
            <w:hideMark/>
          </w:tcPr>
          <w:p w14:paraId="0D20E321" w14:textId="77777777" w:rsidR="004E4D3F" w:rsidRPr="00EC1FA9" w:rsidRDefault="004E4D3F" w:rsidP="00376EFA">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rsidP="00376EFA">
            <w:r w:rsidRPr="00EC1FA9">
              <w:t>9.3</w:t>
            </w:r>
          </w:p>
        </w:tc>
        <w:tc>
          <w:tcPr>
            <w:tcW w:w="619" w:type="pct"/>
            <w:noWrap/>
            <w:hideMark/>
          </w:tcPr>
          <w:p w14:paraId="0623F35A" w14:textId="77777777" w:rsidR="004E4D3F" w:rsidRPr="00EC1FA9" w:rsidRDefault="004E4D3F" w:rsidP="00376EFA">
            <w:r w:rsidRPr="00EC1FA9">
              <w:t>3.2</w:t>
            </w:r>
          </w:p>
        </w:tc>
        <w:tc>
          <w:tcPr>
            <w:tcW w:w="619" w:type="pct"/>
            <w:noWrap/>
            <w:hideMark/>
          </w:tcPr>
          <w:p w14:paraId="2C3B6770" w14:textId="77777777" w:rsidR="004E4D3F" w:rsidRPr="00EC1FA9" w:rsidRDefault="004E4D3F" w:rsidP="00376EFA">
            <w:r w:rsidRPr="00EC1FA9">
              <w:t>6.2</w:t>
            </w:r>
          </w:p>
        </w:tc>
        <w:tc>
          <w:tcPr>
            <w:tcW w:w="619" w:type="pct"/>
            <w:noWrap/>
            <w:hideMark/>
          </w:tcPr>
          <w:p w14:paraId="7DFBFFD0" w14:textId="77777777" w:rsidR="004E4D3F" w:rsidRPr="00EC1FA9" w:rsidRDefault="004E4D3F" w:rsidP="00376EFA">
            <w:r w:rsidRPr="00EC1FA9">
              <w:t>8.1</w:t>
            </w:r>
          </w:p>
        </w:tc>
        <w:tc>
          <w:tcPr>
            <w:tcW w:w="619" w:type="pct"/>
            <w:noWrap/>
            <w:hideMark/>
          </w:tcPr>
          <w:p w14:paraId="4791BD62" w14:textId="77777777" w:rsidR="004E4D3F" w:rsidRPr="00EC1FA9" w:rsidRDefault="004E4D3F" w:rsidP="00376EFA">
            <w:r w:rsidRPr="00EC1FA9">
              <w:t>11.6</w:t>
            </w:r>
          </w:p>
        </w:tc>
        <w:tc>
          <w:tcPr>
            <w:tcW w:w="616" w:type="pct"/>
            <w:noWrap/>
            <w:hideMark/>
          </w:tcPr>
          <w:p w14:paraId="3D1B24F4" w14:textId="77777777" w:rsidR="004E4D3F" w:rsidRPr="00EC1FA9" w:rsidRDefault="004E4D3F" w:rsidP="00376EFA">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rsidP="00376EFA">
            <w:r w:rsidRPr="00EC1FA9">
              <w:t>21.1</w:t>
            </w:r>
          </w:p>
        </w:tc>
        <w:tc>
          <w:tcPr>
            <w:tcW w:w="619" w:type="pct"/>
            <w:noWrap/>
            <w:hideMark/>
          </w:tcPr>
          <w:p w14:paraId="6A5C8588" w14:textId="77777777" w:rsidR="004E4D3F" w:rsidRPr="00EC1FA9" w:rsidRDefault="004E4D3F" w:rsidP="00376EFA">
            <w:r w:rsidRPr="00EC1FA9">
              <w:t>1.6</w:t>
            </w:r>
          </w:p>
        </w:tc>
        <w:tc>
          <w:tcPr>
            <w:tcW w:w="619" w:type="pct"/>
            <w:noWrap/>
            <w:hideMark/>
          </w:tcPr>
          <w:p w14:paraId="7A7B9875" w14:textId="77777777" w:rsidR="004E4D3F" w:rsidRPr="00EC1FA9" w:rsidRDefault="004E4D3F" w:rsidP="00376EFA">
            <w:r w:rsidRPr="00EC1FA9">
              <w:t>12.7</w:t>
            </w:r>
          </w:p>
        </w:tc>
        <w:tc>
          <w:tcPr>
            <w:tcW w:w="619" w:type="pct"/>
            <w:noWrap/>
            <w:hideMark/>
          </w:tcPr>
          <w:p w14:paraId="7294A97A" w14:textId="77777777" w:rsidR="004E4D3F" w:rsidRPr="00EC1FA9" w:rsidRDefault="004E4D3F" w:rsidP="00376EFA">
            <w:r w:rsidRPr="00EC1FA9">
              <w:t>19.3</w:t>
            </w:r>
          </w:p>
        </w:tc>
        <w:tc>
          <w:tcPr>
            <w:tcW w:w="619" w:type="pct"/>
            <w:noWrap/>
            <w:hideMark/>
          </w:tcPr>
          <w:p w14:paraId="4C369997" w14:textId="77777777" w:rsidR="004E4D3F" w:rsidRPr="00EC1FA9" w:rsidRDefault="004E4D3F" w:rsidP="00376EFA">
            <w:r w:rsidRPr="00EC1FA9">
              <w:t>27.9</w:t>
            </w:r>
          </w:p>
        </w:tc>
        <w:tc>
          <w:tcPr>
            <w:tcW w:w="616" w:type="pct"/>
            <w:noWrap/>
            <w:hideMark/>
          </w:tcPr>
          <w:p w14:paraId="65AF21D3" w14:textId="77777777" w:rsidR="004E4D3F" w:rsidRPr="00EC1FA9" w:rsidRDefault="004E4D3F" w:rsidP="00376EFA">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rsidP="00376EFA">
            <w:r w:rsidRPr="00EC1FA9">
              <w:t>18.1</w:t>
            </w:r>
          </w:p>
        </w:tc>
        <w:tc>
          <w:tcPr>
            <w:tcW w:w="619" w:type="pct"/>
            <w:noWrap/>
            <w:hideMark/>
          </w:tcPr>
          <w:p w14:paraId="56DC5450" w14:textId="77777777" w:rsidR="004E4D3F" w:rsidRPr="00EC1FA9" w:rsidRDefault="004E4D3F" w:rsidP="00376EFA">
            <w:r w:rsidRPr="00EC1FA9">
              <w:t>3.4</w:t>
            </w:r>
          </w:p>
        </w:tc>
        <w:tc>
          <w:tcPr>
            <w:tcW w:w="619" w:type="pct"/>
            <w:noWrap/>
            <w:hideMark/>
          </w:tcPr>
          <w:p w14:paraId="5D9B743A" w14:textId="77777777" w:rsidR="004E4D3F" w:rsidRPr="00EC1FA9" w:rsidRDefault="004E4D3F" w:rsidP="00376EFA">
            <w:r w:rsidRPr="00EC1FA9">
              <w:t>9.3</w:t>
            </w:r>
          </w:p>
        </w:tc>
        <w:tc>
          <w:tcPr>
            <w:tcW w:w="619" w:type="pct"/>
            <w:noWrap/>
            <w:hideMark/>
          </w:tcPr>
          <w:p w14:paraId="2FC6B5E1" w14:textId="77777777" w:rsidR="004E4D3F" w:rsidRPr="00EC1FA9" w:rsidRDefault="004E4D3F" w:rsidP="00376EFA">
            <w:r w:rsidRPr="00EC1FA9">
              <w:t>15.2</w:t>
            </w:r>
          </w:p>
        </w:tc>
        <w:tc>
          <w:tcPr>
            <w:tcW w:w="619" w:type="pct"/>
            <w:noWrap/>
            <w:hideMark/>
          </w:tcPr>
          <w:p w14:paraId="753C4649" w14:textId="77777777" w:rsidR="004E4D3F" w:rsidRPr="00EC1FA9" w:rsidRDefault="004E4D3F" w:rsidP="00376EFA">
            <w:r w:rsidRPr="00EC1FA9">
              <w:t>24.8</w:t>
            </w:r>
          </w:p>
        </w:tc>
        <w:tc>
          <w:tcPr>
            <w:tcW w:w="616" w:type="pct"/>
            <w:noWrap/>
            <w:hideMark/>
          </w:tcPr>
          <w:p w14:paraId="24615EA6" w14:textId="77777777" w:rsidR="004E4D3F" w:rsidRPr="00EC1FA9" w:rsidRDefault="004E4D3F" w:rsidP="00376EFA">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rsidP="00376EFA">
            <w:r w:rsidRPr="00EC1FA9">
              <w:t>15.6</w:t>
            </w:r>
          </w:p>
        </w:tc>
        <w:tc>
          <w:tcPr>
            <w:tcW w:w="619" w:type="pct"/>
            <w:noWrap/>
            <w:hideMark/>
          </w:tcPr>
          <w:p w14:paraId="0C86DBC6" w14:textId="77777777" w:rsidR="004E4D3F" w:rsidRPr="00EC1FA9" w:rsidRDefault="004E4D3F" w:rsidP="00376EFA">
            <w:r w:rsidRPr="00EC1FA9">
              <w:t>7.3</w:t>
            </w:r>
          </w:p>
        </w:tc>
        <w:tc>
          <w:tcPr>
            <w:tcW w:w="619" w:type="pct"/>
            <w:noWrap/>
            <w:hideMark/>
          </w:tcPr>
          <w:p w14:paraId="2CA9EE1B" w14:textId="77777777" w:rsidR="004E4D3F" w:rsidRPr="00EC1FA9" w:rsidRDefault="004E4D3F" w:rsidP="00376EFA">
            <w:r w:rsidRPr="00EC1FA9">
              <w:t>11.9</w:t>
            </w:r>
          </w:p>
        </w:tc>
        <w:tc>
          <w:tcPr>
            <w:tcW w:w="619" w:type="pct"/>
            <w:noWrap/>
            <w:hideMark/>
          </w:tcPr>
          <w:p w14:paraId="0E205DF9" w14:textId="77777777" w:rsidR="004E4D3F" w:rsidRPr="00EC1FA9" w:rsidRDefault="004E4D3F" w:rsidP="00376EFA">
            <w:r w:rsidRPr="00EC1FA9">
              <w:t>15.0</w:t>
            </w:r>
          </w:p>
        </w:tc>
        <w:tc>
          <w:tcPr>
            <w:tcW w:w="619" w:type="pct"/>
            <w:noWrap/>
            <w:hideMark/>
          </w:tcPr>
          <w:p w14:paraId="0AC1DCF9" w14:textId="77777777" w:rsidR="004E4D3F" w:rsidRPr="00EC1FA9" w:rsidRDefault="004E4D3F" w:rsidP="00376EFA">
            <w:r w:rsidRPr="00EC1FA9">
              <w:t>18.6</w:t>
            </w:r>
          </w:p>
        </w:tc>
        <w:tc>
          <w:tcPr>
            <w:tcW w:w="616" w:type="pct"/>
            <w:noWrap/>
            <w:hideMark/>
          </w:tcPr>
          <w:p w14:paraId="4A46E2D2" w14:textId="77777777" w:rsidR="004E4D3F" w:rsidRPr="00EC1FA9" w:rsidRDefault="004E4D3F" w:rsidP="00376EFA">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rsidP="00376EFA">
            <w:r w:rsidRPr="00EC1FA9">
              <w:t>13.2</w:t>
            </w:r>
          </w:p>
        </w:tc>
        <w:tc>
          <w:tcPr>
            <w:tcW w:w="619" w:type="pct"/>
            <w:noWrap/>
            <w:hideMark/>
          </w:tcPr>
          <w:p w14:paraId="2434203F" w14:textId="77777777" w:rsidR="004E4D3F" w:rsidRPr="00EC1FA9" w:rsidRDefault="004E4D3F" w:rsidP="00376EFA">
            <w:r w:rsidRPr="00EC1FA9">
              <w:t>7.1</w:t>
            </w:r>
          </w:p>
        </w:tc>
        <w:tc>
          <w:tcPr>
            <w:tcW w:w="619" w:type="pct"/>
            <w:noWrap/>
            <w:hideMark/>
          </w:tcPr>
          <w:p w14:paraId="7EC5DCA3" w14:textId="77777777" w:rsidR="004E4D3F" w:rsidRPr="00EC1FA9" w:rsidRDefault="004E4D3F" w:rsidP="00376EFA">
            <w:r w:rsidRPr="00EC1FA9">
              <w:t>9.3</w:t>
            </w:r>
          </w:p>
        </w:tc>
        <w:tc>
          <w:tcPr>
            <w:tcW w:w="619" w:type="pct"/>
            <w:noWrap/>
            <w:hideMark/>
          </w:tcPr>
          <w:p w14:paraId="07AE4B8F" w14:textId="77777777" w:rsidR="004E4D3F" w:rsidRPr="00EC1FA9" w:rsidRDefault="004E4D3F" w:rsidP="00376EFA">
            <w:r w:rsidRPr="00EC1FA9">
              <w:t>11.6</w:t>
            </w:r>
          </w:p>
        </w:tc>
        <w:tc>
          <w:tcPr>
            <w:tcW w:w="619" w:type="pct"/>
            <w:noWrap/>
            <w:hideMark/>
          </w:tcPr>
          <w:p w14:paraId="4495679E" w14:textId="77777777" w:rsidR="004E4D3F" w:rsidRPr="00EC1FA9" w:rsidRDefault="004E4D3F" w:rsidP="00376EFA">
            <w:r w:rsidRPr="00EC1FA9">
              <w:t>16.7</w:t>
            </w:r>
          </w:p>
        </w:tc>
        <w:tc>
          <w:tcPr>
            <w:tcW w:w="616" w:type="pct"/>
            <w:noWrap/>
            <w:hideMark/>
          </w:tcPr>
          <w:p w14:paraId="32B4FADB" w14:textId="77777777" w:rsidR="004E4D3F" w:rsidRPr="00EC1FA9" w:rsidRDefault="004E4D3F" w:rsidP="00376EFA">
            <w:r w:rsidRPr="00EC1FA9">
              <w:t>28.7</w:t>
            </w:r>
          </w:p>
        </w:tc>
      </w:tr>
      <w:tr w:rsidR="004E4D3F" w:rsidRPr="00EC1FA9" w14:paraId="2AB4FF6A" w14:textId="77777777" w:rsidTr="00376EFA">
        <w:trPr>
          <w:trHeight w:val="300"/>
        </w:trPr>
        <w:tc>
          <w:tcPr>
            <w:tcW w:w="1288" w:type="pct"/>
            <w:noWrap/>
            <w:hideMark/>
          </w:tcPr>
          <w:p w14:paraId="32E25932" w14:textId="6AD5E114" w:rsidR="004E4D3F" w:rsidRPr="00EC1FA9" w:rsidRDefault="004E4D3F" w:rsidP="00376EFA">
            <w:r w:rsidRPr="00EC1FA9">
              <w:t xml:space="preserve">District </w:t>
            </w:r>
            <w:del w:id="724" w:author="Khreis, Haneen" w:date="2019-06-16T10:31:00Z">
              <w:r w:rsidRPr="00EC1FA9" w:rsidDel="007413B1">
                <w:delText>Of</w:delText>
              </w:r>
            </w:del>
            <w:ins w:id="725" w:author="Khreis, Haneen" w:date="2019-06-16T10:31:00Z">
              <w:r w:rsidR="007413B1" w:rsidRPr="00EC1FA9">
                <w:t>of</w:t>
              </w:r>
            </w:ins>
            <w:r w:rsidRPr="00EC1FA9">
              <w:t xml:space="preserve"> Columbia</w:t>
            </w:r>
          </w:p>
        </w:tc>
        <w:tc>
          <w:tcPr>
            <w:tcW w:w="619" w:type="pct"/>
            <w:noWrap/>
            <w:hideMark/>
          </w:tcPr>
          <w:p w14:paraId="3084A61C" w14:textId="77777777" w:rsidR="004E4D3F" w:rsidRPr="00EC1FA9" w:rsidRDefault="004E4D3F" w:rsidP="00376EFA">
            <w:r w:rsidRPr="00EC1FA9">
              <w:t>26.3</w:t>
            </w:r>
          </w:p>
        </w:tc>
        <w:tc>
          <w:tcPr>
            <w:tcW w:w="619" w:type="pct"/>
            <w:noWrap/>
            <w:hideMark/>
          </w:tcPr>
          <w:p w14:paraId="6BE55CEE" w14:textId="77777777" w:rsidR="004E4D3F" w:rsidRPr="00EC1FA9" w:rsidRDefault="004E4D3F" w:rsidP="00376EFA">
            <w:r w:rsidRPr="00EC1FA9">
              <w:t>20.2</w:t>
            </w:r>
          </w:p>
        </w:tc>
        <w:tc>
          <w:tcPr>
            <w:tcW w:w="619" w:type="pct"/>
            <w:noWrap/>
            <w:hideMark/>
          </w:tcPr>
          <w:p w14:paraId="592B11B7" w14:textId="77777777" w:rsidR="004E4D3F" w:rsidRPr="00EC1FA9" w:rsidRDefault="004E4D3F" w:rsidP="00376EFA">
            <w:r w:rsidRPr="00EC1FA9">
              <w:t>24.2</w:t>
            </w:r>
          </w:p>
        </w:tc>
        <w:tc>
          <w:tcPr>
            <w:tcW w:w="619" w:type="pct"/>
            <w:noWrap/>
            <w:hideMark/>
          </w:tcPr>
          <w:p w14:paraId="6453920A" w14:textId="77777777" w:rsidR="004E4D3F" w:rsidRPr="00EC1FA9" w:rsidRDefault="004E4D3F" w:rsidP="00376EFA">
            <w:r w:rsidRPr="00EC1FA9">
              <w:t>25.4</w:t>
            </w:r>
          </w:p>
        </w:tc>
        <w:tc>
          <w:tcPr>
            <w:tcW w:w="619" w:type="pct"/>
            <w:noWrap/>
            <w:hideMark/>
          </w:tcPr>
          <w:p w14:paraId="75166D6F" w14:textId="77777777" w:rsidR="004E4D3F" w:rsidRPr="00EC1FA9" w:rsidRDefault="004E4D3F" w:rsidP="00376EFA">
            <w:r w:rsidRPr="00EC1FA9">
              <w:t>28.5</w:t>
            </w:r>
          </w:p>
        </w:tc>
        <w:tc>
          <w:tcPr>
            <w:tcW w:w="616" w:type="pct"/>
            <w:noWrap/>
            <w:hideMark/>
          </w:tcPr>
          <w:p w14:paraId="7871396D" w14:textId="77777777" w:rsidR="004E4D3F" w:rsidRPr="00EC1FA9" w:rsidRDefault="004E4D3F" w:rsidP="00376EFA">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rsidP="00376EFA">
            <w:r w:rsidRPr="00EC1FA9">
              <w:t>10.7</w:t>
            </w:r>
          </w:p>
        </w:tc>
        <w:tc>
          <w:tcPr>
            <w:tcW w:w="619" w:type="pct"/>
            <w:noWrap/>
            <w:hideMark/>
          </w:tcPr>
          <w:p w14:paraId="181464D4" w14:textId="77777777" w:rsidR="004E4D3F" w:rsidRPr="00EC1FA9" w:rsidRDefault="004E4D3F" w:rsidP="00376EFA">
            <w:r w:rsidRPr="00EC1FA9">
              <w:t>1.8</w:t>
            </w:r>
          </w:p>
        </w:tc>
        <w:tc>
          <w:tcPr>
            <w:tcW w:w="619" w:type="pct"/>
            <w:noWrap/>
            <w:hideMark/>
          </w:tcPr>
          <w:p w14:paraId="616CCAEB" w14:textId="77777777" w:rsidR="004E4D3F" w:rsidRPr="00EC1FA9" w:rsidRDefault="004E4D3F" w:rsidP="00376EFA">
            <w:r w:rsidRPr="00EC1FA9">
              <w:t>7.4</w:t>
            </w:r>
          </w:p>
        </w:tc>
        <w:tc>
          <w:tcPr>
            <w:tcW w:w="619" w:type="pct"/>
            <w:noWrap/>
            <w:hideMark/>
          </w:tcPr>
          <w:p w14:paraId="25B1722A" w14:textId="77777777" w:rsidR="004E4D3F" w:rsidRPr="00EC1FA9" w:rsidRDefault="004E4D3F" w:rsidP="00376EFA">
            <w:r w:rsidRPr="00EC1FA9">
              <w:t>10.2</w:t>
            </w:r>
          </w:p>
        </w:tc>
        <w:tc>
          <w:tcPr>
            <w:tcW w:w="619" w:type="pct"/>
            <w:noWrap/>
            <w:hideMark/>
          </w:tcPr>
          <w:p w14:paraId="2375721A" w14:textId="77777777" w:rsidR="004E4D3F" w:rsidRPr="00EC1FA9" w:rsidRDefault="004E4D3F" w:rsidP="00376EFA">
            <w:r w:rsidRPr="00EC1FA9">
              <w:t>13.7</w:t>
            </w:r>
          </w:p>
        </w:tc>
        <w:tc>
          <w:tcPr>
            <w:tcW w:w="616" w:type="pct"/>
            <w:noWrap/>
            <w:hideMark/>
          </w:tcPr>
          <w:p w14:paraId="6BA715CD" w14:textId="77777777" w:rsidR="004E4D3F" w:rsidRPr="00EC1FA9" w:rsidRDefault="004E4D3F" w:rsidP="00376EFA">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rsidP="00376EFA">
            <w:r w:rsidRPr="00EC1FA9">
              <w:t>10.8</w:t>
            </w:r>
          </w:p>
        </w:tc>
        <w:tc>
          <w:tcPr>
            <w:tcW w:w="619" w:type="pct"/>
            <w:noWrap/>
            <w:hideMark/>
          </w:tcPr>
          <w:p w14:paraId="0C3B7A25" w14:textId="77777777" w:rsidR="004E4D3F" w:rsidRPr="00EC1FA9" w:rsidRDefault="004E4D3F" w:rsidP="00376EFA">
            <w:r w:rsidRPr="00EC1FA9">
              <w:t>3.0</w:t>
            </w:r>
          </w:p>
        </w:tc>
        <w:tc>
          <w:tcPr>
            <w:tcW w:w="619" w:type="pct"/>
            <w:noWrap/>
            <w:hideMark/>
          </w:tcPr>
          <w:p w14:paraId="60C981D1" w14:textId="77777777" w:rsidR="004E4D3F" w:rsidRPr="00EC1FA9" w:rsidRDefault="004E4D3F" w:rsidP="00376EFA">
            <w:r w:rsidRPr="00EC1FA9">
              <w:t>6.8</w:t>
            </w:r>
          </w:p>
        </w:tc>
        <w:tc>
          <w:tcPr>
            <w:tcW w:w="619" w:type="pct"/>
            <w:noWrap/>
            <w:hideMark/>
          </w:tcPr>
          <w:p w14:paraId="2D86231B" w14:textId="77777777" w:rsidR="004E4D3F" w:rsidRPr="00EC1FA9" w:rsidRDefault="004E4D3F" w:rsidP="00376EFA">
            <w:r w:rsidRPr="00EC1FA9">
              <w:t>9.8</w:t>
            </w:r>
          </w:p>
        </w:tc>
        <w:tc>
          <w:tcPr>
            <w:tcW w:w="619" w:type="pct"/>
            <w:noWrap/>
            <w:hideMark/>
          </w:tcPr>
          <w:p w14:paraId="0DFD7B75" w14:textId="77777777" w:rsidR="004E4D3F" w:rsidRPr="00EC1FA9" w:rsidRDefault="004E4D3F" w:rsidP="00376EFA">
            <w:r w:rsidRPr="00EC1FA9">
              <w:t>13.6</w:t>
            </w:r>
          </w:p>
        </w:tc>
        <w:tc>
          <w:tcPr>
            <w:tcW w:w="616" w:type="pct"/>
            <w:noWrap/>
            <w:hideMark/>
          </w:tcPr>
          <w:p w14:paraId="5075F744" w14:textId="77777777" w:rsidR="004E4D3F" w:rsidRPr="00EC1FA9" w:rsidRDefault="004E4D3F" w:rsidP="00376EFA">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rsidP="00376EFA">
            <w:r w:rsidRPr="00EC1FA9">
              <w:t>9.8</w:t>
            </w:r>
          </w:p>
        </w:tc>
        <w:tc>
          <w:tcPr>
            <w:tcW w:w="619" w:type="pct"/>
            <w:noWrap/>
            <w:hideMark/>
          </w:tcPr>
          <w:p w14:paraId="660E1B21" w14:textId="77777777" w:rsidR="004E4D3F" w:rsidRPr="00EC1FA9" w:rsidRDefault="004E4D3F" w:rsidP="00376EFA">
            <w:r w:rsidRPr="00EC1FA9">
              <w:t>3.1</w:t>
            </w:r>
          </w:p>
        </w:tc>
        <w:tc>
          <w:tcPr>
            <w:tcW w:w="619" w:type="pct"/>
            <w:noWrap/>
            <w:hideMark/>
          </w:tcPr>
          <w:p w14:paraId="4633B008" w14:textId="77777777" w:rsidR="004E4D3F" w:rsidRPr="00EC1FA9" w:rsidRDefault="004E4D3F" w:rsidP="00376EFA">
            <w:r w:rsidRPr="00EC1FA9">
              <w:t>6.4</w:t>
            </w:r>
          </w:p>
        </w:tc>
        <w:tc>
          <w:tcPr>
            <w:tcW w:w="619" w:type="pct"/>
            <w:noWrap/>
            <w:hideMark/>
          </w:tcPr>
          <w:p w14:paraId="47F50417" w14:textId="77777777" w:rsidR="004E4D3F" w:rsidRPr="00EC1FA9" w:rsidRDefault="004E4D3F" w:rsidP="00376EFA">
            <w:r w:rsidRPr="00EC1FA9">
              <w:t>8.8</w:t>
            </w:r>
          </w:p>
        </w:tc>
        <w:tc>
          <w:tcPr>
            <w:tcW w:w="619" w:type="pct"/>
            <w:noWrap/>
            <w:hideMark/>
          </w:tcPr>
          <w:p w14:paraId="1DAAB063" w14:textId="77777777" w:rsidR="004E4D3F" w:rsidRPr="00EC1FA9" w:rsidRDefault="004E4D3F" w:rsidP="00376EFA">
            <w:r w:rsidRPr="00EC1FA9">
              <w:t>12.6</w:t>
            </w:r>
          </w:p>
        </w:tc>
        <w:tc>
          <w:tcPr>
            <w:tcW w:w="616" w:type="pct"/>
            <w:noWrap/>
            <w:hideMark/>
          </w:tcPr>
          <w:p w14:paraId="383D8B20" w14:textId="77777777" w:rsidR="004E4D3F" w:rsidRPr="00EC1FA9" w:rsidRDefault="004E4D3F" w:rsidP="00376EFA">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rsidP="00376EFA">
            <w:r w:rsidRPr="00EC1FA9">
              <w:t>19.0</w:t>
            </w:r>
          </w:p>
        </w:tc>
        <w:tc>
          <w:tcPr>
            <w:tcW w:w="619" w:type="pct"/>
            <w:noWrap/>
            <w:hideMark/>
          </w:tcPr>
          <w:p w14:paraId="61477608" w14:textId="77777777" w:rsidR="004E4D3F" w:rsidRPr="00EC1FA9" w:rsidRDefault="004E4D3F" w:rsidP="00376EFA">
            <w:r w:rsidRPr="00EC1FA9">
              <w:t>4.4</w:t>
            </w:r>
          </w:p>
        </w:tc>
        <w:tc>
          <w:tcPr>
            <w:tcW w:w="619" w:type="pct"/>
            <w:noWrap/>
            <w:hideMark/>
          </w:tcPr>
          <w:p w14:paraId="0D880C8B" w14:textId="77777777" w:rsidR="004E4D3F" w:rsidRPr="00EC1FA9" w:rsidRDefault="004E4D3F" w:rsidP="00376EFA">
            <w:r w:rsidRPr="00EC1FA9">
              <w:t>10.1</w:t>
            </w:r>
          </w:p>
        </w:tc>
        <w:tc>
          <w:tcPr>
            <w:tcW w:w="619" w:type="pct"/>
            <w:noWrap/>
            <w:hideMark/>
          </w:tcPr>
          <w:p w14:paraId="3755D8BC" w14:textId="77777777" w:rsidR="004E4D3F" w:rsidRPr="00EC1FA9" w:rsidRDefault="004E4D3F" w:rsidP="00376EFA">
            <w:r w:rsidRPr="00EC1FA9">
              <w:t>15.5</w:t>
            </w:r>
          </w:p>
        </w:tc>
        <w:tc>
          <w:tcPr>
            <w:tcW w:w="619" w:type="pct"/>
            <w:noWrap/>
            <w:hideMark/>
          </w:tcPr>
          <w:p w14:paraId="73686C86" w14:textId="77777777" w:rsidR="004E4D3F" w:rsidRPr="00EC1FA9" w:rsidRDefault="004E4D3F" w:rsidP="00376EFA">
            <w:r w:rsidRPr="00EC1FA9">
              <w:t>26.9</w:t>
            </w:r>
          </w:p>
        </w:tc>
        <w:tc>
          <w:tcPr>
            <w:tcW w:w="616" w:type="pct"/>
            <w:noWrap/>
            <w:hideMark/>
          </w:tcPr>
          <w:p w14:paraId="081854C8" w14:textId="77777777" w:rsidR="004E4D3F" w:rsidRPr="00EC1FA9" w:rsidRDefault="004E4D3F" w:rsidP="00376EFA">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rsidP="00376EFA">
            <w:r w:rsidRPr="00EC1FA9">
              <w:t>15.4</w:t>
            </w:r>
          </w:p>
        </w:tc>
        <w:tc>
          <w:tcPr>
            <w:tcW w:w="619" w:type="pct"/>
            <w:noWrap/>
            <w:hideMark/>
          </w:tcPr>
          <w:p w14:paraId="1DF15499" w14:textId="77777777" w:rsidR="004E4D3F" w:rsidRPr="00EC1FA9" w:rsidRDefault="004E4D3F" w:rsidP="00376EFA">
            <w:r w:rsidRPr="00EC1FA9">
              <w:t>6.7</w:t>
            </w:r>
          </w:p>
        </w:tc>
        <w:tc>
          <w:tcPr>
            <w:tcW w:w="619" w:type="pct"/>
            <w:noWrap/>
            <w:hideMark/>
          </w:tcPr>
          <w:p w14:paraId="4E473CBC" w14:textId="77777777" w:rsidR="004E4D3F" w:rsidRPr="00EC1FA9" w:rsidRDefault="004E4D3F" w:rsidP="00376EFA">
            <w:r w:rsidRPr="00EC1FA9">
              <w:t>10.7</w:t>
            </w:r>
          </w:p>
        </w:tc>
        <w:tc>
          <w:tcPr>
            <w:tcW w:w="619" w:type="pct"/>
            <w:noWrap/>
            <w:hideMark/>
          </w:tcPr>
          <w:p w14:paraId="1DF1D942" w14:textId="77777777" w:rsidR="004E4D3F" w:rsidRPr="00EC1FA9" w:rsidRDefault="004E4D3F" w:rsidP="00376EFA">
            <w:r w:rsidRPr="00EC1FA9">
              <w:t>14.4</w:t>
            </w:r>
          </w:p>
        </w:tc>
        <w:tc>
          <w:tcPr>
            <w:tcW w:w="619" w:type="pct"/>
            <w:noWrap/>
            <w:hideMark/>
          </w:tcPr>
          <w:p w14:paraId="62286E19" w14:textId="77777777" w:rsidR="004E4D3F" w:rsidRPr="00EC1FA9" w:rsidRDefault="004E4D3F" w:rsidP="00376EFA">
            <w:r w:rsidRPr="00EC1FA9">
              <w:t>18.7</w:t>
            </w:r>
          </w:p>
        </w:tc>
        <w:tc>
          <w:tcPr>
            <w:tcW w:w="616" w:type="pct"/>
            <w:noWrap/>
            <w:hideMark/>
          </w:tcPr>
          <w:p w14:paraId="4414ACF8" w14:textId="77777777" w:rsidR="004E4D3F" w:rsidRPr="00EC1FA9" w:rsidRDefault="004E4D3F" w:rsidP="00376EFA">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rsidP="00376EFA">
            <w:r w:rsidRPr="00EC1FA9">
              <w:t>9.1</w:t>
            </w:r>
          </w:p>
        </w:tc>
        <w:tc>
          <w:tcPr>
            <w:tcW w:w="619" w:type="pct"/>
            <w:noWrap/>
            <w:hideMark/>
          </w:tcPr>
          <w:p w14:paraId="500F4C69" w14:textId="77777777" w:rsidR="004E4D3F" w:rsidRPr="00EC1FA9" w:rsidRDefault="004E4D3F" w:rsidP="00376EFA">
            <w:r w:rsidRPr="00EC1FA9">
              <w:t>4.3</w:t>
            </w:r>
          </w:p>
        </w:tc>
        <w:tc>
          <w:tcPr>
            <w:tcW w:w="619" w:type="pct"/>
            <w:noWrap/>
            <w:hideMark/>
          </w:tcPr>
          <w:p w14:paraId="75F342D7" w14:textId="77777777" w:rsidR="004E4D3F" w:rsidRPr="00EC1FA9" w:rsidRDefault="004E4D3F" w:rsidP="00376EFA">
            <w:r w:rsidRPr="00EC1FA9">
              <w:t>6.1</w:t>
            </w:r>
          </w:p>
        </w:tc>
        <w:tc>
          <w:tcPr>
            <w:tcW w:w="619" w:type="pct"/>
            <w:noWrap/>
            <w:hideMark/>
          </w:tcPr>
          <w:p w14:paraId="10582520" w14:textId="77777777" w:rsidR="004E4D3F" w:rsidRPr="00EC1FA9" w:rsidRDefault="004E4D3F" w:rsidP="00376EFA">
            <w:r w:rsidRPr="00EC1FA9">
              <w:t>8.0</w:t>
            </w:r>
          </w:p>
        </w:tc>
        <w:tc>
          <w:tcPr>
            <w:tcW w:w="619" w:type="pct"/>
            <w:noWrap/>
            <w:hideMark/>
          </w:tcPr>
          <w:p w14:paraId="2094E936" w14:textId="77777777" w:rsidR="004E4D3F" w:rsidRPr="00EC1FA9" w:rsidRDefault="004E4D3F" w:rsidP="00376EFA">
            <w:r w:rsidRPr="00EC1FA9">
              <w:t>11.7</w:t>
            </w:r>
          </w:p>
        </w:tc>
        <w:tc>
          <w:tcPr>
            <w:tcW w:w="616" w:type="pct"/>
            <w:noWrap/>
            <w:hideMark/>
          </w:tcPr>
          <w:p w14:paraId="0BC37305" w14:textId="77777777" w:rsidR="004E4D3F" w:rsidRPr="00EC1FA9" w:rsidRDefault="004E4D3F" w:rsidP="00376EFA">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rsidP="00376EFA">
            <w:r w:rsidRPr="00EC1FA9">
              <w:t>9.7</w:t>
            </w:r>
          </w:p>
        </w:tc>
        <w:tc>
          <w:tcPr>
            <w:tcW w:w="619" w:type="pct"/>
            <w:noWrap/>
            <w:hideMark/>
          </w:tcPr>
          <w:p w14:paraId="2E7D49AF" w14:textId="77777777" w:rsidR="004E4D3F" w:rsidRPr="00EC1FA9" w:rsidRDefault="004E4D3F" w:rsidP="00376EFA">
            <w:r w:rsidRPr="00EC1FA9">
              <w:t>4.5</w:t>
            </w:r>
          </w:p>
        </w:tc>
        <w:tc>
          <w:tcPr>
            <w:tcW w:w="619" w:type="pct"/>
            <w:noWrap/>
            <w:hideMark/>
          </w:tcPr>
          <w:p w14:paraId="17808C94" w14:textId="77777777" w:rsidR="004E4D3F" w:rsidRPr="00EC1FA9" w:rsidRDefault="004E4D3F" w:rsidP="00376EFA">
            <w:r w:rsidRPr="00EC1FA9">
              <w:t>6.3</w:t>
            </w:r>
          </w:p>
        </w:tc>
        <w:tc>
          <w:tcPr>
            <w:tcW w:w="619" w:type="pct"/>
            <w:noWrap/>
            <w:hideMark/>
          </w:tcPr>
          <w:p w14:paraId="399DC09D" w14:textId="77777777" w:rsidR="004E4D3F" w:rsidRPr="00EC1FA9" w:rsidRDefault="004E4D3F" w:rsidP="00376EFA">
            <w:r w:rsidRPr="00EC1FA9">
              <w:t>8.8</w:t>
            </w:r>
          </w:p>
        </w:tc>
        <w:tc>
          <w:tcPr>
            <w:tcW w:w="619" w:type="pct"/>
            <w:noWrap/>
            <w:hideMark/>
          </w:tcPr>
          <w:p w14:paraId="73F31F5F" w14:textId="77777777" w:rsidR="004E4D3F" w:rsidRPr="00EC1FA9" w:rsidRDefault="004E4D3F" w:rsidP="00376EFA">
            <w:r w:rsidRPr="00EC1FA9">
              <w:t>12.4</w:t>
            </w:r>
          </w:p>
        </w:tc>
        <w:tc>
          <w:tcPr>
            <w:tcW w:w="616" w:type="pct"/>
            <w:noWrap/>
            <w:hideMark/>
          </w:tcPr>
          <w:p w14:paraId="510785A2" w14:textId="77777777" w:rsidR="004E4D3F" w:rsidRPr="00EC1FA9" w:rsidRDefault="004E4D3F" w:rsidP="00376EFA">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rsidP="00376EFA">
            <w:r w:rsidRPr="00EC1FA9">
              <w:t>12.4</w:t>
            </w:r>
          </w:p>
        </w:tc>
        <w:tc>
          <w:tcPr>
            <w:tcW w:w="619" w:type="pct"/>
            <w:noWrap/>
            <w:hideMark/>
          </w:tcPr>
          <w:p w14:paraId="58714AA8" w14:textId="77777777" w:rsidR="004E4D3F" w:rsidRPr="00EC1FA9" w:rsidRDefault="004E4D3F" w:rsidP="00376EFA">
            <w:r w:rsidRPr="00EC1FA9">
              <w:t>6.1</w:t>
            </w:r>
          </w:p>
        </w:tc>
        <w:tc>
          <w:tcPr>
            <w:tcW w:w="619" w:type="pct"/>
            <w:noWrap/>
            <w:hideMark/>
          </w:tcPr>
          <w:p w14:paraId="0D49E9C6" w14:textId="77777777" w:rsidR="004E4D3F" w:rsidRPr="00EC1FA9" w:rsidRDefault="004E4D3F" w:rsidP="00376EFA">
            <w:r w:rsidRPr="00EC1FA9">
              <w:t>8.9</w:t>
            </w:r>
          </w:p>
        </w:tc>
        <w:tc>
          <w:tcPr>
            <w:tcW w:w="619" w:type="pct"/>
            <w:noWrap/>
            <w:hideMark/>
          </w:tcPr>
          <w:p w14:paraId="679A10C4" w14:textId="77777777" w:rsidR="004E4D3F" w:rsidRPr="00EC1FA9" w:rsidRDefault="004E4D3F" w:rsidP="00376EFA">
            <w:r w:rsidRPr="00EC1FA9">
              <w:t>10.8</w:t>
            </w:r>
          </w:p>
        </w:tc>
        <w:tc>
          <w:tcPr>
            <w:tcW w:w="619" w:type="pct"/>
            <w:noWrap/>
            <w:hideMark/>
          </w:tcPr>
          <w:p w14:paraId="1C82261E" w14:textId="77777777" w:rsidR="004E4D3F" w:rsidRPr="00EC1FA9" w:rsidRDefault="004E4D3F" w:rsidP="00376EFA">
            <w:r w:rsidRPr="00EC1FA9">
              <w:t>14.8</w:t>
            </w:r>
          </w:p>
        </w:tc>
        <w:tc>
          <w:tcPr>
            <w:tcW w:w="616" w:type="pct"/>
            <w:noWrap/>
            <w:hideMark/>
          </w:tcPr>
          <w:p w14:paraId="47FD0A7D" w14:textId="77777777" w:rsidR="004E4D3F" w:rsidRPr="00EC1FA9" w:rsidRDefault="004E4D3F" w:rsidP="00376EFA">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rsidP="00376EFA">
            <w:r w:rsidRPr="00EC1FA9">
              <w:t>9.6</w:t>
            </w:r>
          </w:p>
        </w:tc>
        <w:tc>
          <w:tcPr>
            <w:tcW w:w="619" w:type="pct"/>
            <w:noWrap/>
            <w:hideMark/>
          </w:tcPr>
          <w:p w14:paraId="6BD9CFF6" w14:textId="77777777" w:rsidR="004E4D3F" w:rsidRPr="00EC1FA9" w:rsidRDefault="004E4D3F" w:rsidP="00376EFA">
            <w:r w:rsidRPr="00EC1FA9">
              <w:t>3.0</w:t>
            </w:r>
          </w:p>
        </w:tc>
        <w:tc>
          <w:tcPr>
            <w:tcW w:w="619" w:type="pct"/>
            <w:noWrap/>
            <w:hideMark/>
          </w:tcPr>
          <w:p w14:paraId="1E0BF632" w14:textId="77777777" w:rsidR="004E4D3F" w:rsidRPr="00EC1FA9" w:rsidRDefault="004E4D3F" w:rsidP="00376EFA">
            <w:r w:rsidRPr="00EC1FA9">
              <w:t>5.3</w:t>
            </w:r>
          </w:p>
        </w:tc>
        <w:tc>
          <w:tcPr>
            <w:tcW w:w="619" w:type="pct"/>
            <w:noWrap/>
            <w:hideMark/>
          </w:tcPr>
          <w:p w14:paraId="4BF0B04F" w14:textId="77777777" w:rsidR="004E4D3F" w:rsidRPr="00EC1FA9" w:rsidRDefault="004E4D3F" w:rsidP="00376EFA">
            <w:r w:rsidRPr="00EC1FA9">
              <w:t>8.0</w:t>
            </w:r>
          </w:p>
        </w:tc>
        <w:tc>
          <w:tcPr>
            <w:tcW w:w="619" w:type="pct"/>
            <w:noWrap/>
            <w:hideMark/>
          </w:tcPr>
          <w:p w14:paraId="6BA89FDD" w14:textId="77777777" w:rsidR="004E4D3F" w:rsidRPr="00EC1FA9" w:rsidRDefault="004E4D3F" w:rsidP="00376EFA">
            <w:r w:rsidRPr="00EC1FA9">
              <w:t>12.6</w:t>
            </w:r>
          </w:p>
        </w:tc>
        <w:tc>
          <w:tcPr>
            <w:tcW w:w="616" w:type="pct"/>
            <w:noWrap/>
            <w:hideMark/>
          </w:tcPr>
          <w:p w14:paraId="3F09C0F8" w14:textId="77777777" w:rsidR="004E4D3F" w:rsidRPr="00EC1FA9" w:rsidRDefault="004E4D3F" w:rsidP="00376EFA">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rsidP="00376EFA">
            <w:r w:rsidRPr="00EC1FA9">
              <w:t>6.3</w:t>
            </w:r>
          </w:p>
        </w:tc>
        <w:tc>
          <w:tcPr>
            <w:tcW w:w="619" w:type="pct"/>
            <w:noWrap/>
            <w:hideMark/>
          </w:tcPr>
          <w:p w14:paraId="7DDDE2CE" w14:textId="77777777" w:rsidR="004E4D3F" w:rsidRPr="00EC1FA9" w:rsidRDefault="004E4D3F" w:rsidP="00376EFA">
            <w:r w:rsidRPr="00EC1FA9">
              <w:t>2.0</w:t>
            </w:r>
          </w:p>
        </w:tc>
        <w:tc>
          <w:tcPr>
            <w:tcW w:w="619" w:type="pct"/>
            <w:noWrap/>
            <w:hideMark/>
          </w:tcPr>
          <w:p w14:paraId="4452EBB3" w14:textId="77777777" w:rsidR="004E4D3F" w:rsidRPr="00EC1FA9" w:rsidRDefault="004E4D3F" w:rsidP="00376EFA">
            <w:r w:rsidRPr="00EC1FA9">
              <w:t>4.4</w:t>
            </w:r>
          </w:p>
        </w:tc>
        <w:tc>
          <w:tcPr>
            <w:tcW w:w="619" w:type="pct"/>
            <w:noWrap/>
            <w:hideMark/>
          </w:tcPr>
          <w:p w14:paraId="3C291D66" w14:textId="77777777" w:rsidR="004E4D3F" w:rsidRPr="00EC1FA9" w:rsidRDefault="004E4D3F" w:rsidP="00376EFA">
            <w:r w:rsidRPr="00EC1FA9">
              <w:t>5.8</w:t>
            </w:r>
          </w:p>
        </w:tc>
        <w:tc>
          <w:tcPr>
            <w:tcW w:w="619" w:type="pct"/>
            <w:noWrap/>
            <w:hideMark/>
          </w:tcPr>
          <w:p w14:paraId="1059B710" w14:textId="77777777" w:rsidR="004E4D3F" w:rsidRPr="00EC1FA9" w:rsidRDefault="004E4D3F" w:rsidP="00376EFA">
            <w:r w:rsidRPr="00EC1FA9">
              <w:t>7.5</w:t>
            </w:r>
          </w:p>
        </w:tc>
        <w:tc>
          <w:tcPr>
            <w:tcW w:w="616" w:type="pct"/>
            <w:noWrap/>
            <w:hideMark/>
          </w:tcPr>
          <w:p w14:paraId="5CD08E98" w14:textId="77777777" w:rsidR="004E4D3F" w:rsidRPr="00EC1FA9" w:rsidRDefault="004E4D3F" w:rsidP="00376EFA">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rsidP="00376EFA">
            <w:r w:rsidRPr="00EC1FA9">
              <w:t>16.1</w:t>
            </w:r>
          </w:p>
        </w:tc>
        <w:tc>
          <w:tcPr>
            <w:tcW w:w="619" w:type="pct"/>
            <w:noWrap/>
            <w:hideMark/>
          </w:tcPr>
          <w:p w14:paraId="78C73511" w14:textId="77777777" w:rsidR="004E4D3F" w:rsidRPr="00EC1FA9" w:rsidRDefault="004E4D3F" w:rsidP="00376EFA">
            <w:r w:rsidRPr="00EC1FA9">
              <w:t>5.9</w:t>
            </w:r>
          </w:p>
        </w:tc>
        <w:tc>
          <w:tcPr>
            <w:tcW w:w="619" w:type="pct"/>
            <w:noWrap/>
            <w:hideMark/>
          </w:tcPr>
          <w:p w14:paraId="0D4BB8A0" w14:textId="77777777" w:rsidR="004E4D3F" w:rsidRPr="00EC1FA9" w:rsidRDefault="004E4D3F" w:rsidP="00376EFA">
            <w:r w:rsidRPr="00EC1FA9">
              <w:t>11.8</w:t>
            </w:r>
          </w:p>
        </w:tc>
        <w:tc>
          <w:tcPr>
            <w:tcW w:w="619" w:type="pct"/>
            <w:noWrap/>
            <w:hideMark/>
          </w:tcPr>
          <w:p w14:paraId="2CF697E2" w14:textId="77777777" w:rsidR="004E4D3F" w:rsidRPr="00EC1FA9" w:rsidRDefault="004E4D3F" w:rsidP="00376EFA">
            <w:r w:rsidRPr="00EC1FA9">
              <w:t>15.3</w:t>
            </w:r>
          </w:p>
        </w:tc>
        <w:tc>
          <w:tcPr>
            <w:tcW w:w="619" w:type="pct"/>
            <w:noWrap/>
            <w:hideMark/>
          </w:tcPr>
          <w:p w14:paraId="0B2D9711" w14:textId="77777777" w:rsidR="004E4D3F" w:rsidRPr="00EC1FA9" w:rsidRDefault="004E4D3F" w:rsidP="00376EFA">
            <w:r w:rsidRPr="00EC1FA9">
              <w:t>20.8</w:t>
            </w:r>
          </w:p>
        </w:tc>
        <w:tc>
          <w:tcPr>
            <w:tcW w:w="616" w:type="pct"/>
            <w:noWrap/>
            <w:hideMark/>
          </w:tcPr>
          <w:p w14:paraId="6F09121B" w14:textId="77777777" w:rsidR="004E4D3F" w:rsidRPr="00EC1FA9" w:rsidRDefault="004E4D3F" w:rsidP="00376EFA">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rsidP="00376EFA">
            <w:r w:rsidRPr="00EC1FA9">
              <w:t>14.1</w:t>
            </w:r>
          </w:p>
        </w:tc>
        <w:tc>
          <w:tcPr>
            <w:tcW w:w="619" w:type="pct"/>
            <w:noWrap/>
            <w:hideMark/>
          </w:tcPr>
          <w:p w14:paraId="4D3C59F9" w14:textId="77777777" w:rsidR="004E4D3F" w:rsidRPr="00EC1FA9" w:rsidRDefault="004E4D3F" w:rsidP="00376EFA">
            <w:r w:rsidRPr="00EC1FA9">
              <w:t>3.7</w:t>
            </w:r>
          </w:p>
        </w:tc>
        <w:tc>
          <w:tcPr>
            <w:tcW w:w="619" w:type="pct"/>
            <w:noWrap/>
            <w:hideMark/>
          </w:tcPr>
          <w:p w14:paraId="1F547A5A" w14:textId="77777777" w:rsidR="004E4D3F" w:rsidRPr="00EC1FA9" w:rsidRDefault="004E4D3F" w:rsidP="00376EFA">
            <w:r w:rsidRPr="00EC1FA9">
              <w:t>10.3</w:t>
            </w:r>
          </w:p>
        </w:tc>
        <w:tc>
          <w:tcPr>
            <w:tcW w:w="619" w:type="pct"/>
            <w:noWrap/>
            <w:hideMark/>
          </w:tcPr>
          <w:p w14:paraId="06E6A0D2" w14:textId="77777777" w:rsidR="004E4D3F" w:rsidRPr="00EC1FA9" w:rsidRDefault="004E4D3F" w:rsidP="00376EFA">
            <w:r w:rsidRPr="00EC1FA9">
              <w:t>13.2</w:t>
            </w:r>
          </w:p>
        </w:tc>
        <w:tc>
          <w:tcPr>
            <w:tcW w:w="619" w:type="pct"/>
            <w:noWrap/>
            <w:hideMark/>
          </w:tcPr>
          <w:p w14:paraId="58B44EC3" w14:textId="77777777" w:rsidR="004E4D3F" w:rsidRPr="00EC1FA9" w:rsidRDefault="004E4D3F" w:rsidP="00376EFA">
            <w:r w:rsidRPr="00EC1FA9">
              <w:t>17.0</w:t>
            </w:r>
          </w:p>
        </w:tc>
        <w:tc>
          <w:tcPr>
            <w:tcW w:w="616" w:type="pct"/>
            <w:noWrap/>
            <w:hideMark/>
          </w:tcPr>
          <w:p w14:paraId="183E6AB4" w14:textId="77777777" w:rsidR="004E4D3F" w:rsidRPr="00EC1FA9" w:rsidRDefault="004E4D3F" w:rsidP="00376EFA">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rsidP="00376EFA">
            <w:r w:rsidRPr="00EC1FA9">
              <w:t>12.9</w:t>
            </w:r>
          </w:p>
        </w:tc>
        <w:tc>
          <w:tcPr>
            <w:tcW w:w="619" w:type="pct"/>
            <w:noWrap/>
            <w:hideMark/>
          </w:tcPr>
          <w:p w14:paraId="771C7DB6" w14:textId="77777777" w:rsidR="004E4D3F" w:rsidRPr="00EC1FA9" w:rsidRDefault="004E4D3F" w:rsidP="00376EFA">
            <w:r w:rsidRPr="00EC1FA9">
              <w:t>2.8</w:t>
            </w:r>
          </w:p>
        </w:tc>
        <w:tc>
          <w:tcPr>
            <w:tcW w:w="619" w:type="pct"/>
            <w:noWrap/>
            <w:hideMark/>
          </w:tcPr>
          <w:p w14:paraId="1B0FB491" w14:textId="77777777" w:rsidR="004E4D3F" w:rsidRPr="00EC1FA9" w:rsidRDefault="004E4D3F" w:rsidP="00376EFA">
            <w:r w:rsidRPr="00EC1FA9">
              <w:t>7.7</w:t>
            </w:r>
          </w:p>
        </w:tc>
        <w:tc>
          <w:tcPr>
            <w:tcW w:w="619" w:type="pct"/>
            <w:noWrap/>
            <w:hideMark/>
          </w:tcPr>
          <w:p w14:paraId="448EE57C" w14:textId="77777777" w:rsidR="004E4D3F" w:rsidRPr="00EC1FA9" w:rsidRDefault="004E4D3F" w:rsidP="00376EFA">
            <w:r w:rsidRPr="00EC1FA9">
              <w:t>11.3</w:t>
            </w:r>
          </w:p>
        </w:tc>
        <w:tc>
          <w:tcPr>
            <w:tcW w:w="619" w:type="pct"/>
            <w:noWrap/>
            <w:hideMark/>
          </w:tcPr>
          <w:p w14:paraId="39069279" w14:textId="77777777" w:rsidR="004E4D3F" w:rsidRPr="00EC1FA9" w:rsidRDefault="004E4D3F" w:rsidP="00376EFA">
            <w:r w:rsidRPr="00EC1FA9">
              <w:t>17.5</w:t>
            </w:r>
          </w:p>
        </w:tc>
        <w:tc>
          <w:tcPr>
            <w:tcW w:w="616" w:type="pct"/>
            <w:noWrap/>
            <w:hideMark/>
          </w:tcPr>
          <w:p w14:paraId="4C2E1049" w14:textId="77777777" w:rsidR="004E4D3F" w:rsidRPr="00EC1FA9" w:rsidRDefault="004E4D3F" w:rsidP="00376EFA">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rsidP="00376EFA">
            <w:r w:rsidRPr="00EC1FA9">
              <w:t>9.9</w:t>
            </w:r>
          </w:p>
        </w:tc>
        <w:tc>
          <w:tcPr>
            <w:tcW w:w="619" w:type="pct"/>
            <w:noWrap/>
            <w:hideMark/>
          </w:tcPr>
          <w:p w14:paraId="35B1E5E8" w14:textId="77777777" w:rsidR="004E4D3F" w:rsidRPr="00EC1FA9" w:rsidRDefault="004E4D3F" w:rsidP="00376EFA">
            <w:r w:rsidRPr="00EC1FA9">
              <w:t>2.9</w:t>
            </w:r>
          </w:p>
        </w:tc>
        <w:tc>
          <w:tcPr>
            <w:tcW w:w="619" w:type="pct"/>
            <w:noWrap/>
            <w:hideMark/>
          </w:tcPr>
          <w:p w14:paraId="04CDB9D8" w14:textId="77777777" w:rsidR="004E4D3F" w:rsidRPr="00EC1FA9" w:rsidRDefault="004E4D3F" w:rsidP="00376EFA">
            <w:r w:rsidRPr="00EC1FA9">
              <w:t>5.0</w:t>
            </w:r>
          </w:p>
        </w:tc>
        <w:tc>
          <w:tcPr>
            <w:tcW w:w="619" w:type="pct"/>
            <w:noWrap/>
            <w:hideMark/>
          </w:tcPr>
          <w:p w14:paraId="635F4EA9" w14:textId="77777777" w:rsidR="004E4D3F" w:rsidRPr="00EC1FA9" w:rsidRDefault="004E4D3F" w:rsidP="00376EFA">
            <w:r w:rsidRPr="00EC1FA9">
              <w:t>7.8</w:t>
            </w:r>
          </w:p>
        </w:tc>
        <w:tc>
          <w:tcPr>
            <w:tcW w:w="619" w:type="pct"/>
            <w:noWrap/>
            <w:hideMark/>
          </w:tcPr>
          <w:p w14:paraId="5A599644" w14:textId="77777777" w:rsidR="004E4D3F" w:rsidRPr="00EC1FA9" w:rsidRDefault="004E4D3F" w:rsidP="00376EFA">
            <w:r w:rsidRPr="00EC1FA9">
              <w:t>12.5</w:t>
            </w:r>
          </w:p>
        </w:tc>
        <w:tc>
          <w:tcPr>
            <w:tcW w:w="616" w:type="pct"/>
            <w:noWrap/>
            <w:hideMark/>
          </w:tcPr>
          <w:p w14:paraId="39E6859F" w14:textId="77777777" w:rsidR="004E4D3F" w:rsidRPr="00EC1FA9" w:rsidRDefault="004E4D3F" w:rsidP="00376EFA">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rsidP="00376EFA">
            <w:r w:rsidRPr="00EC1FA9">
              <w:t>8.3</w:t>
            </w:r>
          </w:p>
        </w:tc>
        <w:tc>
          <w:tcPr>
            <w:tcW w:w="619" w:type="pct"/>
            <w:noWrap/>
            <w:hideMark/>
          </w:tcPr>
          <w:p w14:paraId="02D8E5CB" w14:textId="77777777" w:rsidR="004E4D3F" w:rsidRPr="00EC1FA9" w:rsidRDefault="004E4D3F" w:rsidP="00376EFA">
            <w:r w:rsidRPr="00EC1FA9">
              <w:t>3.1</w:t>
            </w:r>
          </w:p>
        </w:tc>
        <w:tc>
          <w:tcPr>
            <w:tcW w:w="619" w:type="pct"/>
            <w:noWrap/>
            <w:hideMark/>
          </w:tcPr>
          <w:p w14:paraId="55F44056" w14:textId="77777777" w:rsidR="004E4D3F" w:rsidRPr="00EC1FA9" w:rsidRDefault="004E4D3F" w:rsidP="00376EFA">
            <w:r w:rsidRPr="00EC1FA9">
              <w:t>5.6</w:t>
            </w:r>
          </w:p>
        </w:tc>
        <w:tc>
          <w:tcPr>
            <w:tcW w:w="619" w:type="pct"/>
            <w:noWrap/>
            <w:hideMark/>
          </w:tcPr>
          <w:p w14:paraId="165507CD" w14:textId="77777777" w:rsidR="004E4D3F" w:rsidRPr="00EC1FA9" w:rsidRDefault="004E4D3F" w:rsidP="00376EFA">
            <w:r w:rsidRPr="00EC1FA9">
              <w:t>7.0</w:t>
            </w:r>
          </w:p>
        </w:tc>
        <w:tc>
          <w:tcPr>
            <w:tcW w:w="619" w:type="pct"/>
            <w:noWrap/>
            <w:hideMark/>
          </w:tcPr>
          <w:p w14:paraId="571904CF" w14:textId="77777777" w:rsidR="004E4D3F" w:rsidRPr="00EC1FA9" w:rsidRDefault="004E4D3F" w:rsidP="00376EFA">
            <w:r w:rsidRPr="00EC1FA9">
              <w:t>10.2</w:t>
            </w:r>
          </w:p>
        </w:tc>
        <w:tc>
          <w:tcPr>
            <w:tcW w:w="616" w:type="pct"/>
            <w:noWrap/>
            <w:hideMark/>
          </w:tcPr>
          <w:p w14:paraId="75DA6205" w14:textId="77777777" w:rsidR="004E4D3F" w:rsidRPr="00EC1FA9" w:rsidRDefault="004E4D3F" w:rsidP="00376EFA">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rsidP="00376EFA">
            <w:r w:rsidRPr="00EC1FA9">
              <w:t>9.3</w:t>
            </w:r>
          </w:p>
        </w:tc>
        <w:tc>
          <w:tcPr>
            <w:tcW w:w="619" w:type="pct"/>
            <w:noWrap/>
            <w:hideMark/>
          </w:tcPr>
          <w:p w14:paraId="0F703572" w14:textId="77777777" w:rsidR="004E4D3F" w:rsidRPr="00EC1FA9" w:rsidRDefault="004E4D3F" w:rsidP="00376EFA">
            <w:r w:rsidRPr="00EC1FA9">
              <w:t>4.4</w:t>
            </w:r>
          </w:p>
        </w:tc>
        <w:tc>
          <w:tcPr>
            <w:tcW w:w="619" w:type="pct"/>
            <w:noWrap/>
            <w:hideMark/>
          </w:tcPr>
          <w:p w14:paraId="5EBF12F4" w14:textId="77777777" w:rsidR="004E4D3F" w:rsidRPr="00EC1FA9" w:rsidRDefault="004E4D3F" w:rsidP="00376EFA">
            <w:r w:rsidRPr="00EC1FA9">
              <w:t>6.8</w:t>
            </w:r>
          </w:p>
        </w:tc>
        <w:tc>
          <w:tcPr>
            <w:tcW w:w="619" w:type="pct"/>
            <w:noWrap/>
            <w:hideMark/>
          </w:tcPr>
          <w:p w14:paraId="634711DA" w14:textId="77777777" w:rsidR="004E4D3F" w:rsidRPr="00EC1FA9" w:rsidRDefault="004E4D3F" w:rsidP="00376EFA">
            <w:r w:rsidRPr="00EC1FA9">
              <w:t>8.4</w:t>
            </w:r>
          </w:p>
        </w:tc>
        <w:tc>
          <w:tcPr>
            <w:tcW w:w="619" w:type="pct"/>
            <w:noWrap/>
            <w:hideMark/>
          </w:tcPr>
          <w:p w14:paraId="3884B1A9" w14:textId="77777777" w:rsidR="004E4D3F" w:rsidRPr="00EC1FA9" w:rsidRDefault="004E4D3F" w:rsidP="00376EFA">
            <w:r w:rsidRPr="00EC1FA9">
              <w:t>11.0</w:t>
            </w:r>
          </w:p>
        </w:tc>
        <w:tc>
          <w:tcPr>
            <w:tcW w:w="616" w:type="pct"/>
            <w:noWrap/>
            <w:hideMark/>
          </w:tcPr>
          <w:p w14:paraId="55A07596" w14:textId="77777777" w:rsidR="004E4D3F" w:rsidRPr="00EC1FA9" w:rsidRDefault="004E4D3F" w:rsidP="00376EFA">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rsidP="00376EFA">
            <w:r w:rsidRPr="00EC1FA9">
              <w:t>6.2</w:t>
            </w:r>
          </w:p>
        </w:tc>
        <w:tc>
          <w:tcPr>
            <w:tcW w:w="619" w:type="pct"/>
            <w:noWrap/>
            <w:hideMark/>
          </w:tcPr>
          <w:p w14:paraId="041214CF" w14:textId="77777777" w:rsidR="004E4D3F" w:rsidRPr="00EC1FA9" w:rsidRDefault="004E4D3F" w:rsidP="00376EFA">
            <w:r w:rsidRPr="00EC1FA9">
              <w:t>1.7</w:t>
            </w:r>
          </w:p>
        </w:tc>
        <w:tc>
          <w:tcPr>
            <w:tcW w:w="619" w:type="pct"/>
            <w:noWrap/>
            <w:hideMark/>
          </w:tcPr>
          <w:p w14:paraId="44B4FA5A" w14:textId="77777777" w:rsidR="004E4D3F" w:rsidRPr="00EC1FA9" w:rsidRDefault="004E4D3F" w:rsidP="00376EFA">
            <w:r w:rsidRPr="00EC1FA9">
              <w:t>4.0</w:t>
            </w:r>
          </w:p>
        </w:tc>
        <w:tc>
          <w:tcPr>
            <w:tcW w:w="619" w:type="pct"/>
            <w:noWrap/>
            <w:hideMark/>
          </w:tcPr>
          <w:p w14:paraId="6DF52E87" w14:textId="77777777" w:rsidR="004E4D3F" w:rsidRPr="00EC1FA9" w:rsidRDefault="004E4D3F" w:rsidP="00376EFA">
            <w:r w:rsidRPr="00EC1FA9">
              <w:t>5.5</w:t>
            </w:r>
          </w:p>
        </w:tc>
        <w:tc>
          <w:tcPr>
            <w:tcW w:w="619" w:type="pct"/>
            <w:noWrap/>
            <w:hideMark/>
          </w:tcPr>
          <w:p w14:paraId="7206D718" w14:textId="77777777" w:rsidR="004E4D3F" w:rsidRPr="00EC1FA9" w:rsidRDefault="004E4D3F" w:rsidP="00376EFA">
            <w:r w:rsidRPr="00EC1FA9">
              <w:t>8.0</w:t>
            </w:r>
          </w:p>
        </w:tc>
        <w:tc>
          <w:tcPr>
            <w:tcW w:w="616" w:type="pct"/>
            <w:noWrap/>
            <w:hideMark/>
          </w:tcPr>
          <w:p w14:paraId="0B769CD9" w14:textId="77777777" w:rsidR="004E4D3F" w:rsidRPr="00EC1FA9" w:rsidRDefault="004E4D3F" w:rsidP="00376EFA">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rsidP="00376EFA">
            <w:r w:rsidRPr="00EC1FA9">
              <w:t>8.6</w:t>
            </w:r>
          </w:p>
        </w:tc>
        <w:tc>
          <w:tcPr>
            <w:tcW w:w="619" w:type="pct"/>
            <w:noWrap/>
            <w:hideMark/>
          </w:tcPr>
          <w:p w14:paraId="5BEA58EC" w14:textId="77777777" w:rsidR="004E4D3F" w:rsidRPr="00EC1FA9" w:rsidRDefault="004E4D3F" w:rsidP="00376EFA">
            <w:r w:rsidRPr="00EC1FA9">
              <w:t>3.0</w:t>
            </w:r>
          </w:p>
        </w:tc>
        <w:tc>
          <w:tcPr>
            <w:tcW w:w="619" w:type="pct"/>
            <w:noWrap/>
            <w:hideMark/>
          </w:tcPr>
          <w:p w14:paraId="48622EAD" w14:textId="77777777" w:rsidR="004E4D3F" w:rsidRPr="00EC1FA9" w:rsidRDefault="004E4D3F" w:rsidP="00376EFA">
            <w:r w:rsidRPr="00EC1FA9">
              <w:t>5.2</w:t>
            </w:r>
          </w:p>
        </w:tc>
        <w:tc>
          <w:tcPr>
            <w:tcW w:w="619" w:type="pct"/>
            <w:noWrap/>
            <w:hideMark/>
          </w:tcPr>
          <w:p w14:paraId="79A56D9F" w14:textId="77777777" w:rsidR="004E4D3F" w:rsidRPr="00EC1FA9" w:rsidRDefault="004E4D3F" w:rsidP="00376EFA">
            <w:r w:rsidRPr="00EC1FA9">
              <w:t>7.7</w:t>
            </w:r>
          </w:p>
        </w:tc>
        <w:tc>
          <w:tcPr>
            <w:tcW w:w="619" w:type="pct"/>
            <w:noWrap/>
            <w:hideMark/>
          </w:tcPr>
          <w:p w14:paraId="5A6B779A" w14:textId="77777777" w:rsidR="004E4D3F" w:rsidRPr="00EC1FA9" w:rsidRDefault="004E4D3F" w:rsidP="00376EFA">
            <w:r w:rsidRPr="00EC1FA9">
              <w:t>11.1</w:t>
            </w:r>
          </w:p>
        </w:tc>
        <w:tc>
          <w:tcPr>
            <w:tcW w:w="616" w:type="pct"/>
            <w:noWrap/>
            <w:hideMark/>
          </w:tcPr>
          <w:p w14:paraId="67D83F1C" w14:textId="77777777" w:rsidR="004E4D3F" w:rsidRPr="00EC1FA9" w:rsidRDefault="004E4D3F" w:rsidP="00376EFA">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rsidP="00376EFA">
            <w:r w:rsidRPr="00EC1FA9">
              <w:t>15.9</w:t>
            </w:r>
          </w:p>
        </w:tc>
        <w:tc>
          <w:tcPr>
            <w:tcW w:w="619" w:type="pct"/>
            <w:noWrap/>
            <w:hideMark/>
          </w:tcPr>
          <w:p w14:paraId="6D140DA0" w14:textId="77777777" w:rsidR="004E4D3F" w:rsidRPr="00EC1FA9" w:rsidRDefault="004E4D3F" w:rsidP="00376EFA">
            <w:r w:rsidRPr="00EC1FA9">
              <w:t>5.5</w:t>
            </w:r>
          </w:p>
        </w:tc>
        <w:tc>
          <w:tcPr>
            <w:tcW w:w="619" w:type="pct"/>
            <w:noWrap/>
            <w:hideMark/>
          </w:tcPr>
          <w:p w14:paraId="355B9F19" w14:textId="77777777" w:rsidR="004E4D3F" w:rsidRPr="00EC1FA9" w:rsidRDefault="004E4D3F" w:rsidP="00376EFA">
            <w:r w:rsidRPr="00EC1FA9">
              <w:t>10.5</w:t>
            </w:r>
          </w:p>
        </w:tc>
        <w:tc>
          <w:tcPr>
            <w:tcW w:w="619" w:type="pct"/>
            <w:noWrap/>
            <w:hideMark/>
          </w:tcPr>
          <w:p w14:paraId="16F3522F" w14:textId="77777777" w:rsidR="004E4D3F" w:rsidRPr="00EC1FA9" w:rsidRDefault="004E4D3F" w:rsidP="00376EFA">
            <w:r w:rsidRPr="00EC1FA9">
              <w:t>14.7</w:t>
            </w:r>
          </w:p>
        </w:tc>
        <w:tc>
          <w:tcPr>
            <w:tcW w:w="619" w:type="pct"/>
            <w:noWrap/>
            <w:hideMark/>
          </w:tcPr>
          <w:p w14:paraId="0FA48F39" w14:textId="77777777" w:rsidR="004E4D3F" w:rsidRPr="00EC1FA9" w:rsidRDefault="004E4D3F" w:rsidP="00376EFA">
            <w:r w:rsidRPr="00EC1FA9">
              <w:t>20.8</w:t>
            </w:r>
          </w:p>
        </w:tc>
        <w:tc>
          <w:tcPr>
            <w:tcW w:w="616" w:type="pct"/>
            <w:noWrap/>
            <w:hideMark/>
          </w:tcPr>
          <w:p w14:paraId="37172F63" w14:textId="77777777" w:rsidR="004E4D3F" w:rsidRPr="00EC1FA9" w:rsidRDefault="004E4D3F" w:rsidP="00376EFA">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rsidP="00376EFA">
            <w:r w:rsidRPr="00EC1FA9">
              <w:t>9.1</w:t>
            </w:r>
          </w:p>
        </w:tc>
        <w:tc>
          <w:tcPr>
            <w:tcW w:w="619" w:type="pct"/>
            <w:noWrap/>
            <w:hideMark/>
          </w:tcPr>
          <w:p w14:paraId="75592E36" w14:textId="77777777" w:rsidR="004E4D3F" w:rsidRPr="00EC1FA9" w:rsidRDefault="004E4D3F" w:rsidP="00376EFA">
            <w:r w:rsidRPr="00EC1FA9">
              <w:t>5.0</w:t>
            </w:r>
          </w:p>
        </w:tc>
        <w:tc>
          <w:tcPr>
            <w:tcW w:w="619" w:type="pct"/>
            <w:noWrap/>
            <w:hideMark/>
          </w:tcPr>
          <w:p w14:paraId="794EBBD5" w14:textId="77777777" w:rsidR="004E4D3F" w:rsidRPr="00EC1FA9" w:rsidRDefault="004E4D3F" w:rsidP="00376EFA">
            <w:r w:rsidRPr="00EC1FA9">
              <w:t>7.4</w:t>
            </w:r>
          </w:p>
        </w:tc>
        <w:tc>
          <w:tcPr>
            <w:tcW w:w="619" w:type="pct"/>
            <w:noWrap/>
            <w:hideMark/>
          </w:tcPr>
          <w:p w14:paraId="5C88E213" w14:textId="77777777" w:rsidR="004E4D3F" w:rsidRPr="00EC1FA9" w:rsidRDefault="004E4D3F" w:rsidP="00376EFA">
            <w:r w:rsidRPr="00EC1FA9">
              <w:t>8.4</w:t>
            </w:r>
          </w:p>
        </w:tc>
        <w:tc>
          <w:tcPr>
            <w:tcW w:w="619" w:type="pct"/>
            <w:noWrap/>
            <w:hideMark/>
          </w:tcPr>
          <w:p w14:paraId="0A55CAF2" w14:textId="77777777" w:rsidR="004E4D3F" w:rsidRPr="00EC1FA9" w:rsidRDefault="004E4D3F" w:rsidP="00376EFA">
            <w:r w:rsidRPr="00EC1FA9">
              <w:t>10.3</w:t>
            </w:r>
          </w:p>
        </w:tc>
        <w:tc>
          <w:tcPr>
            <w:tcW w:w="616" w:type="pct"/>
            <w:noWrap/>
            <w:hideMark/>
          </w:tcPr>
          <w:p w14:paraId="185769CD" w14:textId="77777777" w:rsidR="004E4D3F" w:rsidRPr="00EC1FA9" w:rsidRDefault="004E4D3F" w:rsidP="00376EFA">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rsidP="00376EFA">
            <w:r w:rsidRPr="00EC1FA9">
              <w:t>21.0</w:t>
            </w:r>
          </w:p>
        </w:tc>
        <w:tc>
          <w:tcPr>
            <w:tcW w:w="619" w:type="pct"/>
            <w:noWrap/>
            <w:hideMark/>
          </w:tcPr>
          <w:p w14:paraId="0EB3C33A" w14:textId="77777777" w:rsidR="004E4D3F" w:rsidRPr="00EC1FA9" w:rsidRDefault="004E4D3F" w:rsidP="00376EFA">
            <w:r w:rsidRPr="00EC1FA9">
              <w:t>7.1</w:t>
            </w:r>
          </w:p>
        </w:tc>
        <w:tc>
          <w:tcPr>
            <w:tcW w:w="619" w:type="pct"/>
            <w:noWrap/>
            <w:hideMark/>
          </w:tcPr>
          <w:p w14:paraId="215542F7" w14:textId="77777777" w:rsidR="004E4D3F" w:rsidRPr="00EC1FA9" w:rsidRDefault="004E4D3F" w:rsidP="00376EFA">
            <w:r w:rsidRPr="00EC1FA9">
              <w:t>15.8</w:t>
            </w:r>
          </w:p>
        </w:tc>
        <w:tc>
          <w:tcPr>
            <w:tcW w:w="619" w:type="pct"/>
            <w:noWrap/>
            <w:hideMark/>
          </w:tcPr>
          <w:p w14:paraId="5EF6CEBA" w14:textId="77777777" w:rsidR="004E4D3F" w:rsidRPr="00EC1FA9" w:rsidRDefault="004E4D3F" w:rsidP="00376EFA">
            <w:r w:rsidRPr="00EC1FA9">
              <w:t>20.2</w:t>
            </w:r>
          </w:p>
        </w:tc>
        <w:tc>
          <w:tcPr>
            <w:tcW w:w="619" w:type="pct"/>
            <w:noWrap/>
            <w:hideMark/>
          </w:tcPr>
          <w:p w14:paraId="3D659CF9" w14:textId="77777777" w:rsidR="004E4D3F" w:rsidRPr="00EC1FA9" w:rsidRDefault="004E4D3F" w:rsidP="00376EFA">
            <w:r w:rsidRPr="00EC1FA9">
              <w:t>25.7</w:t>
            </w:r>
          </w:p>
        </w:tc>
        <w:tc>
          <w:tcPr>
            <w:tcW w:w="616" w:type="pct"/>
            <w:noWrap/>
            <w:hideMark/>
          </w:tcPr>
          <w:p w14:paraId="7E43C968" w14:textId="77777777" w:rsidR="004E4D3F" w:rsidRPr="00EC1FA9" w:rsidRDefault="004E4D3F" w:rsidP="00376EFA">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rsidP="00376EFA">
            <w:r w:rsidRPr="00EC1FA9">
              <w:t>12.1</w:t>
            </w:r>
          </w:p>
        </w:tc>
        <w:tc>
          <w:tcPr>
            <w:tcW w:w="619" w:type="pct"/>
            <w:noWrap/>
            <w:hideMark/>
          </w:tcPr>
          <w:p w14:paraId="78EAF70E" w14:textId="77777777" w:rsidR="004E4D3F" w:rsidRPr="00EC1FA9" w:rsidRDefault="004E4D3F" w:rsidP="00376EFA">
            <w:r w:rsidRPr="00EC1FA9">
              <w:t>4.7</w:t>
            </w:r>
          </w:p>
        </w:tc>
        <w:tc>
          <w:tcPr>
            <w:tcW w:w="619" w:type="pct"/>
            <w:noWrap/>
            <w:hideMark/>
          </w:tcPr>
          <w:p w14:paraId="6914D5DC" w14:textId="77777777" w:rsidR="004E4D3F" w:rsidRPr="00EC1FA9" w:rsidRDefault="004E4D3F" w:rsidP="00376EFA">
            <w:r w:rsidRPr="00EC1FA9">
              <w:t>7.9</w:t>
            </w:r>
          </w:p>
        </w:tc>
        <w:tc>
          <w:tcPr>
            <w:tcW w:w="619" w:type="pct"/>
            <w:noWrap/>
            <w:hideMark/>
          </w:tcPr>
          <w:p w14:paraId="5F5D49D6" w14:textId="77777777" w:rsidR="004E4D3F" w:rsidRPr="00EC1FA9" w:rsidRDefault="004E4D3F" w:rsidP="00376EFA">
            <w:r w:rsidRPr="00EC1FA9">
              <w:t>11.0</w:t>
            </w:r>
          </w:p>
        </w:tc>
        <w:tc>
          <w:tcPr>
            <w:tcW w:w="619" w:type="pct"/>
            <w:noWrap/>
            <w:hideMark/>
          </w:tcPr>
          <w:p w14:paraId="18E68CAF" w14:textId="77777777" w:rsidR="004E4D3F" w:rsidRPr="00EC1FA9" w:rsidRDefault="004E4D3F" w:rsidP="00376EFA">
            <w:r w:rsidRPr="00EC1FA9">
              <w:t>14.8</w:t>
            </w:r>
          </w:p>
        </w:tc>
        <w:tc>
          <w:tcPr>
            <w:tcW w:w="616" w:type="pct"/>
            <w:noWrap/>
            <w:hideMark/>
          </w:tcPr>
          <w:p w14:paraId="5FAFC54D" w14:textId="77777777" w:rsidR="004E4D3F" w:rsidRPr="00EC1FA9" w:rsidRDefault="004E4D3F" w:rsidP="00376EFA">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rsidP="00376EFA">
            <w:r w:rsidRPr="00EC1FA9">
              <w:t>16.6</w:t>
            </w:r>
          </w:p>
        </w:tc>
        <w:tc>
          <w:tcPr>
            <w:tcW w:w="619" w:type="pct"/>
            <w:noWrap/>
            <w:hideMark/>
          </w:tcPr>
          <w:p w14:paraId="0D747CCF" w14:textId="77777777" w:rsidR="004E4D3F" w:rsidRPr="00EC1FA9" w:rsidRDefault="004E4D3F" w:rsidP="00376EFA">
            <w:r w:rsidRPr="00EC1FA9">
              <w:t>3.2</w:t>
            </w:r>
          </w:p>
        </w:tc>
        <w:tc>
          <w:tcPr>
            <w:tcW w:w="619" w:type="pct"/>
            <w:noWrap/>
            <w:hideMark/>
          </w:tcPr>
          <w:p w14:paraId="48E4DA7B" w14:textId="77777777" w:rsidR="004E4D3F" w:rsidRPr="00EC1FA9" w:rsidRDefault="004E4D3F" w:rsidP="00376EFA">
            <w:r w:rsidRPr="00EC1FA9">
              <w:t>8.3</w:t>
            </w:r>
          </w:p>
        </w:tc>
        <w:tc>
          <w:tcPr>
            <w:tcW w:w="619" w:type="pct"/>
            <w:noWrap/>
            <w:hideMark/>
          </w:tcPr>
          <w:p w14:paraId="0E9E6CE4" w14:textId="77777777" w:rsidR="004E4D3F" w:rsidRPr="00EC1FA9" w:rsidRDefault="004E4D3F" w:rsidP="00376EFA">
            <w:r w:rsidRPr="00EC1FA9">
              <w:t>12.4</w:t>
            </w:r>
          </w:p>
        </w:tc>
        <w:tc>
          <w:tcPr>
            <w:tcW w:w="619" w:type="pct"/>
            <w:noWrap/>
            <w:hideMark/>
          </w:tcPr>
          <w:p w14:paraId="6EC40FE3" w14:textId="77777777" w:rsidR="004E4D3F" w:rsidRPr="00EC1FA9" w:rsidRDefault="004E4D3F" w:rsidP="00376EFA">
            <w:r w:rsidRPr="00EC1FA9">
              <w:t>23.9</w:t>
            </w:r>
          </w:p>
        </w:tc>
        <w:tc>
          <w:tcPr>
            <w:tcW w:w="616" w:type="pct"/>
            <w:noWrap/>
            <w:hideMark/>
          </w:tcPr>
          <w:p w14:paraId="72A265FB" w14:textId="77777777" w:rsidR="004E4D3F" w:rsidRPr="00EC1FA9" w:rsidRDefault="004E4D3F" w:rsidP="00376EFA">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rsidP="00376EFA">
            <w:r w:rsidRPr="00EC1FA9">
              <w:t>11.0</w:t>
            </w:r>
          </w:p>
        </w:tc>
        <w:tc>
          <w:tcPr>
            <w:tcW w:w="619" w:type="pct"/>
            <w:noWrap/>
            <w:hideMark/>
          </w:tcPr>
          <w:p w14:paraId="3D49FD50" w14:textId="77777777" w:rsidR="004E4D3F" w:rsidRPr="00EC1FA9" w:rsidRDefault="004E4D3F" w:rsidP="00376EFA">
            <w:r w:rsidRPr="00EC1FA9">
              <w:t>3.2</w:t>
            </w:r>
          </w:p>
        </w:tc>
        <w:tc>
          <w:tcPr>
            <w:tcW w:w="619" w:type="pct"/>
            <w:noWrap/>
            <w:hideMark/>
          </w:tcPr>
          <w:p w14:paraId="5A87CBF7" w14:textId="77777777" w:rsidR="004E4D3F" w:rsidRPr="00EC1FA9" w:rsidRDefault="004E4D3F" w:rsidP="00376EFA">
            <w:r w:rsidRPr="00EC1FA9">
              <w:t>8.0</w:t>
            </w:r>
          </w:p>
        </w:tc>
        <w:tc>
          <w:tcPr>
            <w:tcW w:w="619" w:type="pct"/>
            <w:noWrap/>
            <w:hideMark/>
          </w:tcPr>
          <w:p w14:paraId="26A89DC5" w14:textId="77777777" w:rsidR="004E4D3F" w:rsidRPr="00EC1FA9" w:rsidRDefault="004E4D3F" w:rsidP="00376EFA">
            <w:r w:rsidRPr="00EC1FA9">
              <w:t>10.4</w:t>
            </w:r>
          </w:p>
        </w:tc>
        <w:tc>
          <w:tcPr>
            <w:tcW w:w="619" w:type="pct"/>
            <w:noWrap/>
            <w:hideMark/>
          </w:tcPr>
          <w:p w14:paraId="2DB95CA5" w14:textId="77777777" w:rsidR="004E4D3F" w:rsidRPr="00EC1FA9" w:rsidRDefault="004E4D3F" w:rsidP="00376EFA">
            <w:r w:rsidRPr="00EC1FA9">
              <w:t>13.5</w:t>
            </w:r>
          </w:p>
        </w:tc>
        <w:tc>
          <w:tcPr>
            <w:tcW w:w="616" w:type="pct"/>
            <w:noWrap/>
            <w:hideMark/>
          </w:tcPr>
          <w:p w14:paraId="3B23E3C2" w14:textId="77777777" w:rsidR="004E4D3F" w:rsidRPr="00EC1FA9" w:rsidRDefault="004E4D3F" w:rsidP="00376EFA">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rsidP="00376EFA">
            <w:r w:rsidRPr="00EC1FA9">
              <w:t>5.4</w:t>
            </w:r>
          </w:p>
        </w:tc>
        <w:tc>
          <w:tcPr>
            <w:tcW w:w="619" w:type="pct"/>
            <w:noWrap/>
            <w:hideMark/>
          </w:tcPr>
          <w:p w14:paraId="52A9D4EB" w14:textId="77777777" w:rsidR="004E4D3F" w:rsidRPr="00EC1FA9" w:rsidRDefault="004E4D3F" w:rsidP="00376EFA">
            <w:r w:rsidRPr="00EC1FA9">
              <w:t>2.1</w:t>
            </w:r>
          </w:p>
        </w:tc>
        <w:tc>
          <w:tcPr>
            <w:tcW w:w="619" w:type="pct"/>
            <w:noWrap/>
            <w:hideMark/>
          </w:tcPr>
          <w:p w14:paraId="585A2BFD" w14:textId="77777777" w:rsidR="004E4D3F" w:rsidRPr="00EC1FA9" w:rsidRDefault="004E4D3F" w:rsidP="00376EFA">
            <w:r w:rsidRPr="00EC1FA9">
              <w:t>3.3</w:t>
            </w:r>
          </w:p>
        </w:tc>
        <w:tc>
          <w:tcPr>
            <w:tcW w:w="619" w:type="pct"/>
            <w:noWrap/>
            <w:hideMark/>
          </w:tcPr>
          <w:p w14:paraId="165662FA" w14:textId="77777777" w:rsidR="004E4D3F" w:rsidRPr="00EC1FA9" w:rsidRDefault="004E4D3F" w:rsidP="00376EFA">
            <w:r w:rsidRPr="00EC1FA9">
              <w:t>4.0</w:t>
            </w:r>
          </w:p>
        </w:tc>
        <w:tc>
          <w:tcPr>
            <w:tcW w:w="619" w:type="pct"/>
            <w:noWrap/>
            <w:hideMark/>
          </w:tcPr>
          <w:p w14:paraId="0B1FD10A" w14:textId="77777777" w:rsidR="004E4D3F" w:rsidRPr="00EC1FA9" w:rsidRDefault="004E4D3F" w:rsidP="00376EFA">
            <w:r w:rsidRPr="00EC1FA9">
              <w:t>6.9</w:t>
            </w:r>
          </w:p>
        </w:tc>
        <w:tc>
          <w:tcPr>
            <w:tcW w:w="616" w:type="pct"/>
            <w:noWrap/>
            <w:hideMark/>
          </w:tcPr>
          <w:p w14:paraId="5EA3134B" w14:textId="77777777" w:rsidR="004E4D3F" w:rsidRPr="00EC1FA9" w:rsidRDefault="004E4D3F" w:rsidP="00376EFA">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rsidP="00376EFA">
            <w:r w:rsidRPr="00EC1FA9">
              <w:t>14.3</w:t>
            </w:r>
          </w:p>
        </w:tc>
        <w:tc>
          <w:tcPr>
            <w:tcW w:w="619" w:type="pct"/>
            <w:noWrap/>
            <w:hideMark/>
          </w:tcPr>
          <w:p w14:paraId="497CED75" w14:textId="77777777" w:rsidR="004E4D3F" w:rsidRPr="00EC1FA9" w:rsidRDefault="004E4D3F" w:rsidP="00376EFA">
            <w:r w:rsidRPr="00EC1FA9">
              <w:t>7.5</w:t>
            </w:r>
          </w:p>
        </w:tc>
        <w:tc>
          <w:tcPr>
            <w:tcW w:w="619" w:type="pct"/>
            <w:noWrap/>
            <w:hideMark/>
          </w:tcPr>
          <w:p w14:paraId="58AE8DED" w14:textId="77777777" w:rsidR="004E4D3F" w:rsidRPr="00EC1FA9" w:rsidRDefault="004E4D3F" w:rsidP="00376EFA">
            <w:r w:rsidRPr="00EC1FA9">
              <w:t>10.7</w:t>
            </w:r>
          </w:p>
        </w:tc>
        <w:tc>
          <w:tcPr>
            <w:tcW w:w="619" w:type="pct"/>
            <w:noWrap/>
            <w:hideMark/>
          </w:tcPr>
          <w:p w14:paraId="3B879092" w14:textId="77777777" w:rsidR="004E4D3F" w:rsidRPr="00EC1FA9" w:rsidRDefault="004E4D3F" w:rsidP="00376EFA">
            <w:r w:rsidRPr="00EC1FA9">
              <w:t>13.6</w:t>
            </w:r>
          </w:p>
        </w:tc>
        <w:tc>
          <w:tcPr>
            <w:tcW w:w="619" w:type="pct"/>
            <w:noWrap/>
            <w:hideMark/>
          </w:tcPr>
          <w:p w14:paraId="5AC1F1DA" w14:textId="77777777" w:rsidR="004E4D3F" w:rsidRPr="00EC1FA9" w:rsidRDefault="004E4D3F" w:rsidP="00376EFA">
            <w:r w:rsidRPr="00EC1FA9">
              <w:t>17.3</w:t>
            </w:r>
          </w:p>
        </w:tc>
        <w:tc>
          <w:tcPr>
            <w:tcW w:w="616" w:type="pct"/>
            <w:noWrap/>
            <w:hideMark/>
          </w:tcPr>
          <w:p w14:paraId="5D68169A" w14:textId="77777777" w:rsidR="004E4D3F" w:rsidRPr="00EC1FA9" w:rsidRDefault="004E4D3F" w:rsidP="00376EFA">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rsidP="00376EFA">
            <w:r w:rsidRPr="00EC1FA9">
              <w:t>10.4</w:t>
            </w:r>
          </w:p>
        </w:tc>
        <w:tc>
          <w:tcPr>
            <w:tcW w:w="619" w:type="pct"/>
            <w:noWrap/>
            <w:hideMark/>
          </w:tcPr>
          <w:p w14:paraId="7385B84B" w14:textId="77777777" w:rsidR="004E4D3F" w:rsidRPr="00EC1FA9" w:rsidRDefault="004E4D3F" w:rsidP="00376EFA">
            <w:r w:rsidRPr="00EC1FA9">
              <w:t>4.1</w:t>
            </w:r>
          </w:p>
        </w:tc>
        <w:tc>
          <w:tcPr>
            <w:tcW w:w="619" w:type="pct"/>
            <w:noWrap/>
            <w:hideMark/>
          </w:tcPr>
          <w:p w14:paraId="6BFC0869" w14:textId="77777777" w:rsidR="004E4D3F" w:rsidRPr="00EC1FA9" w:rsidRDefault="004E4D3F" w:rsidP="00376EFA">
            <w:r w:rsidRPr="00EC1FA9">
              <w:t>7.0</w:t>
            </w:r>
          </w:p>
        </w:tc>
        <w:tc>
          <w:tcPr>
            <w:tcW w:w="619" w:type="pct"/>
            <w:noWrap/>
            <w:hideMark/>
          </w:tcPr>
          <w:p w14:paraId="3EDB8507" w14:textId="77777777" w:rsidR="004E4D3F" w:rsidRPr="00EC1FA9" w:rsidRDefault="004E4D3F" w:rsidP="00376EFA">
            <w:r w:rsidRPr="00EC1FA9">
              <w:t>9.5</w:t>
            </w:r>
          </w:p>
        </w:tc>
        <w:tc>
          <w:tcPr>
            <w:tcW w:w="619" w:type="pct"/>
            <w:noWrap/>
            <w:hideMark/>
          </w:tcPr>
          <w:p w14:paraId="068B3224" w14:textId="77777777" w:rsidR="004E4D3F" w:rsidRPr="00EC1FA9" w:rsidRDefault="004E4D3F" w:rsidP="00376EFA">
            <w:r w:rsidRPr="00EC1FA9">
              <w:t>13.1</w:t>
            </w:r>
          </w:p>
        </w:tc>
        <w:tc>
          <w:tcPr>
            <w:tcW w:w="616" w:type="pct"/>
            <w:noWrap/>
            <w:hideMark/>
          </w:tcPr>
          <w:p w14:paraId="250F4554" w14:textId="77777777" w:rsidR="004E4D3F" w:rsidRPr="00EC1FA9" w:rsidRDefault="004E4D3F" w:rsidP="00376EFA">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rsidP="00376EFA">
            <w:r w:rsidRPr="00EC1FA9">
              <w:t>11.1</w:t>
            </w:r>
          </w:p>
        </w:tc>
        <w:tc>
          <w:tcPr>
            <w:tcW w:w="619" w:type="pct"/>
            <w:noWrap/>
            <w:hideMark/>
          </w:tcPr>
          <w:p w14:paraId="638FE747" w14:textId="77777777" w:rsidR="004E4D3F" w:rsidRPr="00EC1FA9" w:rsidRDefault="004E4D3F" w:rsidP="00376EFA">
            <w:r w:rsidRPr="00EC1FA9">
              <w:t>1.5</w:t>
            </w:r>
          </w:p>
        </w:tc>
        <w:tc>
          <w:tcPr>
            <w:tcW w:w="619" w:type="pct"/>
            <w:noWrap/>
            <w:hideMark/>
          </w:tcPr>
          <w:p w14:paraId="22A88602" w14:textId="77777777" w:rsidR="004E4D3F" w:rsidRPr="00EC1FA9" w:rsidRDefault="004E4D3F" w:rsidP="00376EFA">
            <w:r w:rsidRPr="00EC1FA9">
              <w:t>7.0</w:t>
            </w:r>
          </w:p>
        </w:tc>
        <w:tc>
          <w:tcPr>
            <w:tcW w:w="619" w:type="pct"/>
            <w:noWrap/>
            <w:hideMark/>
          </w:tcPr>
          <w:p w14:paraId="3629ADD4" w14:textId="77777777" w:rsidR="004E4D3F" w:rsidRPr="00EC1FA9" w:rsidRDefault="004E4D3F" w:rsidP="00376EFA">
            <w:r w:rsidRPr="00EC1FA9">
              <w:t>10.1</w:t>
            </w:r>
          </w:p>
        </w:tc>
        <w:tc>
          <w:tcPr>
            <w:tcW w:w="619" w:type="pct"/>
            <w:noWrap/>
            <w:hideMark/>
          </w:tcPr>
          <w:p w14:paraId="77FE7335" w14:textId="77777777" w:rsidR="004E4D3F" w:rsidRPr="00EC1FA9" w:rsidRDefault="004E4D3F" w:rsidP="00376EFA">
            <w:r w:rsidRPr="00EC1FA9">
              <w:t>14.3</w:t>
            </w:r>
          </w:p>
        </w:tc>
        <w:tc>
          <w:tcPr>
            <w:tcW w:w="616" w:type="pct"/>
            <w:noWrap/>
            <w:hideMark/>
          </w:tcPr>
          <w:p w14:paraId="7796A63F" w14:textId="77777777" w:rsidR="004E4D3F" w:rsidRPr="00EC1FA9" w:rsidRDefault="004E4D3F" w:rsidP="00376EFA">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rsidP="00376EFA">
            <w:r w:rsidRPr="00EC1FA9">
              <w:t>16.6</w:t>
            </w:r>
          </w:p>
        </w:tc>
        <w:tc>
          <w:tcPr>
            <w:tcW w:w="619" w:type="pct"/>
            <w:noWrap/>
            <w:hideMark/>
          </w:tcPr>
          <w:p w14:paraId="4B51F471" w14:textId="77777777" w:rsidR="004E4D3F" w:rsidRPr="00EC1FA9" w:rsidRDefault="004E4D3F" w:rsidP="00376EFA">
            <w:r w:rsidRPr="00EC1FA9">
              <w:t>6.4</w:t>
            </w:r>
          </w:p>
        </w:tc>
        <w:tc>
          <w:tcPr>
            <w:tcW w:w="619" w:type="pct"/>
            <w:noWrap/>
            <w:hideMark/>
          </w:tcPr>
          <w:p w14:paraId="221B7343" w14:textId="77777777" w:rsidR="004E4D3F" w:rsidRPr="00EC1FA9" w:rsidRDefault="004E4D3F" w:rsidP="00376EFA">
            <w:r w:rsidRPr="00EC1FA9">
              <w:t>12.2</w:t>
            </w:r>
          </w:p>
        </w:tc>
        <w:tc>
          <w:tcPr>
            <w:tcW w:w="619" w:type="pct"/>
            <w:noWrap/>
            <w:hideMark/>
          </w:tcPr>
          <w:p w14:paraId="12218D83" w14:textId="77777777" w:rsidR="004E4D3F" w:rsidRPr="00EC1FA9" w:rsidRDefault="004E4D3F" w:rsidP="00376EFA">
            <w:r w:rsidRPr="00EC1FA9">
              <w:t>15.5</w:t>
            </w:r>
          </w:p>
        </w:tc>
        <w:tc>
          <w:tcPr>
            <w:tcW w:w="619" w:type="pct"/>
            <w:noWrap/>
            <w:hideMark/>
          </w:tcPr>
          <w:p w14:paraId="2C3E8899" w14:textId="77777777" w:rsidR="004E4D3F" w:rsidRPr="00EC1FA9" w:rsidRDefault="004E4D3F" w:rsidP="00376EFA">
            <w:r w:rsidRPr="00EC1FA9">
              <w:t>20.1</w:t>
            </w:r>
          </w:p>
        </w:tc>
        <w:tc>
          <w:tcPr>
            <w:tcW w:w="616" w:type="pct"/>
            <w:noWrap/>
            <w:hideMark/>
          </w:tcPr>
          <w:p w14:paraId="760B1D49" w14:textId="77777777" w:rsidR="004E4D3F" w:rsidRPr="00EC1FA9" w:rsidRDefault="004E4D3F" w:rsidP="00376EFA">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rsidP="00376EFA">
            <w:r w:rsidRPr="00EC1FA9">
              <w:t>13.8</w:t>
            </w:r>
          </w:p>
        </w:tc>
        <w:tc>
          <w:tcPr>
            <w:tcW w:w="619" w:type="pct"/>
            <w:noWrap/>
            <w:hideMark/>
          </w:tcPr>
          <w:p w14:paraId="7EFEE292" w14:textId="77777777" w:rsidR="004E4D3F" w:rsidRPr="00EC1FA9" w:rsidRDefault="004E4D3F" w:rsidP="00376EFA">
            <w:r w:rsidRPr="00EC1FA9">
              <w:t>5.9</w:t>
            </w:r>
          </w:p>
        </w:tc>
        <w:tc>
          <w:tcPr>
            <w:tcW w:w="619" w:type="pct"/>
            <w:noWrap/>
            <w:hideMark/>
          </w:tcPr>
          <w:p w14:paraId="1346ECA2" w14:textId="77777777" w:rsidR="004E4D3F" w:rsidRPr="00EC1FA9" w:rsidRDefault="004E4D3F" w:rsidP="00376EFA">
            <w:r w:rsidRPr="00EC1FA9">
              <w:t>11.1</w:t>
            </w:r>
          </w:p>
        </w:tc>
        <w:tc>
          <w:tcPr>
            <w:tcW w:w="619" w:type="pct"/>
            <w:noWrap/>
            <w:hideMark/>
          </w:tcPr>
          <w:p w14:paraId="22F0C46A" w14:textId="77777777" w:rsidR="004E4D3F" w:rsidRPr="00EC1FA9" w:rsidRDefault="004E4D3F" w:rsidP="00376EFA">
            <w:r w:rsidRPr="00EC1FA9">
              <w:t>13.7</w:t>
            </w:r>
          </w:p>
        </w:tc>
        <w:tc>
          <w:tcPr>
            <w:tcW w:w="619" w:type="pct"/>
            <w:noWrap/>
            <w:hideMark/>
          </w:tcPr>
          <w:p w14:paraId="09ABEDE1" w14:textId="77777777" w:rsidR="004E4D3F" w:rsidRPr="00EC1FA9" w:rsidRDefault="004E4D3F" w:rsidP="00376EFA">
            <w:r w:rsidRPr="00EC1FA9">
              <w:t>16.2</w:t>
            </w:r>
          </w:p>
        </w:tc>
        <w:tc>
          <w:tcPr>
            <w:tcW w:w="616" w:type="pct"/>
            <w:noWrap/>
            <w:hideMark/>
          </w:tcPr>
          <w:p w14:paraId="23D17C46" w14:textId="77777777" w:rsidR="004E4D3F" w:rsidRPr="00EC1FA9" w:rsidRDefault="004E4D3F" w:rsidP="00376EFA">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rsidP="00376EFA">
            <w:r w:rsidRPr="00EC1FA9">
              <w:t>9.4</w:t>
            </w:r>
          </w:p>
        </w:tc>
        <w:tc>
          <w:tcPr>
            <w:tcW w:w="619" w:type="pct"/>
            <w:noWrap/>
            <w:hideMark/>
          </w:tcPr>
          <w:p w14:paraId="365A337D" w14:textId="77777777" w:rsidR="004E4D3F" w:rsidRPr="00EC1FA9" w:rsidRDefault="004E4D3F" w:rsidP="00376EFA">
            <w:r w:rsidRPr="00EC1FA9">
              <w:t>3.3</w:t>
            </w:r>
          </w:p>
        </w:tc>
        <w:tc>
          <w:tcPr>
            <w:tcW w:w="619" w:type="pct"/>
            <w:noWrap/>
            <w:hideMark/>
          </w:tcPr>
          <w:p w14:paraId="3D760BD7" w14:textId="77777777" w:rsidR="004E4D3F" w:rsidRPr="00EC1FA9" w:rsidRDefault="004E4D3F" w:rsidP="00376EFA">
            <w:r w:rsidRPr="00EC1FA9">
              <w:t>6.4</w:t>
            </w:r>
          </w:p>
        </w:tc>
        <w:tc>
          <w:tcPr>
            <w:tcW w:w="619" w:type="pct"/>
            <w:noWrap/>
            <w:hideMark/>
          </w:tcPr>
          <w:p w14:paraId="74B1113E" w14:textId="77777777" w:rsidR="004E4D3F" w:rsidRPr="00EC1FA9" w:rsidRDefault="004E4D3F" w:rsidP="00376EFA">
            <w:r w:rsidRPr="00EC1FA9">
              <w:t>8.9</w:t>
            </w:r>
          </w:p>
        </w:tc>
        <w:tc>
          <w:tcPr>
            <w:tcW w:w="619" w:type="pct"/>
            <w:noWrap/>
            <w:hideMark/>
          </w:tcPr>
          <w:p w14:paraId="47EF6512" w14:textId="77777777" w:rsidR="004E4D3F" w:rsidRPr="00EC1FA9" w:rsidRDefault="004E4D3F" w:rsidP="00376EFA">
            <w:r w:rsidRPr="00EC1FA9">
              <w:t>11.9</w:t>
            </w:r>
          </w:p>
        </w:tc>
        <w:tc>
          <w:tcPr>
            <w:tcW w:w="616" w:type="pct"/>
            <w:noWrap/>
            <w:hideMark/>
          </w:tcPr>
          <w:p w14:paraId="46052C98" w14:textId="77777777" w:rsidR="004E4D3F" w:rsidRPr="00EC1FA9" w:rsidRDefault="004E4D3F" w:rsidP="00376EFA">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rsidP="00376EFA">
            <w:r w:rsidRPr="00EC1FA9">
              <w:t>5.2</w:t>
            </w:r>
          </w:p>
        </w:tc>
        <w:tc>
          <w:tcPr>
            <w:tcW w:w="619" w:type="pct"/>
            <w:noWrap/>
            <w:hideMark/>
          </w:tcPr>
          <w:p w14:paraId="0E30FF3D" w14:textId="77777777" w:rsidR="004E4D3F" w:rsidRPr="00EC1FA9" w:rsidRDefault="004E4D3F" w:rsidP="00376EFA">
            <w:r w:rsidRPr="00EC1FA9">
              <w:t>1.8</w:t>
            </w:r>
          </w:p>
        </w:tc>
        <w:tc>
          <w:tcPr>
            <w:tcW w:w="619" w:type="pct"/>
            <w:noWrap/>
            <w:hideMark/>
          </w:tcPr>
          <w:p w14:paraId="08BC78C4" w14:textId="77777777" w:rsidR="004E4D3F" w:rsidRPr="00EC1FA9" w:rsidRDefault="004E4D3F" w:rsidP="00376EFA">
            <w:r w:rsidRPr="00EC1FA9">
              <w:t>3.3</w:t>
            </w:r>
          </w:p>
        </w:tc>
        <w:tc>
          <w:tcPr>
            <w:tcW w:w="619" w:type="pct"/>
            <w:noWrap/>
            <w:hideMark/>
          </w:tcPr>
          <w:p w14:paraId="4171B41F" w14:textId="77777777" w:rsidR="004E4D3F" w:rsidRPr="00EC1FA9" w:rsidRDefault="004E4D3F" w:rsidP="00376EFA">
            <w:r w:rsidRPr="00EC1FA9">
              <w:t>4.2</w:t>
            </w:r>
          </w:p>
        </w:tc>
        <w:tc>
          <w:tcPr>
            <w:tcW w:w="619" w:type="pct"/>
            <w:noWrap/>
            <w:hideMark/>
          </w:tcPr>
          <w:p w14:paraId="4217D697" w14:textId="77777777" w:rsidR="004E4D3F" w:rsidRPr="00EC1FA9" w:rsidRDefault="004E4D3F" w:rsidP="00376EFA">
            <w:r w:rsidRPr="00EC1FA9">
              <w:t>6.7</w:t>
            </w:r>
          </w:p>
        </w:tc>
        <w:tc>
          <w:tcPr>
            <w:tcW w:w="616" w:type="pct"/>
            <w:noWrap/>
            <w:hideMark/>
          </w:tcPr>
          <w:p w14:paraId="279023B7" w14:textId="77777777" w:rsidR="004E4D3F" w:rsidRPr="00EC1FA9" w:rsidRDefault="004E4D3F" w:rsidP="00376EFA">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rsidP="00376EFA">
            <w:r w:rsidRPr="00EC1FA9">
              <w:t>12.7</w:t>
            </w:r>
          </w:p>
        </w:tc>
        <w:tc>
          <w:tcPr>
            <w:tcW w:w="619" w:type="pct"/>
            <w:noWrap/>
            <w:hideMark/>
          </w:tcPr>
          <w:p w14:paraId="5336A6B3" w14:textId="77777777" w:rsidR="004E4D3F" w:rsidRPr="00EC1FA9" w:rsidRDefault="004E4D3F" w:rsidP="00376EFA">
            <w:r w:rsidRPr="00EC1FA9">
              <w:t>5.9</w:t>
            </w:r>
          </w:p>
        </w:tc>
        <w:tc>
          <w:tcPr>
            <w:tcW w:w="619" w:type="pct"/>
            <w:noWrap/>
            <w:hideMark/>
          </w:tcPr>
          <w:p w14:paraId="72A5FBFD" w14:textId="77777777" w:rsidR="004E4D3F" w:rsidRPr="00EC1FA9" w:rsidRDefault="004E4D3F" w:rsidP="00376EFA">
            <w:r w:rsidRPr="00EC1FA9">
              <w:t>9.2</w:t>
            </w:r>
          </w:p>
        </w:tc>
        <w:tc>
          <w:tcPr>
            <w:tcW w:w="619" w:type="pct"/>
            <w:noWrap/>
            <w:hideMark/>
          </w:tcPr>
          <w:p w14:paraId="64C10661" w14:textId="77777777" w:rsidR="004E4D3F" w:rsidRPr="00EC1FA9" w:rsidRDefault="004E4D3F" w:rsidP="00376EFA">
            <w:r w:rsidRPr="00EC1FA9">
              <w:t>11.2</w:t>
            </w:r>
          </w:p>
        </w:tc>
        <w:tc>
          <w:tcPr>
            <w:tcW w:w="619" w:type="pct"/>
            <w:noWrap/>
            <w:hideMark/>
          </w:tcPr>
          <w:p w14:paraId="5C1E9F9D" w14:textId="77777777" w:rsidR="004E4D3F" w:rsidRPr="00EC1FA9" w:rsidRDefault="004E4D3F" w:rsidP="00376EFA">
            <w:r w:rsidRPr="00EC1FA9">
              <w:t>15.0</w:t>
            </w:r>
          </w:p>
        </w:tc>
        <w:tc>
          <w:tcPr>
            <w:tcW w:w="616" w:type="pct"/>
            <w:noWrap/>
            <w:hideMark/>
          </w:tcPr>
          <w:p w14:paraId="1DDE24DA" w14:textId="77777777" w:rsidR="004E4D3F" w:rsidRPr="00EC1FA9" w:rsidRDefault="004E4D3F" w:rsidP="00376EFA">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rsidP="00376EFA">
            <w:r w:rsidRPr="00EC1FA9">
              <w:t>11.5</w:t>
            </w:r>
          </w:p>
        </w:tc>
        <w:tc>
          <w:tcPr>
            <w:tcW w:w="619" w:type="pct"/>
            <w:noWrap/>
            <w:hideMark/>
          </w:tcPr>
          <w:p w14:paraId="254F681D" w14:textId="77777777" w:rsidR="004E4D3F" w:rsidRPr="00EC1FA9" w:rsidRDefault="004E4D3F" w:rsidP="00376EFA">
            <w:r w:rsidRPr="00EC1FA9">
              <w:t>1.9</w:t>
            </w:r>
          </w:p>
        </w:tc>
        <w:tc>
          <w:tcPr>
            <w:tcW w:w="619" w:type="pct"/>
            <w:noWrap/>
            <w:hideMark/>
          </w:tcPr>
          <w:p w14:paraId="7259E4F1" w14:textId="77777777" w:rsidR="004E4D3F" w:rsidRPr="00EC1FA9" w:rsidRDefault="004E4D3F" w:rsidP="00376EFA">
            <w:r w:rsidRPr="00EC1FA9">
              <w:t>7.0</w:t>
            </w:r>
          </w:p>
        </w:tc>
        <w:tc>
          <w:tcPr>
            <w:tcW w:w="619" w:type="pct"/>
            <w:noWrap/>
            <w:hideMark/>
          </w:tcPr>
          <w:p w14:paraId="7DB0EB88" w14:textId="77777777" w:rsidR="004E4D3F" w:rsidRPr="00EC1FA9" w:rsidRDefault="004E4D3F" w:rsidP="00376EFA">
            <w:r w:rsidRPr="00EC1FA9">
              <w:t>10.4</w:t>
            </w:r>
          </w:p>
        </w:tc>
        <w:tc>
          <w:tcPr>
            <w:tcW w:w="619" w:type="pct"/>
            <w:noWrap/>
            <w:hideMark/>
          </w:tcPr>
          <w:p w14:paraId="0748B586" w14:textId="77777777" w:rsidR="004E4D3F" w:rsidRPr="00EC1FA9" w:rsidRDefault="004E4D3F" w:rsidP="00376EFA">
            <w:r w:rsidRPr="00EC1FA9">
              <w:t>14.5</w:t>
            </w:r>
          </w:p>
        </w:tc>
        <w:tc>
          <w:tcPr>
            <w:tcW w:w="616" w:type="pct"/>
            <w:noWrap/>
            <w:hideMark/>
          </w:tcPr>
          <w:p w14:paraId="0B688590" w14:textId="77777777" w:rsidR="004E4D3F" w:rsidRPr="00EC1FA9" w:rsidRDefault="004E4D3F" w:rsidP="00376EFA">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rsidP="00376EFA">
            <w:r w:rsidRPr="00EC1FA9">
              <w:t>17.0</w:t>
            </w:r>
          </w:p>
        </w:tc>
        <w:tc>
          <w:tcPr>
            <w:tcW w:w="619" w:type="pct"/>
            <w:noWrap/>
            <w:hideMark/>
          </w:tcPr>
          <w:p w14:paraId="3AB2FEA5" w14:textId="77777777" w:rsidR="004E4D3F" w:rsidRPr="00EC1FA9" w:rsidRDefault="004E4D3F" w:rsidP="00376EFA">
            <w:r w:rsidRPr="00EC1FA9">
              <w:t>4.3</w:t>
            </w:r>
          </w:p>
        </w:tc>
        <w:tc>
          <w:tcPr>
            <w:tcW w:w="619" w:type="pct"/>
            <w:noWrap/>
            <w:hideMark/>
          </w:tcPr>
          <w:p w14:paraId="7FDFC386" w14:textId="77777777" w:rsidR="004E4D3F" w:rsidRPr="00EC1FA9" w:rsidRDefault="004E4D3F" w:rsidP="00376EFA">
            <w:r w:rsidRPr="00EC1FA9">
              <w:t>10.0</w:t>
            </w:r>
          </w:p>
        </w:tc>
        <w:tc>
          <w:tcPr>
            <w:tcW w:w="619" w:type="pct"/>
            <w:noWrap/>
            <w:hideMark/>
          </w:tcPr>
          <w:p w14:paraId="465CE5BD" w14:textId="77777777" w:rsidR="004E4D3F" w:rsidRPr="00EC1FA9" w:rsidRDefault="004E4D3F" w:rsidP="00376EFA">
            <w:r w:rsidRPr="00EC1FA9">
              <w:t>15.4</w:t>
            </w:r>
          </w:p>
        </w:tc>
        <w:tc>
          <w:tcPr>
            <w:tcW w:w="619" w:type="pct"/>
            <w:noWrap/>
            <w:hideMark/>
          </w:tcPr>
          <w:p w14:paraId="74E65973" w14:textId="77777777" w:rsidR="004E4D3F" w:rsidRPr="00EC1FA9" w:rsidRDefault="004E4D3F" w:rsidP="00376EFA">
            <w:r w:rsidRPr="00EC1FA9">
              <w:t>23.4</w:t>
            </w:r>
          </w:p>
        </w:tc>
        <w:tc>
          <w:tcPr>
            <w:tcW w:w="616" w:type="pct"/>
            <w:noWrap/>
            <w:hideMark/>
          </w:tcPr>
          <w:p w14:paraId="44029028" w14:textId="77777777" w:rsidR="004E4D3F" w:rsidRPr="00EC1FA9" w:rsidRDefault="004E4D3F" w:rsidP="00376EFA">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rsidP="00376EFA">
            <w:r w:rsidRPr="00EC1FA9">
              <w:t>8.3</w:t>
            </w:r>
          </w:p>
        </w:tc>
        <w:tc>
          <w:tcPr>
            <w:tcW w:w="619" w:type="pct"/>
            <w:noWrap/>
            <w:hideMark/>
          </w:tcPr>
          <w:p w14:paraId="0AB867A3" w14:textId="77777777" w:rsidR="004E4D3F" w:rsidRPr="00EC1FA9" w:rsidRDefault="004E4D3F" w:rsidP="00376EFA">
            <w:r w:rsidRPr="00EC1FA9">
              <w:t>3.3</w:t>
            </w:r>
          </w:p>
        </w:tc>
        <w:tc>
          <w:tcPr>
            <w:tcW w:w="619" w:type="pct"/>
            <w:noWrap/>
            <w:hideMark/>
          </w:tcPr>
          <w:p w14:paraId="5F6C8146" w14:textId="77777777" w:rsidR="004E4D3F" w:rsidRPr="00EC1FA9" w:rsidRDefault="004E4D3F" w:rsidP="00376EFA">
            <w:r w:rsidRPr="00EC1FA9">
              <w:t>7.1</w:t>
            </w:r>
          </w:p>
        </w:tc>
        <w:tc>
          <w:tcPr>
            <w:tcW w:w="619" w:type="pct"/>
            <w:noWrap/>
            <w:hideMark/>
          </w:tcPr>
          <w:p w14:paraId="60A848F2" w14:textId="77777777" w:rsidR="004E4D3F" w:rsidRPr="00EC1FA9" w:rsidRDefault="004E4D3F" w:rsidP="00376EFA">
            <w:r w:rsidRPr="00EC1FA9">
              <w:t>7.9</w:t>
            </w:r>
          </w:p>
        </w:tc>
        <w:tc>
          <w:tcPr>
            <w:tcW w:w="619" w:type="pct"/>
            <w:noWrap/>
            <w:hideMark/>
          </w:tcPr>
          <w:p w14:paraId="3303690C" w14:textId="77777777" w:rsidR="004E4D3F" w:rsidRPr="00EC1FA9" w:rsidRDefault="004E4D3F" w:rsidP="00376EFA">
            <w:r w:rsidRPr="00EC1FA9">
              <w:t>9.1</w:t>
            </w:r>
          </w:p>
        </w:tc>
        <w:tc>
          <w:tcPr>
            <w:tcW w:w="616" w:type="pct"/>
            <w:noWrap/>
            <w:hideMark/>
          </w:tcPr>
          <w:p w14:paraId="24E1B1E0" w14:textId="77777777" w:rsidR="004E4D3F" w:rsidRPr="00EC1FA9" w:rsidRDefault="004E4D3F" w:rsidP="00376EFA">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rsidP="00376EFA">
            <w:r w:rsidRPr="00EC1FA9">
              <w:t>13.5</w:t>
            </w:r>
          </w:p>
        </w:tc>
        <w:tc>
          <w:tcPr>
            <w:tcW w:w="619" w:type="pct"/>
            <w:noWrap/>
            <w:hideMark/>
          </w:tcPr>
          <w:p w14:paraId="1CF06928" w14:textId="77777777" w:rsidR="004E4D3F" w:rsidRPr="00EC1FA9" w:rsidRDefault="004E4D3F" w:rsidP="00376EFA">
            <w:r w:rsidRPr="00EC1FA9">
              <w:t>5.3</w:t>
            </w:r>
          </w:p>
        </w:tc>
        <w:tc>
          <w:tcPr>
            <w:tcW w:w="619" w:type="pct"/>
            <w:noWrap/>
            <w:hideMark/>
          </w:tcPr>
          <w:p w14:paraId="4DFEDD00" w14:textId="77777777" w:rsidR="004E4D3F" w:rsidRPr="00EC1FA9" w:rsidRDefault="004E4D3F" w:rsidP="00376EFA">
            <w:r w:rsidRPr="00EC1FA9">
              <w:t>9.2</w:t>
            </w:r>
          </w:p>
        </w:tc>
        <w:tc>
          <w:tcPr>
            <w:tcW w:w="619" w:type="pct"/>
            <w:noWrap/>
            <w:hideMark/>
          </w:tcPr>
          <w:p w14:paraId="45712F0D" w14:textId="77777777" w:rsidR="004E4D3F" w:rsidRPr="00EC1FA9" w:rsidRDefault="004E4D3F" w:rsidP="00376EFA">
            <w:r w:rsidRPr="00EC1FA9">
              <w:t>12.0</w:t>
            </w:r>
          </w:p>
        </w:tc>
        <w:tc>
          <w:tcPr>
            <w:tcW w:w="619" w:type="pct"/>
            <w:noWrap/>
            <w:hideMark/>
          </w:tcPr>
          <w:p w14:paraId="2226EEB3" w14:textId="77777777" w:rsidR="004E4D3F" w:rsidRPr="00EC1FA9" w:rsidRDefault="004E4D3F" w:rsidP="00376EFA">
            <w:r w:rsidRPr="00EC1FA9">
              <w:t>17.1</w:t>
            </w:r>
          </w:p>
        </w:tc>
        <w:tc>
          <w:tcPr>
            <w:tcW w:w="616" w:type="pct"/>
            <w:noWrap/>
            <w:hideMark/>
          </w:tcPr>
          <w:p w14:paraId="4AA00EDC" w14:textId="77777777" w:rsidR="004E4D3F" w:rsidRPr="00EC1FA9" w:rsidRDefault="004E4D3F" w:rsidP="00376EFA">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rsidP="00376EFA">
            <w:r w:rsidRPr="00EC1FA9">
              <w:t>14.9</w:t>
            </w:r>
          </w:p>
        </w:tc>
        <w:tc>
          <w:tcPr>
            <w:tcW w:w="619" w:type="pct"/>
            <w:noWrap/>
            <w:hideMark/>
          </w:tcPr>
          <w:p w14:paraId="2C1D383C" w14:textId="77777777" w:rsidR="004E4D3F" w:rsidRPr="00EC1FA9" w:rsidRDefault="004E4D3F" w:rsidP="00376EFA">
            <w:r w:rsidRPr="00EC1FA9">
              <w:t>2.9</w:t>
            </w:r>
          </w:p>
        </w:tc>
        <w:tc>
          <w:tcPr>
            <w:tcW w:w="619" w:type="pct"/>
            <w:noWrap/>
            <w:hideMark/>
          </w:tcPr>
          <w:p w14:paraId="78033028" w14:textId="77777777" w:rsidR="004E4D3F" w:rsidRPr="00EC1FA9" w:rsidRDefault="004E4D3F" w:rsidP="00376EFA">
            <w:r w:rsidRPr="00EC1FA9">
              <w:t>9.3</w:t>
            </w:r>
          </w:p>
        </w:tc>
        <w:tc>
          <w:tcPr>
            <w:tcW w:w="619" w:type="pct"/>
            <w:noWrap/>
            <w:hideMark/>
          </w:tcPr>
          <w:p w14:paraId="2D5B70FC" w14:textId="77777777" w:rsidR="004E4D3F" w:rsidRPr="00EC1FA9" w:rsidRDefault="004E4D3F" w:rsidP="00376EFA">
            <w:r w:rsidRPr="00EC1FA9">
              <w:t>13.6</w:t>
            </w:r>
          </w:p>
        </w:tc>
        <w:tc>
          <w:tcPr>
            <w:tcW w:w="619" w:type="pct"/>
            <w:noWrap/>
            <w:hideMark/>
          </w:tcPr>
          <w:p w14:paraId="280A302A" w14:textId="77777777" w:rsidR="004E4D3F" w:rsidRPr="00EC1FA9" w:rsidRDefault="004E4D3F" w:rsidP="00376EFA">
            <w:r w:rsidRPr="00EC1FA9">
              <w:t>19.1</w:t>
            </w:r>
          </w:p>
        </w:tc>
        <w:tc>
          <w:tcPr>
            <w:tcW w:w="616" w:type="pct"/>
            <w:noWrap/>
            <w:hideMark/>
          </w:tcPr>
          <w:p w14:paraId="29E69313" w14:textId="77777777" w:rsidR="004E4D3F" w:rsidRPr="00EC1FA9" w:rsidRDefault="004E4D3F" w:rsidP="00376EFA">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rsidP="00376EFA">
            <w:r w:rsidRPr="00EC1FA9">
              <w:t>12.7</w:t>
            </w:r>
          </w:p>
        </w:tc>
        <w:tc>
          <w:tcPr>
            <w:tcW w:w="619" w:type="pct"/>
            <w:noWrap/>
            <w:hideMark/>
          </w:tcPr>
          <w:p w14:paraId="703A6024" w14:textId="77777777" w:rsidR="004E4D3F" w:rsidRPr="00EC1FA9" w:rsidRDefault="004E4D3F" w:rsidP="00376EFA">
            <w:r w:rsidRPr="00EC1FA9">
              <w:t>6.9</w:t>
            </w:r>
          </w:p>
        </w:tc>
        <w:tc>
          <w:tcPr>
            <w:tcW w:w="619" w:type="pct"/>
            <w:noWrap/>
            <w:hideMark/>
          </w:tcPr>
          <w:p w14:paraId="0A874AAE" w14:textId="77777777" w:rsidR="004E4D3F" w:rsidRPr="00EC1FA9" w:rsidRDefault="004E4D3F" w:rsidP="00376EFA">
            <w:r w:rsidRPr="00EC1FA9">
              <w:t>10.3</w:t>
            </w:r>
          </w:p>
        </w:tc>
        <w:tc>
          <w:tcPr>
            <w:tcW w:w="619" w:type="pct"/>
            <w:noWrap/>
            <w:hideMark/>
          </w:tcPr>
          <w:p w14:paraId="0348BA86" w14:textId="77777777" w:rsidR="004E4D3F" w:rsidRPr="00EC1FA9" w:rsidRDefault="004E4D3F" w:rsidP="00376EFA">
            <w:r w:rsidRPr="00EC1FA9">
              <w:t>11.9</w:t>
            </w:r>
          </w:p>
        </w:tc>
        <w:tc>
          <w:tcPr>
            <w:tcW w:w="619" w:type="pct"/>
            <w:noWrap/>
            <w:hideMark/>
          </w:tcPr>
          <w:p w14:paraId="18285AD5" w14:textId="77777777" w:rsidR="004E4D3F" w:rsidRPr="00EC1FA9" w:rsidRDefault="004E4D3F" w:rsidP="00376EFA">
            <w:r w:rsidRPr="00EC1FA9">
              <w:t>14.9</w:t>
            </w:r>
          </w:p>
        </w:tc>
        <w:tc>
          <w:tcPr>
            <w:tcW w:w="616" w:type="pct"/>
            <w:noWrap/>
            <w:hideMark/>
          </w:tcPr>
          <w:p w14:paraId="5F31610A" w14:textId="77777777" w:rsidR="004E4D3F" w:rsidRPr="00EC1FA9" w:rsidRDefault="004E4D3F" w:rsidP="00376EFA">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rsidP="00376EFA">
            <w:r w:rsidRPr="00EC1FA9">
              <w:t>10.6</w:t>
            </w:r>
          </w:p>
        </w:tc>
        <w:tc>
          <w:tcPr>
            <w:tcW w:w="619" w:type="pct"/>
            <w:noWrap/>
            <w:hideMark/>
          </w:tcPr>
          <w:p w14:paraId="4C395471" w14:textId="77777777" w:rsidR="004E4D3F" w:rsidRPr="00EC1FA9" w:rsidRDefault="004E4D3F" w:rsidP="00376EFA">
            <w:r w:rsidRPr="00EC1FA9">
              <w:t>2.8</w:t>
            </w:r>
          </w:p>
        </w:tc>
        <w:tc>
          <w:tcPr>
            <w:tcW w:w="619" w:type="pct"/>
            <w:noWrap/>
            <w:hideMark/>
          </w:tcPr>
          <w:p w14:paraId="4E695DD3" w14:textId="77777777" w:rsidR="004E4D3F" w:rsidRPr="00EC1FA9" w:rsidRDefault="004E4D3F" w:rsidP="00376EFA">
            <w:r w:rsidRPr="00EC1FA9">
              <w:t>6.6</w:t>
            </w:r>
          </w:p>
        </w:tc>
        <w:tc>
          <w:tcPr>
            <w:tcW w:w="619" w:type="pct"/>
            <w:noWrap/>
            <w:hideMark/>
          </w:tcPr>
          <w:p w14:paraId="3B413B46" w14:textId="77777777" w:rsidR="004E4D3F" w:rsidRPr="00EC1FA9" w:rsidRDefault="004E4D3F" w:rsidP="00376EFA">
            <w:r w:rsidRPr="00EC1FA9">
              <w:t>9.3</w:t>
            </w:r>
          </w:p>
        </w:tc>
        <w:tc>
          <w:tcPr>
            <w:tcW w:w="619" w:type="pct"/>
            <w:noWrap/>
            <w:hideMark/>
          </w:tcPr>
          <w:p w14:paraId="508BBB2E" w14:textId="77777777" w:rsidR="004E4D3F" w:rsidRPr="00EC1FA9" w:rsidRDefault="004E4D3F" w:rsidP="00376EFA">
            <w:r w:rsidRPr="00EC1FA9">
              <w:t>13.5</w:t>
            </w:r>
          </w:p>
        </w:tc>
        <w:tc>
          <w:tcPr>
            <w:tcW w:w="616" w:type="pct"/>
            <w:noWrap/>
            <w:hideMark/>
          </w:tcPr>
          <w:p w14:paraId="1B98A9E2" w14:textId="77777777" w:rsidR="004E4D3F" w:rsidRPr="00EC1FA9" w:rsidRDefault="004E4D3F" w:rsidP="00376EFA">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rsidP="00376EFA">
            <w:r w:rsidRPr="00EC1FA9">
              <w:t>7.6</w:t>
            </w:r>
          </w:p>
        </w:tc>
        <w:tc>
          <w:tcPr>
            <w:tcW w:w="619" w:type="pct"/>
            <w:noWrap/>
            <w:hideMark/>
          </w:tcPr>
          <w:p w14:paraId="012480BC" w14:textId="77777777" w:rsidR="004E4D3F" w:rsidRPr="00EC1FA9" w:rsidRDefault="004E4D3F" w:rsidP="00376EFA">
            <w:r w:rsidRPr="00EC1FA9">
              <w:t>2.0</w:t>
            </w:r>
          </w:p>
        </w:tc>
        <w:tc>
          <w:tcPr>
            <w:tcW w:w="619" w:type="pct"/>
            <w:noWrap/>
            <w:hideMark/>
          </w:tcPr>
          <w:p w14:paraId="706B5E1F" w14:textId="77777777" w:rsidR="004E4D3F" w:rsidRPr="00EC1FA9" w:rsidRDefault="004E4D3F" w:rsidP="00376EFA">
            <w:r w:rsidRPr="00EC1FA9">
              <w:t>4.5</w:t>
            </w:r>
          </w:p>
        </w:tc>
        <w:tc>
          <w:tcPr>
            <w:tcW w:w="619" w:type="pct"/>
            <w:noWrap/>
            <w:hideMark/>
          </w:tcPr>
          <w:p w14:paraId="6206C372" w14:textId="77777777" w:rsidR="004E4D3F" w:rsidRPr="00EC1FA9" w:rsidRDefault="004E4D3F" w:rsidP="00376EFA">
            <w:r w:rsidRPr="00EC1FA9">
              <w:t>6.7</w:t>
            </w:r>
          </w:p>
        </w:tc>
        <w:tc>
          <w:tcPr>
            <w:tcW w:w="619" w:type="pct"/>
            <w:noWrap/>
            <w:hideMark/>
          </w:tcPr>
          <w:p w14:paraId="3884DF48" w14:textId="77777777" w:rsidR="004E4D3F" w:rsidRPr="00EC1FA9" w:rsidRDefault="004E4D3F" w:rsidP="00376EFA">
            <w:r w:rsidRPr="00EC1FA9">
              <w:t>10.1</w:t>
            </w:r>
          </w:p>
        </w:tc>
        <w:tc>
          <w:tcPr>
            <w:tcW w:w="616" w:type="pct"/>
            <w:noWrap/>
            <w:hideMark/>
          </w:tcPr>
          <w:p w14:paraId="5C769217" w14:textId="77777777" w:rsidR="004E4D3F" w:rsidRPr="00EC1FA9" w:rsidRDefault="004E4D3F" w:rsidP="00376EFA">
            <w:r w:rsidRPr="00EC1FA9">
              <w:t>21.4</w:t>
            </w:r>
          </w:p>
        </w:tc>
      </w:tr>
    </w:tbl>
    <w:p w14:paraId="56F74E02" w14:textId="19FEACB0" w:rsidR="004E4D3F" w:rsidRDefault="004E4D3F" w:rsidP="0054558C">
      <w:pPr>
        <w:rPr>
          <w:ins w:id="726" w:author="Alotaibi, Raed" w:date="2019-06-19T11:51:00Z"/>
          <w:i/>
          <w:iCs/>
          <w:color w:val="44546A" w:themeColor="text2"/>
          <w:sz w:val="18"/>
          <w:szCs w:val="18"/>
        </w:rPr>
      </w:pPr>
      <w:r w:rsidRPr="00EC1FA9">
        <w:rPr>
          <w:i/>
          <w:iCs/>
          <w:color w:val="44546A" w:themeColor="text2"/>
          <w:sz w:val="18"/>
          <w:szCs w:val="18"/>
        </w:rPr>
        <w:br w:type="page"/>
      </w:r>
    </w:p>
    <w:p w14:paraId="6FBE9D43" w14:textId="6CDB8F8A" w:rsidR="008A69EE" w:rsidRDefault="008A69EE" w:rsidP="008A69EE">
      <w:pPr>
        <w:pStyle w:val="Caption"/>
        <w:keepNext/>
        <w:rPr>
          <w:ins w:id="727" w:author="Alotaibi, Raed" w:date="2019-06-19T11:56:00Z"/>
        </w:rPr>
        <w:pPrChange w:id="728" w:author="Alotaibi, Raed" w:date="2019-06-19T11:56:00Z">
          <w:pPr/>
        </w:pPrChange>
      </w:pPr>
      <w:bookmarkStart w:id="729" w:name="_Toc11837830"/>
      <w:bookmarkStart w:id="730" w:name="_Ref11838133"/>
      <w:ins w:id="731" w:author="Alotaibi, Raed" w:date="2019-06-19T11:56:00Z">
        <w:r>
          <w:lastRenderedPageBreak/>
          <w:t>Table S</w:t>
        </w:r>
        <w:r>
          <w:fldChar w:fldCharType="begin"/>
        </w:r>
        <w:r>
          <w:instrText xml:space="preserve"> SEQ Table_S \* ARABIC </w:instrText>
        </w:r>
      </w:ins>
      <w:r>
        <w:fldChar w:fldCharType="separate"/>
      </w:r>
      <w:ins w:id="732" w:author="Alotaibi, Raed" w:date="2019-06-19T11:56:00Z">
        <w:r>
          <w:rPr>
            <w:noProof/>
          </w:rPr>
          <w:t>2</w:t>
        </w:r>
        <w:r>
          <w:fldChar w:fldCharType="end"/>
        </w:r>
        <w:bookmarkEnd w:id="730"/>
        <w:r>
          <w:t>: Available asthma incidence rate by state and year</w:t>
        </w:r>
        <w:bookmarkEnd w:id="729"/>
      </w:ins>
    </w:p>
    <w:tbl>
      <w:tblPr>
        <w:tblW w:w="5000" w:type="pct"/>
        <w:tblLook w:val="04A0" w:firstRow="1" w:lastRow="0" w:firstColumn="1" w:lastColumn="0" w:noHBand="0" w:noVBand="1"/>
        <w:tblPrChange w:id="733" w:author="Alotaibi, Raed" w:date="2019-06-19T11:52:00Z">
          <w:tblPr>
            <w:tblW w:w="7559" w:type="dxa"/>
            <w:tblLook w:val="04A0" w:firstRow="1" w:lastRow="0" w:firstColumn="1" w:lastColumn="0" w:noHBand="0" w:noVBand="1"/>
          </w:tblPr>
        </w:tblPrChange>
      </w:tblPr>
      <w:tblGrid>
        <w:gridCol w:w="3081"/>
        <w:gridCol w:w="1644"/>
        <w:gridCol w:w="1645"/>
        <w:gridCol w:w="1645"/>
        <w:gridCol w:w="1645"/>
        <w:gridCol w:w="1645"/>
        <w:gridCol w:w="1645"/>
        <w:tblGridChange w:id="734">
          <w:tblGrid>
            <w:gridCol w:w="1799"/>
            <w:gridCol w:w="960"/>
            <w:gridCol w:w="960"/>
            <w:gridCol w:w="960"/>
            <w:gridCol w:w="960"/>
            <w:gridCol w:w="960"/>
            <w:gridCol w:w="960"/>
          </w:tblGrid>
        </w:tblGridChange>
      </w:tblGrid>
      <w:tr w:rsidR="008A69EE" w:rsidRPr="008A69EE" w14:paraId="789B44DF" w14:textId="77777777" w:rsidTr="008A69EE">
        <w:trPr>
          <w:trHeight w:val="300"/>
          <w:ins w:id="735" w:author="Alotaibi, Raed" w:date="2019-06-19T11:51:00Z"/>
          <w:trPrChange w:id="736" w:author="Alotaibi, Raed" w:date="2019-06-19T11:52:00Z">
            <w:trPr>
              <w:trHeight w:val="300"/>
            </w:trPr>
          </w:trPrChange>
        </w:trPr>
        <w:tc>
          <w:tcPr>
            <w:tcW w:w="1190" w:type="pct"/>
            <w:tcBorders>
              <w:top w:val="single" w:sz="4" w:space="0" w:color="auto"/>
              <w:left w:val="single" w:sz="4" w:space="0" w:color="auto"/>
              <w:bottom w:val="single" w:sz="4" w:space="0" w:color="auto"/>
              <w:right w:val="single" w:sz="4" w:space="0" w:color="auto"/>
            </w:tcBorders>
            <w:shd w:val="clear" w:color="auto" w:fill="auto"/>
            <w:noWrap/>
            <w:vAlign w:val="bottom"/>
            <w:hideMark/>
            <w:tcPrChange w:id="737" w:author="Alotaibi, Raed" w:date="2019-06-19T11:52:00Z">
              <w:tcPr>
                <w:tcW w:w="17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5406EA3" w14:textId="77777777" w:rsidR="008A69EE" w:rsidRPr="00F85A46" w:rsidRDefault="008A69EE" w:rsidP="00F85A46">
            <w:pPr>
              <w:spacing w:after="0" w:line="240" w:lineRule="auto"/>
              <w:jc w:val="center"/>
              <w:rPr>
                <w:ins w:id="738" w:author="Alotaibi, Raed" w:date="2019-06-19T11:51:00Z"/>
                <w:rFonts w:ascii="Calibri" w:eastAsia="Times New Roman" w:hAnsi="Calibri" w:cs="Calibri"/>
                <w:b/>
                <w:bCs/>
                <w:color w:val="000000"/>
                <w:rPrChange w:id="739" w:author="Alotaibi, Raed" w:date="2019-06-19T14:07:00Z">
                  <w:rPr>
                    <w:ins w:id="740" w:author="Alotaibi, Raed" w:date="2019-06-19T11:51:00Z"/>
                    <w:rFonts w:ascii="Calibri" w:eastAsia="Times New Roman" w:hAnsi="Calibri" w:cs="Calibri"/>
                    <w:color w:val="000000"/>
                  </w:rPr>
                </w:rPrChange>
              </w:rPr>
              <w:pPrChange w:id="741" w:author="Alotaibi, Raed" w:date="2019-06-19T14:07:00Z">
                <w:pPr>
                  <w:spacing w:after="0" w:line="240" w:lineRule="auto"/>
                </w:pPr>
              </w:pPrChange>
            </w:pPr>
            <w:ins w:id="742" w:author="Alotaibi, Raed" w:date="2019-06-19T11:51:00Z">
              <w:r w:rsidRPr="00F85A46">
                <w:rPr>
                  <w:rFonts w:ascii="Calibri" w:eastAsia="Times New Roman" w:hAnsi="Calibri" w:cs="Calibri"/>
                  <w:b/>
                  <w:bCs/>
                  <w:color w:val="000000"/>
                  <w:rPrChange w:id="743" w:author="Alotaibi, Raed" w:date="2019-06-19T14:07:00Z">
                    <w:rPr>
                      <w:rFonts w:ascii="Calibri" w:eastAsia="Times New Roman" w:hAnsi="Calibri" w:cs="Calibri"/>
                      <w:color w:val="000000"/>
                    </w:rPr>
                  </w:rPrChange>
                </w:rPr>
                <w:t>State</w:t>
              </w:r>
            </w:ins>
          </w:p>
        </w:tc>
        <w:tc>
          <w:tcPr>
            <w:tcW w:w="635" w:type="pct"/>
            <w:tcBorders>
              <w:top w:val="single" w:sz="4" w:space="0" w:color="auto"/>
              <w:left w:val="nil"/>
              <w:bottom w:val="single" w:sz="4" w:space="0" w:color="auto"/>
              <w:right w:val="single" w:sz="4" w:space="0" w:color="auto"/>
            </w:tcBorders>
            <w:shd w:val="clear" w:color="auto" w:fill="auto"/>
            <w:noWrap/>
            <w:vAlign w:val="bottom"/>
            <w:hideMark/>
            <w:tcPrChange w:id="744" w:author="Alotaibi, Raed" w:date="2019-06-19T11:52: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63E11185" w14:textId="3A1AFDD3" w:rsidR="008A69EE" w:rsidRPr="00F85A46" w:rsidRDefault="00F85A46" w:rsidP="00F85A46">
            <w:pPr>
              <w:spacing w:after="0" w:line="240" w:lineRule="auto"/>
              <w:jc w:val="center"/>
              <w:rPr>
                <w:ins w:id="745" w:author="Alotaibi, Raed" w:date="2019-06-19T11:51:00Z"/>
                <w:rFonts w:ascii="Calibri" w:eastAsia="Times New Roman" w:hAnsi="Calibri" w:cs="Calibri"/>
                <w:b/>
                <w:bCs/>
                <w:color w:val="000000"/>
                <w:rPrChange w:id="746" w:author="Alotaibi, Raed" w:date="2019-06-19T14:07:00Z">
                  <w:rPr>
                    <w:ins w:id="747" w:author="Alotaibi, Raed" w:date="2019-06-19T11:51:00Z"/>
                    <w:rFonts w:ascii="Calibri" w:eastAsia="Times New Roman" w:hAnsi="Calibri" w:cs="Calibri"/>
                    <w:color w:val="000000"/>
                  </w:rPr>
                </w:rPrChange>
              </w:rPr>
              <w:pPrChange w:id="748" w:author="Alotaibi, Raed" w:date="2019-06-19T14:07:00Z">
                <w:pPr>
                  <w:spacing w:after="0" w:line="240" w:lineRule="auto"/>
                </w:pPr>
              </w:pPrChange>
            </w:pPr>
            <w:ins w:id="749" w:author="Alotaibi, Raed" w:date="2019-06-19T14:06:00Z">
              <w:r w:rsidRPr="00F85A46">
                <w:rPr>
                  <w:rFonts w:ascii="Calibri" w:eastAsia="Times New Roman" w:hAnsi="Calibri" w:cs="Calibri"/>
                  <w:b/>
                  <w:bCs/>
                  <w:color w:val="000000"/>
                  <w:rPrChange w:id="750" w:author="Alotaibi, Raed" w:date="2019-06-19T14:07:00Z">
                    <w:rPr>
                      <w:rFonts w:ascii="Calibri" w:eastAsia="Times New Roman" w:hAnsi="Calibri" w:cs="Calibri"/>
                      <w:color w:val="000000"/>
                    </w:rPr>
                  </w:rPrChange>
                </w:rPr>
                <w:t>20</w:t>
              </w:r>
            </w:ins>
            <w:ins w:id="751" w:author="Alotaibi, Raed" w:date="2019-06-19T11:51:00Z">
              <w:r w:rsidR="008A69EE" w:rsidRPr="00F85A46">
                <w:rPr>
                  <w:rFonts w:ascii="Calibri" w:eastAsia="Times New Roman" w:hAnsi="Calibri" w:cs="Calibri"/>
                  <w:b/>
                  <w:bCs/>
                  <w:color w:val="000000"/>
                  <w:rPrChange w:id="752" w:author="Alotaibi, Raed" w:date="2019-06-19T14:07:00Z">
                    <w:rPr>
                      <w:rFonts w:ascii="Calibri" w:eastAsia="Times New Roman" w:hAnsi="Calibri" w:cs="Calibri"/>
                      <w:color w:val="000000"/>
                    </w:rPr>
                  </w:rPrChange>
                </w:rPr>
                <w:t>06</w:t>
              </w:r>
            </w:ins>
          </w:p>
        </w:tc>
        <w:tc>
          <w:tcPr>
            <w:tcW w:w="635" w:type="pct"/>
            <w:tcBorders>
              <w:top w:val="single" w:sz="4" w:space="0" w:color="auto"/>
              <w:left w:val="nil"/>
              <w:bottom w:val="single" w:sz="4" w:space="0" w:color="auto"/>
              <w:right w:val="single" w:sz="4" w:space="0" w:color="auto"/>
            </w:tcBorders>
            <w:shd w:val="clear" w:color="auto" w:fill="auto"/>
            <w:noWrap/>
            <w:vAlign w:val="bottom"/>
            <w:hideMark/>
            <w:tcPrChange w:id="753" w:author="Alotaibi, Raed" w:date="2019-06-19T11:52: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C69FEE5" w14:textId="1A2203F4" w:rsidR="008A69EE" w:rsidRPr="00F85A46" w:rsidRDefault="00F85A46" w:rsidP="00F85A46">
            <w:pPr>
              <w:spacing w:after="0" w:line="240" w:lineRule="auto"/>
              <w:jc w:val="center"/>
              <w:rPr>
                <w:ins w:id="754" w:author="Alotaibi, Raed" w:date="2019-06-19T11:51:00Z"/>
                <w:rFonts w:ascii="Calibri" w:eastAsia="Times New Roman" w:hAnsi="Calibri" w:cs="Calibri"/>
                <w:b/>
                <w:bCs/>
                <w:color w:val="000000"/>
                <w:rPrChange w:id="755" w:author="Alotaibi, Raed" w:date="2019-06-19T14:07:00Z">
                  <w:rPr>
                    <w:ins w:id="756" w:author="Alotaibi, Raed" w:date="2019-06-19T11:51:00Z"/>
                    <w:rFonts w:ascii="Calibri" w:eastAsia="Times New Roman" w:hAnsi="Calibri" w:cs="Calibri"/>
                    <w:color w:val="000000"/>
                  </w:rPr>
                </w:rPrChange>
              </w:rPr>
              <w:pPrChange w:id="757" w:author="Alotaibi, Raed" w:date="2019-06-19T14:07:00Z">
                <w:pPr>
                  <w:spacing w:after="0" w:line="240" w:lineRule="auto"/>
                </w:pPr>
              </w:pPrChange>
            </w:pPr>
            <w:ins w:id="758" w:author="Alotaibi, Raed" w:date="2019-06-19T14:06:00Z">
              <w:r w:rsidRPr="00F85A46">
                <w:rPr>
                  <w:rFonts w:ascii="Calibri" w:eastAsia="Times New Roman" w:hAnsi="Calibri" w:cs="Calibri"/>
                  <w:b/>
                  <w:bCs/>
                  <w:color w:val="000000"/>
                  <w:rPrChange w:id="759" w:author="Alotaibi, Raed" w:date="2019-06-19T14:07:00Z">
                    <w:rPr>
                      <w:rFonts w:ascii="Calibri" w:eastAsia="Times New Roman" w:hAnsi="Calibri" w:cs="Calibri"/>
                      <w:color w:val="000000"/>
                    </w:rPr>
                  </w:rPrChange>
                </w:rPr>
                <w:t>20</w:t>
              </w:r>
            </w:ins>
            <w:ins w:id="760" w:author="Alotaibi, Raed" w:date="2019-06-19T11:51:00Z">
              <w:r w:rsidR="008A69EE" w:rsidRPr="00F85A46">
                <w:rPr>
                  <w:rFonts w:ascii="Calibri" w:eastAsia="Times New Roman" w:hAnsi="Calibri" w:cs="Calibri"/>
                  <w:b/>
                  <w:bCs/>
                  <w:color w:val="000000"/>
                  <w:rPrChange w:id="761" w:author="Alotaibi, Raed" w:date="2019-06-19T14:07:00Z">
                    <w:rPr>
                      <w:rFonts w:ascii="Calibri" w:eastAsia="Times New Roman" w:hAnsi="Calibri" w:cs="Calibri"/>
                      <w:color w:val="000000"/>
                    </w:rPr>
                  </w:rPrChange>
                </w:rPr>
                <w:t>07</w:t>
              </w:r>
            </w:ins>
          </w:p>
        </w:tc>
        <w:tc>
          <w:tcPr>
            <w:tcW w:w="635" w:type="pct"/>
            <w:tcBorders>
              <w:top w:val="single" w:sz="4" w:space="0" w:color="auto"/>
              <w:left w:val="nil"/>
              <w:bottom w:val="single" w:sz="4" w:space="0" w:color="auto"/>
              <w:right w:val="single" w:sz="4" w:space="0" w:color="auto"/>
            </w:tcBorders>
            <w:shd w:val="clear" w:color="auto" w:fill="auto"/>
            <w:noWrap/>
            <w:vAlign w:val="bottom"/>
            <w:hideMark/>
            <w:tcPrChange w:id="762" w:author="Alotaibi, Raed" w:date="2019-06-19T11:52: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9648065" w14:textId="5751BB4F" w:rsidR="008A69EE" w:rsidRPr="00F85A46" w:rsidRDefault="00F85A46" w:rsidP="00F85A46">
            <w:pPr>
              <w:spacing w:after="0" w:line="240" w:lineRule="auto"/>
              <w:jc w:val="center"/>
              <w:rPr>
                <w:ins w:id="763" w:author="Alotaibi, Raed" w:date="2019-06-19T11:51:00Z"/>
                <w:rFonts w:ascii="Calibri" w:eastAsia="Times New Roman" w:hAnsi="Calibri" w:cs="Calibri"/>
                <w:b/>
                <w:bCs/>
                <w:color w:val="000000"/>
                <w:rPrChange w:id="764" w:author="Alotaibi, Raed" w:date="2019-06-19T14:07:00Z">
                  <w:rPr>
                    <w:ins w:id="765" w:author="Alotaibi, Raed" w:date="2019-06-19T11:51:00Z"/>
                    <w:rFonts w:ascii="Calibri" w:eastAsia="Times New Roman" w:hAnsi="Calibri" w:cs="Calibri"/>
                    <w:color w:val="000000"/>
                  </w:rPr>
                </w:rPrChange>
              </w:rPr>
              <w:pPrChange w:id="766" w:author="Alotaibi, Raed" w:date="2019-06-19T14:07:00Z">
                <w:pPr>
                  <w:spacing w:after="0" w:line="240" w:lineRule="auto"/>
                </w:pPr>
              </w:pPrChange>
            </w:pPr>
            <w:ins w:id="767" w:author="Alotaibi, Raed" w:date="2019-06-19T14:06:00Z">
              <w:r w:rsidRPr="00F85A46">
                <w:rPr>
                  <w:rFonts w:ascii="Calibri" w:eastAsia="Times New Roman" w:hAnsi="Calibri" w:cs="Calibri"/>
                  <w:b/>
                  <w:bCs/>
                  <w:color w:val="000000"/>
                  <w:rPrChange w:id="768" w:author="Alotaibi, Raed" w:date="2019-06-19T14:07:00Z">
                    <w:rPr>
                      <w:rFonts w:ascii="Calibri" w:eastAsia="Times New Roman" w:hAnsi="Calibri" w:cs="Calibri"/>
                      <w:color w:val="000000"/>
                    </w:rPr>
                  </w:rPrChange>
                </w:rPr>
                <w:t>20</w:t>
              </w:r>
            </w:ins>
            <w:ins w:id="769" w:author="Alotaibi, Raed" w:date="2019-06-19T11:51:00Z">
              <w:r w:rsidR="008A69EE" w:rsidRPr="00F85A46">
                <w:rPr>
                  <w:rFonts w:ascii="Calibri" w:eastAsia="Times New Roman" w:hAnsi="Calibri" w:cs="Calibri"/>
                  <w:b/>
                  <w:bCs/>
                  <w:color w:val="000000"/>
                  <w:rPrChange w:id="770" w:author="Alotaibi, Raed" w:date="2019-06-19T14:07:00Z">
                    <w:rPr>
                      <w:rFonts w:ascii="Calibri" w:eastAsia="Times New Roman" w:hAnsi="Calibri" w:cs="Calibri"/>
                      <w:color w:val="000000"/>
                    </w:rPr>
                  </w:rPrChange>
                </w:rPr>
                <w:t>08</w:t>
              </w:r>
            </w:ins>
          </w:p>
        </w:tc>
        <w:tc>
          <w:tcPr>
            <w:tcW w:w="635" w:type="pct"/>
            <w:tcBorders>
              <w:top w:val="single" w:sz="4" w:space="0" w:color="auto"/>
              <w:left w:val="nil"/>
              <w:bottom w:val="single" w:sz="4" w:space="0" w:color="auto"/>
              <w:right w:val="single" w:sz="4" w:space="0" w:color="auto"/>
            </w:tcBorders>
            <w:shd w:val="clear" w:color="auto" w:fill="auto"/>
            <w:noWrap/>
            <w:vAlign w:val="bottom"/>
            <w:hideMark/>
            <w:tcPrChange w:id="771" w:author="Alotaibi, Raed" w:date="2019-06-19T11:52: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3F9E5711" w14:textId="5EB68CE5" w:rsidR="008A69EE" w:rsidRPr="00F85A46" w:rsidRDefault="00F85A46" w:rsidP="00F85A46">
            <w:pPr>
              <w:spacing w:after="0" w:line="240" w:lineRule="auto"/>
              <w:jc w:val="center"/>
              <w:rPr>
                <w:ins w:id="772" w:author="Alotaibi, Raed" w:date="2019-06-19T11:51:00Z"/>
                <w:rFonts w:ascii="Calibri" w:eastAsia="Times New Roman" w:hAnsi="Calibri" w:cs="Calibri"/>
                <w:b/>
                <w:bCs/>
                <w:color w:val="000000"/>
                <w:rPrChange w:id="773" w:author="Alotaibi, Raed" w:date="2019-06-19T14:07:00Z">
                  <w:rPr>
                    <w:ins w:id="774" w:author="Alotaibi, Raed" w:date="2019-06-19T11:51:00Z"/>
                    <w:rFonts w:ascii="Calibri" w:eastAsia="Times New Roman" w:hAnsi="Calibri" w:cs="Calibri"/>
                    <w:color w:val="000000"/>
                  </w:rPr>
                </w:rPrChange>
              </w:rPr>
              <w:pPrChange w:id="775" w:author="Alotaibi, Raed" w:date="2019-06-19T14:07:00Z">
                <w:pPr>
                  <w:spacing w:after="0" w:line="240" w:lineRule="auto"/>
                </w:pPr>
              </w:pPrChange>
            </w:pPr>
            <w:ins w:id="776" w:author="Alotaibi, Raed" w:date="2019-06-19T14:06:00Z">
              <w:r w:rsidRPr="00F85A46">
                <w:rPr>
                  <w:rFonts w:ascii="Calibri" w:eastAsia="Times New Roman" w:hAnsi="Calibri" w:cs="Calibri"/>
                  <w:b/>
                  <w:bCs/>
                  <w:color w:val="000000"/>
                  <w:rPrChange w:id="777" w:author="Alotaibi, Raed" w:date="2019-06-19T14:07:00Z">
                    <w:rPr>
                      <w:rFonts w:ascii="Calibri" w:eastAsia="Times New Roman" w:hAnsi="Calibri" w:cs="Calibri"/>
                      <w:color w:val="000000"/>
                    </w:rPr>
                  </w:rPrChange>
                </w:rPr>
                <w:t>20</w:t>
              </w:r>
            </w:ins>
            <w:ins w:id="778" w:author="Alotaibi, Raed" w:date="2019-06-19T11:51:00Z">
              <w:r w:rsidR="008A69EE" w:rsidRPr="00F85A46">
                <w:rPr>
                  <w:rFonts w:ascii="Calibri" w:eastAsia="Times New Roman" w:hAnsi="Calibri" w:cs="Calibri"/>
                  <w:b/>
                  <w:bCs/>
                  <w:color w:val="000000"/>
                  <w:rPrChange w:id="779" w:author="Alotaibi, Raed" w:date="2019-06-19T14:07:00Z">
                    <w:rPr>
                      <w:rFonts w:ascii="Calibri" w:eastAsia="Times New Roman" w:hAnsi="Calibri" w:cs="Calibri"/>
                      <w:color w:val="000000"/>
                    </w:rPr>
                  </w:rPrChange>
                </w:rPr>
                <w:t>09</w:t>
              </w:r>
            </w:ins>
          </w:p>
        </w:tc>
        <w:tc>
          <w:tcPr>
            <w:tcW w:w="635" w:type="pct"/>
            <w:tcBorders>
              <w:top w:val="single" w:sz="4" w:space="0" w:color="auto"/>
              <w:left w:val="nil"/>
              <w:bottom w:val="single" w:sz="4" w:space="0" w:color="auto"/>
              <w:right w:val="single" w:sz="4" w:space="0" w:color="auto"/>
            </w:tcBorders>
            <w:shd w:val="clear" w:color="auto" w:fill="auto"/>
            <w:noWrap/>
            <w:vAlign w:val="bottom"/>
            <w:hideMark/>
            <w:tcPrChange w:id="780" w:author="Alotaibi, Raed" w:date="2019-06-19T11:52: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387EFFBE" w14:textId="1024A17B" w:rsidR="008A69EE" w:rsidRPr="00F85A46" w:rsidRDefault="00F85A46" w:rsidP="00F85A46">
            <w:pPr>
              <w:spacing w:after="0" w:line="240" w:lineRule="auto"/>
              <w:jc w:val="center"/>
              <w:rPr>
                <w:ins w:id="781" w:author="Alotaibi, Raed" w:date="2019-06-19T11:51:00Z"/>
                <w:rFonts w:ascii="Calibri" w:eastAsia="Times New Roman" w:hAnsi="Calibri" w:cs="Calibri"/>
                <w:b/>
                <w:bCs/>
                <w:color w:val="000000"/>
                <w:rPrChange w:id="782" w:author="Alotaibi, Raed" w:date="2019-06-19T14:07:00Z">
                  <w:rPr>
                    <w:ins w:id="783" w:author="Alotaibi, Raed" w:date="2019-06-19T11:51:00Z"/>
                    <w:rFonts w:ascii="Calibri" w:eastAsia="Times New Roman" w:hAnsi="Calibri" w:cs="Calibri"/>
                    <w:color w:val="000000"/>
                  </w:rPr>
                </w:rPrChange>
              </w:rPr>
              <w:pPrChange w:id="784" w:author="Alotaibi, Raed" w:date="2019-06-19T14:07:00Z">
                <w:pPr>
                  <w:spacing w:after="0" w:line="240" w:lineRule="auto"/>
                </w:pPr>
              </w:pPrChange>
            </w:pPr>
            <w:ins w:id="785" w:author="Alotaibi, Raed" w:date="2019-06-19T14:06:00Z">
              <w:r w:rsidRPr="00F85A46">
                <w:rPr>
                  <w:rFonts w:ascii="Calibri" w:eastAsia="Times New Roman" w:hAnsi="Calibri" w:cs="Calibri"/>
                  <w:b/>
                  <w:bCs/>
                  <w:color w:val="000000"/>
                  <w:rPrChange w:id="786" w:author="Alotaibi, Raed" w:date="2019-06-19T14:07:00Z">
                    <w:rPr>
                      <w:rFonts w:ascii="Calibri" w:eastAsia="Times New Roman" w:hAnsi="Calibri" w:cs="Calibri"/>
                      <w:color w:val="000000"/>
                    </w:rPr>
                  </w:rPrChange>
                </w:rPr>
                <w:t>20</w:t>
              </w:r>
            </w:ins>
            <w:ins w:id="787" w:author="Alotaibi, Raed" w:date="2019-06-19T11:51:00Z">
              <w:r w:rsidR="008A69EE" w:rsidRPr="00F85A46">
                <w:rPr>
                  <w:rFonts w:ascii="Calibri" w:eastAsia="Times New Roman" w:hAnsi="Calibri" w:cs="Calibri"/>
                  <w:b/>
                  <w:bCs/>
                  <w:color w:val="000000"/>
                  <w:rPrChange w:id="788" w:author="Alotaibi, Raed" w:date="2019-06-19T14:07:00Z">
                    <w:rPr>
                      <w:rFonts w:ascii="Calibri" w:eastAsia="Times New Roman" w:hAnsi="Calibri" w:cs="Calibri"/>
                      <w:color w:val="000000"/>
                    </w:rPr>
                  </w:rPrChange>
                </w:rPr>
                <w:t>10</w:t>
              </w:r>
            </w:ins>
          </w:p>
        </w:tc>
        <w:tc>
          <w:tcPr>
            <w:tcW w:w="635" w:type="pct"/>
            <w:tcBorders>
              <w:top w:val="single" w:sz="4" w:space="0" w:color="auto"/>
              <w:left w:val="nil"/>
              <w:bottom w:val="single" w:sz="4" w:space="0" w:color="auto"/>
              <w:right w:val="single" w:sz="4" w:space="0" w:color="auto"/>
            </w:tcBorders>
            <w:shd w:val="clear" w:color="auto" w:fill="auto"/>
            <w:noWrap/>
            <w:vAlign w:val="bottom"/>
            <w:hideMark/>
            <w:tcPrChange w:id="789" w:author="Alotaibi, Raed" w:date="2019-06-19T11:52: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B25EA52" w14:textId="77777777" w:rsidR="008A69EE" w:rsidRPr="00F85A46" w:rsidRDefault="008A69EE" w:rsidP="00F85A46">
            <w:pPr>
              <w:spacing w:after="0" w:line="240" w:lineRule="auto"/>
              <w:jc w:val="center"/>
              <w:rPr>
                <w:ins w:id="790" w:author="Alotaibi, Raed" w:date="2019-06-19T11:51:00Z"/>
                <w:rFonts w:ascii="Calibri" w:eastAsia="Times New Roman" w:hAnsi="Calibri" w:cs="Calibri"/>
                <w:b/>
                <w:bCs/>
                <w:color w:val="000000"/>
                <w:rPrChange w:id="791" w:author="Alotaibi, Raed" w:date="2019-06-19T14:07:00Z">
                  <w:rPr>
                    <w:ins w:id="792" w:author="Alotaibi, Raed" w:date="2019-06-19T11:51:00Z"/>
                    <w:rFonts w:ascii="Calibri" w:eastAsia="Times New Roman" w:hAnsi="Calibri" w:cs="Calibri"/>
                    <w:color w:val="000000"/>
                  </w:rPr>
                </w:rPrChange>
              </w:rPr>
              <w:pPrChange w:id="793" w:author="Alotaibi, Raed" w:date="2019-06-19T14:07:00Z">
                <w:pPr>
                  <w:spacing w:after="0" w:line="240" w:lineRule="auto"/>
                </w:pPr>
              </w:pPrChange>
            </w:pPr>
            <w:ins w:id="794" w:author="Alotaibi, Raed" w:date="2019-06-19T11:51:00Z">
              <w:r w:rsidRPr="00F85A46">
                <w:rPr>
                  <w:rFonts w:ascii="Calibri" w:eastAsia="Times New Roman" w:hAnsi="Calibri" w:cs="Calibri"/>
                  <w:b/>
                  <w:bCs/>
                  <w:color w:val="000000"/>
                  <w:rPrChange w:id="795" w:author="Alotaibi, Raed" w:date="2019-06-19T14:07:00Z">
                    <w:rPr>
                      <w:rFonts w:ascii="Calibri" w:eastAsia="Times New Roman" w:hAnsi="Calibri" w:cs="Calibri"/>
                      <w:color w:val="000000"/>
                    </w:rPr>
                  </w:rPrChange>
                </w:rPr>
                <w:t>Total</w:t>
              </w:r>
            </w:ins>
          </w:p>
        </w:tc>
      </w:tr>
      <w:tr w:rsidR="008A69EE" w:rsidRPr="008A69EE" w14:paraId="3CC472CE" w14:textId="77777777" w:rsidTr="008A69EE">
        <w:trPr>
          <w:trHeight w:val="300"/>
          <w:ins w:id="796" w:author="Alotaibi, Raed" w:date="2019-06-19T11:51:00Z"/>
          <w:trPrChange w:id="797"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798"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7AE0D3A" w14:textId="77777777" w:rsidR="008A69EE" w:rsidRPr="008A69EE" w:rsidRDefault="008A69EE" w:rsidP="008A69EE">
            <w:pPr>
              <w:spacing w:after="0" w:line="240" w:lineRule="auto"/>
              <w:rPr>
                <w:ins w:id="799" w:author="Alotaibi, Raed" w:date="2019-06-19T11:51:00Z"/>
                <w:rFonts w:ascii="Calibri" w:eastAsia="Times New Roman" w:hAnsi="Calibri" w:cs="Calibri"/>
                <w:color w:val="000000"/>
              </w:rPr>
            </w:pPr>
            <w:ins w:id="800" w:author="Alotaibi, Raed" w:date="2019-06-19T11:51:00Z">
              <w:r w:rsidRPr="008A69EE">
                <w:rPr>
                  <w:rFonts w:ascii="Calibri" w:eastAsia="Times New Roman" w:hAnsi="Calibri" w:cs="Calibri"/>
                  <w:color w:val="000000"/>
                </w:rPr>
                <w:t>Alabama</w:t>
              </w:r>
            </w:ins>
          </w:p>
        </w:tc>
        <w:tc>
          <w:tcPr>
            <w:tcW w:w="635" w:type="pct"/>
            <w:tcBorders>
              <w:top w:val="nil"/>
              <w:left w:val="nil"/>
              <w:bottom w:val="single" w:sz="4" w:space="0" w:color="auto"/>
              <w:right w:val="single" w:sz="4" w:space="0" w:color="auto"/>
            </w:tcBorders>
            <w:shd w:val="clear" w:color="auto" w:fill="auto"/>
            <w:noWrap/>
            <w:vAlign w:val="bottom"/>
            <w:hideMark/>
            <w:tcPrChange w:id="80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B3E71C3" w14:textId="470FA511" w:rsidR="008A69EE" w:rsidRPr="008A69EE" w:rsidRDefault="008A69EE" w:rsidP="00F85A46">
            <w:pPr>
              <w:spacing w:after="0" w:line="240" w:lineRule="auto"/>
              <w:jc w:val="center"/>
              <w:rPr>
                <w:ins w:id="802" w:author="Alotaibi, Raed" w:date="2019-06-19T11:51:00Z"/>
                <w:rFonts w:ascii="Calibri" w:eastAsia="Times New Roman" w:hAnsi="Calibri" w:cs="Calibri"/>
                <w:color w:val="000000"/>
              </w:rPr>
              <w:pPrChange w:id="80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0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59F443E" w14:textId="3E3C621B" w:rsidR="008A69EE" w:rsidRPr="008A69EE" w:rsidRDefault="008A69EE" w:rsidP="00F85A46">
            <w:pPr>
              <w:spacing w:after="0" w:line="240" w:lineRule="auto"/>
              <w:jc w:val="center"/>
              <w:rPr>
                <w:ins w:id="805" w:author="Alotaibi, Raed" w:date="2019-06-19T11:51:00Z"/>
                <w:rFonts w:ascii="Calibri" w:eastAsia="Times New Roman" w:hAnsi="Calibri" w:cs="Calibri"/>
                <w:color w:val="000000"/>
              </w:rPr>
              <w:pPrChange w:id="80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0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A09E8D8" w14:textId="2D8C72FC" w:rsidR="008A69EE" w:rsidRPr="008A69EE" w:rsidRDefault="008A69EE" w:rsidP="00F85A46">
            <w:pPr>
              <w:spacing w:after="0" w:line="240" w:lineRule="auto"/>
              <w:jc w:val="center"/>
              <w:rPr>
                <w:ins w:id="808" w:author="Alotaibi, Raed" w:date="2019-06-19T11:51:00Z"/>
                <w:rFonts w:ascii="Calibri" w:eastAsia="Times New Roman" w:hAnsi="Calibri" w:cs="Calibri"/>
                <w:color w:val="000000"/>
              </w:rPr>
              <w:pPrChange w:id="80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1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9369D01" w14:textId="00240AD6" w:rsidR="008A69EE" w:rsidRPr="008A69EE" w:rsidRDefault="008A69EE" w:rsidP="00F85A46">
            <w:pPr>
              <w:spacing w:after="0" w:line="240" w:lineRule="auto"/>
              <w:jc w:val="center"/>
              <w:rPr>
                <w:ins w:id="811" w:author="Alotaibi, Raed" w:date="2019-06-19T11:51:00Z"/>
                <w:rFonts w:ascii="Calibri" w:eastAsia="Times New Roman" w:hAnsi="Calibri" w:cs="Calibri"/>
                <w:color w:val="000000"/>
              </w:rPr>
              <w:pPrChange w:id="81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1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F3216D7" w14:textId="01C06CB1" w:rsidR="008A69EE" w:rsidRPr="008A69EE" w:rsidRDefault="008A69EE" w:rsidP="00F85A46">
            <w:pPr>
              <w:spacing w:after="0" w:line="240" w:lineRule="auto"/>
              <w:jc w:val="center"/>
              <w:rPr>
                <w:ins w:id="814" w:author="Alotaibi, Raed" w:date="2019-06-19T11:51:00Z"/>
                <w:rFonts w:ascii="Calibri" w:eastAsia="Times New Roman" w:hAnsi="Calibri" w:cs="Calibri"/>
                <w:color w:val="000000"/>
              </w:rPr>
              <w:pPrChange w:id="81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1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FA30A06" w14:textId="77777777" w:rsidR="008A69EE" w:rsidRPr="008A69EE" w:rsidRDefault="008A69EE" w:rsidP="00F85A46">
            <w:pPr>
              <w:spacing w:after="0" w:line="240" w:lineRule="auto"/>
              <w:jc w:val="center"/>
              <w:rPr>
                <w:ins w:id="817" w:author="Alotaibi, Raed" w:date="2019-06-19T11:51:00Z"/>
                <w:rFonts w:ascii="Calibri" w:eastAsia="Times New Roman" w:hAnsi="Calibri" w:cs="Calibri"/>
                <w:color w:val="000000"/>
              </w:rPr>
              <w:pPrChange w:id="818" w:author="Alotaibi, Raed" w:date="2019-06-19T14:07:00Z">
                <w:pPr>
                  <w:spacing w:after="0" w:line="240" w:lineRule="auto"/>
                  <w:jc w:val="right"/>
                </w:pPr>
              </w:pPrChange>
            </w:pPr>
            <w:ins w:id="819" w:author="Alotaibi, Raed" w:date="2019-06-19T11:51:00Z">
              <w:r w:rsidRPr="008A69EE">
                <w:rPr>
                  <w:rFonts w:ascii="Calibri" w:eastAsia="Times New Roman" w:hAnsi="Calibri" w:cs="Calibri"/>
                  <w:color w:val="000000"/>
                </w:rPr>
                <w:t>0</w:t>
              </w:r>
            </w:ins>
          </w:p>
        </w:tc>
      </w:tr>
      <w:tr w:rsidR="008A69EE" w:rsidRPr="008A69EE" w14:paraId="5846B448" w14:textId="77777777" w:rsidTr="008A69EE">
        <w:trPr>
          <w:trHeight w:val="300"/>
          <w:ins w:id="820" w:author="Alotaibi, Raed" w:date="2019-06-19T11:51:00Z"/>
          <w:trPrChange w:id="821"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822"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7750E85" w14:textId="77777777" w:rsidR="008A69EE" w:rsidRPr="008A69EE" w:rsidRDefault="008A69EE" w:rsidP="008A69EE">
            <w:pPr>
              <w:spacing w:after="0" w:line="240" w:lineRule="auto"/>
              <w:rPr>
                <w:ins w:id="823" w:author="Alotaibi, Raed" w:date="2019-06-19T11:51:00Z"/>
                <w:rFonts w:ascii="Calibri" w:eastAsia="Times New Roman" w:hAnsi="Calibri" w:cs="Calibri"/>
                <w:color w:val="000000"/>
              </w:rPr>
            </w:pPr>
            <w:ins w:id="824" w:author="Alotaibi, Raed" w:date="2019-06-19T11:51:00Z">
              <w:r w:rsidRPr="008A69EE">
                <w:rPr>
                  <w:rFonts w:ascii="Calibri" w:eastAsia="Times New Roman" w:hAnsi="Calibri" w:cs="Calibri"/>
                  <w:color w:val="000000"/>
                </w:rPr>
                <w:t>Alaska</w:t>
              </w:r>
            </w:ins>
          </w:p>
        </w:tc>
        <w:tc>
          <w:tcPr>
            <w:tcW w:w="635" w:type="pct"/>
            <w:tcBorders>
              <w:top w:val="nil"/>
              <w:left w:val="nil"/>
              <w:bottom w:val="single" w:sz="4" w:space="0" w:color="auto"/>
              <w:right w:val="single" w:sz="4" w:space="0" w:color="auto"/>
            </w:tcBorders>
            <w:shd w:val="clear" w:color="auto" w:fill="auto"/>
            <w:noWrap/>
            <w:vAlign w:val="bottom"/>
            <w:hideMark/>
            <w:tcPrChange w:id="82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0BADB4F" w14:textId="4E167793" w:rsidR="008A69EE" w:rsidRPr="008A69EE" w:rsidRDefault="008A69EE" w:rsidP="00F85A46">
            <w:pPr>
              <w:spacing w:after="0" w:line="240" w:lineRule="auto"/>
              <w:jc w:val="center"/>
              <w:rPr>
                <w:ins w:id="826" w:author="Alotaibi, Raed" w:date="2019-06-19T11:51:00Z"/>
                <w:rFonts w:ascii="Calibri" w:eastAsia="Times New Roman" w:hAnsi="Calibri" w:cs="Calibri"/>
                <w:color w:val="000000"/>
              </w:rPr>
              <w:pPrChange w:id="82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2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B7C3B1E" w14:textId="4EF6303C" w:rsidR="008A69EE" w:rsidRPr="008A69EE" w:rsidRDefault="008A69EE" w:rsidP="00F85A46">
            <w:pPr>
              <w:spacing w:after="0" w:line="240" w:lineRule="auto"/>
              <w:jc w:val="center"/>
              <w:rPr>
                <w:ins w:id="829" w:author="Alotaibi, Raed" w:date="2019-06-19T11:51:00Z"/>
                <w:rFonts w:ascii="Calibri" w:eastAsia="Times New Roman" w:hAnsi="Calibri" w:cs="Calibri"/>
                <w:color w:val="000000"/>
              </w:rPr>
              <w:pPrChange w:id="83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3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7F4CA6F" w14:textId="55A552A6" w:rsidR="008A69EE" w:rsidRPr="008A69EE" w:rsidRDefault="008A69EE" w:rsidP="00F85A46">
            <w:pPr>
              <w:spacing w:after="0" w:line="240" w:lineRule="auto"/>
              <w:jc w:val="center"/>
              <w:rPr>
                <w:ins w:id="832" w:author="Alotaibi, Raed" w:date="2019-06-19T11:51:00Z"/>
                <w:rFonts w:ascii="Calibri" w:eastAsia="Times New Roman" w:hAnsi="Calibri" w:cs="Calibri"/>
                <w:color w:val="000000"/>
              </w:rPr>
              <w:pPrChange w:id="83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3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506EAAE" w14:textId="426096E0" w:rsidR="008A69EE" w:rsidRPr="008A69EE" w:rsidRDefault="008A69EE" w:rsidP="00F85A46">
            <w:pPr>
              <w:spacing w:after="0" w:line="240" w:lineRule="auto"/>
              <w:jc w:val="center"/>
              <w:rPr>
                <w:ins w:id="835" w:author="Alotaibi, Raed" w:date="2019-06-19T11:51:00Z"/>
                <w:rFonts w:ascii="Calibri" w:eastAsia="Times New Roman" w:hAnsi="Calibri" w:cs="Calibri"/>
                <w:color w:val="000000"/>
              </w:rPr>
              <w:pPrChange w:id="83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3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565CD55" w14:textId="0E88F0C9" w:rsidR="008A69EE" w:rsidRPr="008A69EE" w:rsidRDefault="008A69EE" w:rsidP="00F85A46">
            <w:pPr>
              <w:spacing w:after="0" w:line="240" w:lineRule="auto"/>
              <w:jc w:val="center"/>
              <w:rPr>
                <w:ins w:id="838" w:author="Alotaibi, Raed" w:date="2019-06-19T11:51:00Z"/>
                <w:rFonts w:ascii="Calibri" w:eastAsia="Times New Roman" w:hAnsi="Calibri" w:cs="Calibri"/>
                <w:color w:val="000000"/>
              </w:rPr>
              <w:pPrChange w:id="83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4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D831197" w14:textId="77777777" w:rsidR="008A69EE" w:rsidRPr="008A69EE" w:rsidRDefault="008A69EE" w:rsidP="00F85A46">
            <w:pPr>
              <w:spacing w:after="0" w:line="240" w:lineRule="auto"/>
              <w:jc w:val="center"/>
              <w:rPr>
                <w:ins w:id="841" w:author="Alotaibi, Raed" w:date="2019-06-19T11:51:00Z"/>
                <w:rFonts w:ascii="Calibri" w:eastAsia="Times New Roman" w:hAnsi="Calibri" w:cs="Calibri"/>
                <w:color w:val="000000"/>
              </w:rPr>
              <w:pPrChange w:id="842" w:author="Alotaibi, Raed" w:date="2019-06-19T14:07:00Z">
                <w:pPr>
                  <w:spacing w:after="0" w:line="240" w:lineRule="auto"/>
                  <w:jc w:val="right"/>
                </w:pPr>
              </w:pPrChange>
            </w:pPr>
            <w:ins w:id="843" w:author="Alotaibi, Raed" w:date="2019-06-19T11:51:00Z">
              <w:r w:rsidRPr="008A69EE">
                <w:rPr>
                  <w:rFonts w:ascii="Calibri" w:eastAsia="Times New Roman" w:hAnsi="Calibri" w:cs="Calibri"/>
                  <w:color w:val="000000"/>
                </w:rPr>
                <w:t>0</w:t>
              </w:r>
            </w:ins>
          </w:p>
        </w:tc>
      </w:tr>
      <w:tr w:rsidR="008A69EE" w:rsidRPr="008A69EE" w14:paraId="21275039" w14:textId="77777777" w:rsidTr="008A69EE">
        <w:trPr>
          <w:trHeight w:val="300"/>
          <w:ins w:id="844" w:author="Alotaibi, Raed" w:date="2019-06-19T11:51:00Z"/>
          <w:trPrChange w:id="845"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846"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B7F13B0" w14:textId="77777777" w:rsidR="008A69EE" w:rsidRPr="008A69EE" w:rsidRDefault="008A69EE" w:rsidP="008A69EE">
            <w:pPr>
              <w:spacing w:after="0" w:line="240" w:lineRule="auto"/>
              <w:rPr>
                <w:ins w:id="847" w:author="Alotaibi, Raed" w:date="2019-06-19T11:51:00Z"/>
                <w:rFonts w:ascii="Calibri" w:eastAsia="Times New Roman" w:hAnsi="Calibri" w:cs="Calibri"/>
                <w:color w:val="000000"/>
              </w:rPr>
            </w:pPr>
            <w:ins w:id="848" w:author="Alotaibi, Raed" w:date="2019-06-19T11:51:00Z">
              <w:r w:rsidRPr="008A69EE">
                <w:rPr>
                  <w:rFonts w:ascii="Calibri" w:eastAsia="Times New Roman" w:hAnsi="Calibri" w:cs="Calibri"/>
                  <w:color w:val="000000"/>
                </w:rPr>
                <w:t>Arizona</w:t>
              </w:r>
            </w:ins>
          </w:p>
        </w:tc>
        <w:tc>
          <w:tcPr>
            <w:tcW w:w="635" w:type="pct"/>
            <w:tcBorders>
              <w:top w:val="nil"/>
              <w:left w:val="nil"/>
              <w:bottom w:val="single" w:sz="4" w:space="0" w:color="auto"/>
              <w:right w:val="single" w:sz="4" w:space="0" w:color="auto"/>
            </w:tcBorders>
            <w:shd w:val="clear" w:color="auto" w:fill="auto"/>
            <w:noWrap/>
            <w:vAlign w:val="bottom"/>
            <w:hideMark/>
            <w:tcPrChange w:id="84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522FF22" w14:textId="77777777" w:rsidR="008A69EE" w:rsidRPr="008A69EE" w:rsidRDefault="008A69EE" w:rsidP="00F85A46">
            <w:pPr>
              <w:spacing w:after="0" w:line="240" w:lineRule="auto"/>
              <w:jc w:val="center"/>
              <w:rPr>
                <w:ins w:id="850" w:author="Alotaibi, Raed" w:date="2019-06-19T11:51:00Z"/>
                <w:rFonts w:ascii="Calibri" w:eastAsia="Times New Roman" w:hAnsi="Calibri" w:cs="Calibri"/>
                <w:color w:val="000000"/>
              </w:rPr>
              <w:pPrChange w:id="851" w:author="Alotaibi, Raed" w:date="2019-06-19T14:07:00Z">
                <w:pPr>
                  <w:spacing w:after="0" w:line="240" w:lineRule="auto"/>
                  <w:jc w:val="right"/>
                </w:pPr>
              </w:pPrChange>
            </w:pPr>
            <w:ins w:id="852"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85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AA29E08" w14:textId="77777777" w:rsidR="008A69EE" w:rsidRPr="008A69EE" w:rsidRDefault="008A69EE" w:rsidP="00F85A46">
            <w:pPr>
              <w:spacing w:after="0" w:line="240" w:lineRule="auto"/>
              <w:jc w:val="center"/>
              <w:rPr>
                <w:ins w:id="854" w:author="Alotaibi, Raed" w:date="2019-06-19T11:51:00Z"/>
                <w:rFonts w:ascii="Calibri" w:eastAsia="Times New Roman" w:hAnsi="Calibri" w:cs="Calibri"/>
                <w:color w:val="000000"/>
              </w:rPr>
              <w:pPrChange w:id="855" w:author="Alotaibi, Raed" w:date="2019-06-19T14:07:00Z">
                <w:pPr>
                  <w:spacing w:after="0" w:line="240" w:lineRule="auto"/>
                  <w:jc w:val="right"/>
                </w:pPr>
              </w:pPrChange>
            </w:pPr>
            <w:ins w:id="856"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85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B957B35" w14:textId="368A0797" w:rsidR="008A69EE" w:rsidRPr="008A69EE" w:rsidRDefault="008A69EE" w:rsidP="00F85A46">
            <w:pPr>
              <w:spacing w:after="0" w:line="240" w:lineRule="auto"/>
              <w:jc w:val="center"/>
              <w:rPr>
                <w:ins w:id="858" w:author="Alotaibi, Raed" w:date="2019-06-19T11:51:00Z"/>
                <w:rFonts w:ascii="Calibri" w:eastAsia="Times New Roman" w:hAnsi="Calibri" w:cs="Calibri"/>
                <w:color w:val="000000"/>
              </w:rPr>
              <w:pPrChange w:id="85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6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0A4AC72" w14:textId="68520B03" w:rsidR="008A69EE" w:rsidRPr="008A69EE" w:rsidRDefault="008A69EE" w:rsidP="00F85A46">
            <w:pPr>
              <w:spacing w:after="0" w:line="240" w:lineRule="auto"/>
              <w:jc w:val="center"/>
              <w:rPr>
                <w:ins w:id="861" w:author="Alotaibi, Raed" w:date="2019-06-19T11:51:00Z"/>
                <w:rFonts w:ascii="Calibri" w:eastAsia="Times New Roman" w:hAnsi="Calibri" w:cs="Calibri"/>
                <w:color w:val="000000"/>
              </w:rPr>
              <w:pPrChange w:id="86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6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878658F" w14:textId="2E7D6628" w:rsidR="008A69EE" w:rsidRPr="008A69EE" w:rsidRDefault="008A69EE" w:rsidP="00F85A46">
            <w:pPr>
              <w:spacing w:after="0" w:line="240" w:lineRule="auto"/>
              <w:jc w:val="center"/>
              <w:rPr>
                <w:ins w:id="864" w:author="Alotaibi, Raed" w:date="2019-06-19T11:51:00Z"/>
                <w:rFonts w:ascii="Calibri" w:eastAsia="Times New Roman" w:hAnsi="Calibri" w:cs="Calibri"/>
                <w:color w:val="000000"/>
              </w:rPr>
              <w:pPrChange w:id="86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6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DDCF81C" w14:textId="77777777" w:rsidR="008A69EE" w:rsidRPr="008A69EE" w:rsidRDefault="008A69EE" w:rsidP="00F85A46">
            <w:pPr>
              <w:spacing w:after="0" w:line="240" w:lineRule="auto"/>
              <w:jc w:val="center"/>
              <w:rPr>
                <w:ins w:id="867" w:author="Alotaibi, Raed" w:date="2019-06-19T11:51:00Z"/>
                <w:rFonts w:ascii="Calibri" w:eastAsia="Times New Roman" w:hAnsi="Calibri" w:cs="Calibri"/>
                <w:color w:val="000000"/>
              </w:rPr>
              <w:pPrChange w:id="868" w:author="Alotaibi, Raed" w:date="2019-06-19T14:07:00Z">
                <w:pPr>
                  <w:spacing w:after="0" w:line="240" w:lineRule="auto"/>
                  <w:jc w:val="right"/>
                </w:pPr>
              </w:pPrChange>
            </w:pPr>
            <w:ins w:id="869" w:author="Alotaibi, Raed" w:date="2019-06-19T11:51:00Z">
              <w:r w:rsidRPr="008A69EE">
                <w:rPr>
                  <w:rFonts w:ascii="Calibri" w:eastAsia="Times New Roman" w:hAnsi="Calibri" w:cs="Calibri"/>
                  <w:color w:val="000000"/>
                </w:rPr>
                <w:t>2</w:t>
              </w:r>
            </w:ins>
          </w:p>
        </w:tc>
      </w:tr>
      <w:tr w:rsidR="008A69EE" w:rsidRPr="008A69EE" w14:paraId="213F3BF5" w14:textId="77777777" w:rsidTr="008A69EE">
        <w:trPr>
          <w:trHeight w:val="300"/>
          <w:ins w:id="870" w:author="Alotaibi, Raed" w:date="2019-06-19T11:51:00Z"/>
          <w:trPrChange w:id="871"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872"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C3D4C88" w14:textId="77777777" w:rsidR="008A69EE" w:rsidRPr="008A69EE" w:rsidRDefault="008A69EE" w:rsidP="008A69EE">
            <w:pPr>
              <w:spacing w:after="0" w:line="240" w:lineRule="auto"/>
              <w:rPr>
                <w:ins w:id="873" w:author="Alotaibi, Raed" w:date="2019-06-19T11:51:00Z"/>
                <w:rFonts w:ascii="Calibri" w:eastAsia="Times New Roman" w:hAnsi="Calibri" w:cs="Calibri"/>
                <w:color w:val="000000"/>
              </w:rPr>
            </w:pPr>
            <w:ins w:id="874" w:author="Alotaibi, Raed" w:date="2019-06-19T11:51:00Z">
              <w:r w:rsidRPr="008A69EE">
                <w:rPr>
                  <w:rFonts w:ascii="Calibri" w:eastAsia="Times New Roman" w:hAnsi="Calibri" w:cs="Calibri"/>
                  <w:color w:val="000000"/>
                </w:rPr>
                <w:t>Arkansas</w:t>
              </w:r>
            </w:ins>
          </w:p>
        </w:tc>
        <w:tc>
          <w:tcPr>
            <w:tcW w:w="635" w:type="pct"/>
            <w:tcBorders>
              <w:top w:val="nil"/>
              <w:left w:val="nil"/>
              <w:bottom w:val="single" w:sz="4" w:space="0" w:color="auto"/>
              <w:right w:val="single" w:sz="4" w:space="0" w:color="auto"/>
            </w:tcBorders>
            <w:shd w:val="clear" w:color="auto" w:fill="auto"/>
            <w:noWrap/>
            <w:vAlign w:val="bottom"/>
            <w:hideMark/>
            <w:tcPrChange w:id="87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6ADF597" w14:textId="1BC4CDDF" w:rsidR="008A69EE" w:rsidRPr="008A69EE" w:rsidRDefault="008A69EE" w:rsidP="00F85A46">
            <w:pPr>
              <w:spacing w:after="0" w:line="240" w:lineRule="auto"/>
              <w:jc w:val="center"/>
              <w:rPr>
                <w:ins w:id="876" w:author="Alotaibi, Raed" w:date="2019-06-19T11:51:00Z"/>
                <w:rFonts w:ascii="Calibri" w:eastAsia="Times New Roman" w:hAnsi="Calibri" w:cs="Calibri"/>
                <w:color w:val="000000"/>
              </w:rPr>
              <w:pPrChange w:id="87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7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AB3892E" w14:textId="681AA679" w:rsidR="008A69EE" w:rsidRPr="008A69EE" w:rsidRDefault="008A69EE" w:rsidP="00F85A46">
            <w:pPr>
              <w:spacing w:after="0" w:line="240" w:lineRule="auto"/>
              <w:jc w:val="center"/>
              <w:rPr>
                <w:ins w:id="879" w:author="Alotaibi, Raed" w:date="2019-06-19T11:51:00Z"/>
                <w:rFonts w:ascii="Calibri" w:eastAsia="Times New Roman" w:hAnsi="Calibri" w:cs="Calibri"/>
                <w:color w:val="000000"/>
              </w:rPr>
              <w:pPrChange w:id="88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8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4A29610" w14:textId="61714E37" w:rsidR="008A69EE" w:rsidRPr="008A69EE" w:rsidRDefault="008A69EE" w:rsidP="00F85A46">
            <w:pPr>
              <w:spacing w:after="0" w:line="240" w:lineRule="auto"/>
              <w:jc w:val="center"/>
              <w:rPr>
                <w:ins w:id="882" w:author="Alotaibi, Raed" w:date="2019-06-19T11:51:00Z"/>
                <w:rFonts w:ascii="Calibri" w:eastAsia="Times New Roman" w:hAnsi="Calibri" w:cs="Calibri"/>
                <w:color w:val="000000"/>
              </w:rPr>
              <w:pPrChange w:id="88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8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C6389F3" w14:textId="52D28126" w:rsidR="008A69EE" w:rsidRPr="008A69EE" w:rsidRDefault="008A69EE" w:rsidP="00F85A46">
            <w:pPr>
              <w:spacing w:after="0" w:line="240" w:lineRule="auto"/>
              <w:jc w:val="center"/>
              <w:rPr>
                <w:ins w:id="885" w:author="Alotaibi, Raed" w:date="2019-06-19T11:51:00Z"/>
                <w:rFonts w:ascii="Calibri" w:eastAsia="Times New Roman" w:hAnsi="Calibri" w:cs="Calibri"/>
                <w:color w:val="000000"/>
              </w:rPr>
              <w:pPrChange w:id="88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8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1B01A93" w14:textId="70B18198" w:rsidR="008A69EE" w:rsidRPr="008A69EE" w:rsidRDefault="008A69EE" w:rsidP="00F85A46">
            <w:pPr>
              <w:spacing w:after="0" w:line="240" w:lineRule="auto"/>
              <w:jc w:val="center"/>
              <w:rPr>
                <w:ins w:id="888" w:author="Alotaibi, Raed" w:date="2019-06-19T11:51:00Z"/>
                <w:rFonts w:ascii="Calibri" w:eastAsia="Times New Roman" w:hAnsi="Calibri" w:cs="Calibri"/>
                <w:color w:val="000000"/>
              </w:rPr>
              <w:pPrChange w:id="88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89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BF85771" w14:textId="77777777" w:rsidR="008A69EE" w:rsidRPr="008A69EE" w:rsidRDefault="008A69EE" w:rsidP="00F85A46">
            <w:pPr>
              <w:spacing w:after="0" w:line="240" w:lineRule="auto"/>
              <w:jc w:val="center"/>
              <w:rPr>
                <w:ins w:id="891" w:author="Alotaibi, Raed" w:date="2019-06-19T11:51:00Z"/>
                <w:rFonts w:ascii="Calibri" w:eastAsia="Times New Roman" w:hAnsi="Calibri" w:cs="Calibri"/>
                <w:color w:val="000000"/>
              </w:rPr>
              <w:pPrChange w:id="892" w:author="Alotaibi, Raed" w:date="2019-06-19T14:07:00Z">
                <w:pPr>
                  <w:spacing w:after="0" w:line="240" w:lineRule="auto"/>
                  <w:jc w:val="right"/>
                </w:pPr>
              </w:pPrChange>
            </w:pPr>
            <w:ins w:id="893" w:author="Alotaibi, Raed" w:date="2019-06-19T11:51:00Z">
              <w:r w:rsidRPr="008A69EE">
                <w:rPr>
                  <w:rFonts w:ascii="Calibri" w:eastAsia="Times New Roman" w:hAnsi="Calibri" w:cs="Calibri"/>
                  <w:color w:val="000000"/>
                </w:rPr>
                <w:t>0</w:t>
              </w:r>
            </w:ins>
          </w:p>
        </w:tc>
      </w:tr>
      <w:tr w:rsidR="008A69EE" w:rsidRPr="008A69EE" w14:paraId="700A8492" w14:textId="77777777" w:rsidTr="008A69EE">
        <w:trPr>
          <w:trHeight w:val="300"/>
          <w:ins w:id="894" w:author="Alotaibi, Raed" w:date="2019-06-19T11:51:00Z"/>
          <w:trPrChange w:id="895"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896"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1EBD86F" w14:textId="77777777" w:rsidR="008A69EE" w:rsidRPr="008A69EE" w:rsidRDefault="008A69EE" w:rsidP="008A69EE">
            <w:pPr>
              <w:spacing w:after="0" w:line="240" w:lineRule="auto"/>
              <w:rPr>
                <w:ins w:id="897" w:author="Alotaibi, Raed" w:date="2019-06-19T11:51:00Z"/>
                <w:rFonts w:ascii="Calibri" w:eastAsia="Times New Roman" w:hAnsi="Calibri" w:cs="Calibri"/>
                <w:color w:val="000000"/>
              </w:rPr>
            </w:pPr>
            <w:ins w:id="898" w:author="Alotaibi, Raed" w:date="2019-06-19T11:51:00Z">
              <w:r w:rsidRPr="008A69EE">
                <w:rPr>
                  <w:rFonts w:ascii="Calibri" w:eastAsia="Times New Roman" w:hAnsi="Calibri" w:cs="Calibri"/>
                  <w:color w:val="000000"/>
                </w:rPr>
                <w:t>California</w:t>
              </w:r>
            </w:ins>
          </w:p>
        </w:tc>
        <w:tc>
          <w:tcPr>
            <w:tcW w:w="635" w:type="pct"/>
            <w:tcBorders>
              <w:top w:val="nil"/>
              <w:left w:val="nil"/>
              <w:bottom w:val="single" w:sz="4" w:space="0" w:color="auto"/>
              <w:right w:val="single" w:sz="4" w:space="0" w:color="auto"/>
            </w:tcBorders>
            <w:shd w:val="clear" w:color="auto" w:fill="auto"/>
            <w:noWrap/>
            <w:vAlign w:val="bottom"/>
            <w:hideMark/>
            <w:tcPrChange w:id="89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FDAD72B" w14:textId="77777777" w:rsidR="008A69EE" w:rsidRPr="008A69EE" w:rsidRDefault="008A69EE" w:rsidP="00F85A46">
            <w:pPr>
              <w:spacing w:after="0" w:line="240" w:lineRule="auto"/>
              <w:jc w:val="center"/>
              <w:rPr>
                <w:ins w:id="900" w:author="Alotaibi, Raed" w:date="2019-06-19T11:51:00Z"/>
                <w:rFonts w:ascii="Calibri" w:eastAsia="Times New Roman" w:hAnsi="Calibri" w:cs="Calibri"/>
                <w:color w:val="000000"/>
              </w:rPr>
              <w:pPrChange w:id="901" w:author="Alotaibi, Raed" w:date="2019-06-19T14:07:00Z">
                <w:pPr>
                  <w:spacing w:after="0" w:line="240" w:lineRule="auto"/>
                  <w:jc w:val="right"/>
                </w:pPr>
              </w:pPrChange>
            </w:pPr>
            <w:ins w:id="902"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90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97D52FB" w14:textId="77777777" w:rsidR="008A69EE" w:rsidRPr="008A69EE" w:rsidRDefault="008A69EE" w:rsidP="00F85A46">
            <w:pPr>
              <w:spacing w:after="0" w:line="240" w:lineRule="auto"/>
              <w:jc w:val="center"/>
              <w:rPr>
                <w:ins w:id="904" w:author="Alotaibi, Raed" w:date="2019-06-19T11:51:00Z"/>
                <w:rFonts w:ascii="Calibri" w:eastAsia="Times New Roman" w:hAnsi="Calibri" w:cs="Calibri"/>
                <w:color w:val="000000"/>
              </w:rPr>
              <w:pPrChange w:id="905" w:author="Alotaibi, Raed" w:date="2019-06-19T14:07:00Z">
                <w:pPr>
                  <w:spacing w:after="0" w:line="240" w:lineRule="auto"/>
                  <w:jc w:val="right"/>
                </w:pPr>
              </w:pPrChange>
            </w:pPr>
            <w:ins w:id="906"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90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7E5302A" w14:textId="64C5888C" w:rsidR="008A69EE" w:rsidRPr="008A69EE" w:rsidRDefault="008A69EE" w:rsidP="00F85A46">
            <w:pPr>
              <w:spacing w:after="0" w:line="240" w:lineRule="auto"/>
              <w:jc w:val="center"/>
              <w:rPr>
                <w:ins w:id="908" w:author="Alotaibi, Raed" w:date="2019-06-19T11:51:00Z"/>
                <w:rFonts w:ascii="Calibri" w:eastAsia="Times New Roman" w:hAnsi="Calibri" w:cs="Calibri"/>
                <w:color w:val="000000"/>
              </w:rPr>
              <w:pPrChange w:id="90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1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E7591F3" w14:textId="09144518" w:rsidR="008A69EE" w:rsidRPr="008A69EE" w:rsidRDefault="008A69EE" w:rsidP="00F85A46">
            <w:pPr>
              <w:spacing w:after="0" w:line="240" w:lineRule="auto"/>
              <w:jc w:val="center"/>
              <w:rPr>
                <w:ins w:id="911" w:author="Alotaibi, Raed" w:date="2019-06-19T11:51:00Z"/>
                <w:rFonts w:ascii="Calibri" w:eastAsia="Times New Roman" w:hAnsi="Calibri" w:cs="Calibri"/>
                <w:color w:val="000000"/>
              </w:rPr>
              <w:pPrChange w:id="91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1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F6CF730" w14:textId="69AB6236" w:rsidR="008A69EE" w:rsidRPr="008A69EE" w:rsidRDefault="008A69EE" w:rsidP="00F85A46">
            <w:pPr>
              <w:spacing w:after="0" w:line="240" w:lineRule="auto"/>
              <w:jc w:val="center"/>
              <w:rPr>
                <w:ins w:id="914" w:author="Alotaibi, Raed" w:date="2019-06-19T11:51:00Z"/>
                <w:rFonts w:ascii="Calibri" w:eastAsia="Times New Roman" w:hAnsi="Calibri" w:cs="Calibri"/>
                <w:color w:val="000000"/>
              </w:rPr>
              <w:pPrChange w:id="91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1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253B318" w14:textId="77777777" w:rsidR="008A69EE" w:rsidRPr="008A69EE" w:rsidRDefault="008A69EE" w:rsidP="00F85A46">
            <w:pPr>
              <w:spacing w:after="0" w:line="240" w:lineRule="auto"/>
              <w:jc w:val="center"/>
              <w:rPr>
                <w:ins w:id="917" w:author="Alotaibi, Raed" w:date="2019-06-19T11:51:00Z"/>
                <w:rFonts w:ascii="Calibri" w:eastAsia="Times New Roman" w:hAnsi="Calibri" w:cs="Calibri"/>
                <w:color w:val="000000"/>
              </w:rPr>
              <w:pPrChange w:id="918" w:author="Alotaibi, Raed" w:date="2019-06-19T14:07:00Z">
                <w:pPr>
                  <w:spacing w:after="0" w:line="240" w:lineRule="auto"/>
                  <w:jc w:val="right"/>
                </w:pPr>
              </w:pPrChange>
            </w:pPr>
            <w:ins w:id="919" w:author="Alotaibi, Raed" w:date="2019-06-19T11:51:00Z">
              <w:r w:rsidRPr="008A69EE">
                <w:rPr>
                  <w:rFonts w:ascii="Calibri" w:eastAsia="Times New Roman" w:hAnsi="Calibri" w:cs="Calibri"/>
                  <w:color w:val="000000"/>
                </w:rPr>
                <w:t>2</w:t>
              </w:r>
            </w:ins>
          </w:p>
        </w:tc>
      </w:tr>
      <w:tr w:rsidR="008A69EE" w:rsidRPr="008A69EE" w14:paraId="38E84E0A" w14:textId="77777777" w:rsidTr="008A69EE">
        <w:trPr>
          <w:trHeight w:val="300"/>
          <w:ins w:id="920" w:author="Alotaibi, Raed" w:date="2019-06-19T11:51:00Z"/>
          <w:trPrChange w:id="921"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922"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E8CC19C" w14:textId="77777777" w:rsidR="008A69EE" w:rsidRPr="008A69EE" w:rsidRDefault="008A69EE" w:rsidP="008A69EE">
            <w:pPr>
              <w:spacing w:after="0" w:line="240" w:lineRule="auto"/>
              <w:rPr>
                <w:ins w:id="923" w:author="Alotaibi, Raed" w:date="2019-06-19T11:51:00Z"/>
                <w:rFonts w:ascii="Calibri" w:eastAsia="Times New Roman" w:hAnsi="Calibri" w:cs="Calibri"/>
                <w:color w:val="000000"/>
              </w:rPr>
            </w:pPr>
            <w:ins w:id="924" w:author="Alotaibi, Raed" w:date="2019-06-19T11:51:00Z">
              <w:r w:rsidRPr="008A69EE">
                <w:rPr>
                  <w:rFonts w:ascii="Calibri" w:eastAsia="Times New Roman" w:hAnsi="Calibri" w:cs="Calibri"/>
                  <w:color w:val="000000"/>
                </w:rPr>
                <w:t>Colorado</w:t>
              </w:r>
            </w:ins>
          </w:p>
        </w:tc>
        <w:tc>
          <w:tcPr>
            <w:tcW w:w="635" w:type="pct"/>
            <w:tcBorders>
              <w:top w:val="nil"/>
              <w:left w:val="nil"/>
              <w:bottom w:val="single" w:sz="4" w:space="0" w:color="auto"/>
              <w:right w:val="single" w:sz="4" w:space="0" w:color="auto"/>
            </w:tcBorders>
            <w:shd w:val="clear" w:color="auto" w:fill="auto"/>
            <w:noWrap/>
            <w:vAlign w:val="bottom"/>
            <w:hideMark/>
            <w:tcPrChange w:id="92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8EC5F27" w14:textId="6EE3B02B" w:rsidR="008A69EE" w:rsidRPr="008A69EE" w:rsidRDefault="008A69EE" w:rsidP="00F85A46">
            <w:pPr>
              <w:spacing w:after="0" w:line="240" w:lineRule="auto"/>
              <w:jc w:val="center"/>
              <w:rPr>
                <w:ins w:id="926" w:author="Alotaibi, Raed" w:date="2019-06-19T11:51:00Z"/>
                <w:rFonts w:ascii="Calibri" w:eastAsia="Times New Roman" w:hAnsi="Calibri" w:cs="Calibri"/>
                <w:color w:val="000000"/>
              </w:rPr>
              <w:pPrChange w:id="92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2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F0B4111" w14:textId="2FEA59CF" w:rsidR="008A69EE" w:rsidRPr="008A69EE" w:rsidRDefault="008A69EE" w:rsidP="00F85A46">
            <w:pPr>
              <w:spacing w:after="0" w:line="240" w:lineRule="auto"/>
              <w:jc w:val="center"/>
              <w:rPr>
                <w:ins w:id="929" w:author="Alotaibi, Raed" w:date="2019-06-19T11:51:00Z"/>
                <w:rFonts w:ascii="Calibri" w:eastAsia="Times New Roman" w:hAnsi="Calibri" w:cs="Calibri"/>
                <w:color w:val="000000"/>
              </w:rPr>
              <w:pPrChange w:id="93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3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DCC2A93" w14:textId="4C841B29" w:rsidR="008A69EE" w:rsidRPr="008A69EE" w:rsidRDefault="008A69EE" w:rsidP="00F85A46">
            <w:pPr>
              <w:spacing w:after="0" w:line="240" w:lineRule="auto"/>
              <w:jc w:val="center"/>
              <w:rPr>
                <w:ins w:id="932" w:author="Alotaibi, Raed" w:date="2019-06-19T11:51:00Z"/>
                <w:rFonts w:ascii="Calibri" w:eastAsia="Times New Roman" w:hAnsi="Calibri" w:cs="Calibri"/>
                <w:color w:val="000000"/>
              </w:rPr>
              <w:pPrChange w:id="93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3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C8A3DEA" w14:textId="0312E03F" w:rsidR="008A69EE" w:rsidRPr="008A69EE" w:rsidRDefault="008A69EE" w:rsidP="00F85A46">
            <w:pPr>
              <w:spacing w:after="0" w:line="240" w:lineRule="auto"/>
              <w:jc w:val="center"/>
              <w:rPr>
                <w:ins w:id="935" w:author="Alotaibi, Raed" w:date="2019-06-19T11:51:00Z"/>
                <w:rFonts w:ascii="Calibri" w:eastAsia="Times New Roman" w:hAnsi="Calibri" w:cs="Calibri"/>
                <w:color w:val="000000"/>
              </w:rPr>
              <w:pPrChange w:id="93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3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E76253A" w14:textId="06317707" w:rsidR="008A69EE" w:rsidRPr="008A69EE" w:rsidRDefault="008A69EE" w:rsidP="00F85A46">
            <w:pPr>
              <w:spacing w:after="0" w:line="240" w:lineRule="auto"/>
              <w:jc w:val="center"/>
              <w:rPr>
                <w:ins w:id="938" w:author="Alotaibi, Raed" w:date="2019-06-19T11:51:00Z"/>
                <w:rFonts w:ascii="Calibri" w:eastAsia="Times New Roman" w:hAnsi="Calibri" w:cs="Calibri"/>
                <w:color w:val="000000"/>
              </w:rPr>
              <w:pPrChange w:id="93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4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57F1F80" w14:textId="77777777" w:rsidR="008A69EE" w:rsidRPr="008A69EE" w:rsidRDefault="008A69EE" w:rsidP="00F85A46">
            <w:pPr>
              <w:spacing w:after="0" w:line="240" w:lineRule="auto"/>
              <w:jc w:val="center"/>
              <w:rPr>
                <w:ins w:id="941" w:author="Alotaibi, Raed" w:date="2019-06-19T11:51:00Z"/>
                <w:rFonts w:ascii="Calibri" w:eastAsia="Times New Roman" w:hAnsi="Calibri" w:cs="Calibri"/>
                <w:color w:val="000000"/>
              </w:rPr>
              <w:pPrChange w:id="942" w:author="Alotaibi, Raed" w:date="2019-06-19T14:07:00Z">
                <w:pPr>
                  <w:spacing w:after="0" w:line="240" w:lineRule="auto"/>
                  <w:jc w:val="right"/>
                </w:pPr>
              </w:pPrChange>
            </w:pPr>
            <w:ins w:id="943" w:author="Alotaibi, Raed" w:date="2019-06-19T11:51:00Z">
              <w:r w:rsidRPr="008A69EE">
                <w:rPr>
                  <w:rFonts w:ascii="Calibri" w:eastAsia="Times New Roman" w:hAnsi="Calibri" w:cs="Calibri"/>
                  <w:color w:val="000000"/>
                </w:rPr>
                <w:t>0</w:t>
              </w:r>
            </w:ins>
          </w:p>
        </w:tc>
      </w:tr>
      <w:tr w:rsidR="008A69EE" w:rsidRPr="008A69EE" w14:paraId="5F02DEDC" w14:textId="77777777" w:rsidTr="008A69EE">
        <w:trPr>
          <w:trHeight w:val="300"/>
          <w:ins w:id="944" w:author="Alotaibi, Raed" w:date="2019-06-19T11:51:00Z"/>
          <w:trPrChange w:id="945"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946"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306959F" w14:textId="77777777" w:rsidR="008A69EE" w:rsidRPr="008A69EE" w:rsidRDefault="008A69EE" w:rsidP="008A69EE">
            <w:pPr>
              <w:spacing w:after="0" w:line="240" w:lineRule="auto"/>
              <w:rPr>
                <w:ins w:id="947" w:author="Alotaibi, Raed" w:date="2019-06-19T11:51:00Z"/>
                <w:rFonts w:ascii="Calibri" w:eastAsia="Times New Roman" w:hAnsi="Calibri" w:cs="Calibri"/>
                <w:color w:val="000000"/>
              </w:rPr>
            </w:pPr>
            <w:ins w:id="948" w:author="Alotaibi, Raed" w:date="2019-06-19T11:51:00Z">
              <w:r w:rsidRPr="008A69EE">
                <w:rPr>
                  <w:rFonts w:ascii="Calibri" w:eastAsia="Times New Roman" w:hAnsi="Calibri" w:cs="Calibri"/>
                  <w:color w:val="000000"/>
                </w:rPr>
                <w:t>Connecticut</w:t>
              </w:r>
            </w:ins>
          </w:p>
        </w:tc>
        <w:tc>
          <w:tcPr>
            <w:tcW w:w="635" w:type="pct"/>
            <w:tcBorders>
              <w:top w:val="nil"/>
              <w:left w:val="nil"/>
              <w:bottom w:val="single" w:sz="4" w:space="0" w:color="auto"/>
              <w:right w:val="single" w:sz="4" w:space="0" w:color="auto"/>
            </w:tcBorders>
            <w:shd w:val="clear" w:color="auto" w:fill="auto"/>
            <w:noWrap/>
            <w:vAlign w:val="bottom"/>
            <w:hideMark/>
            <w:tcPrChange w:id="94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EA6D33E" w14:textId="32B00C7B" w:rsidR="008A69EE" w:rsidRPr="008A69EE" w:rsidRDefault="008A69EE" w:rsidP="00F85A46">
            <w:pPr>
              <w:spacing w:after="0" w:line="240" w:lineRule="auto"/>
              <w:jc w:val="center"/>
              <w:rPr>
                <w:ins w:id="950" w:author="Alotaibi, Raed" w:date="2019-06-19T11:51:00Z"/>
                <w:rFonts w:ascii="Calibri" w:eastAsia="Times New Roman" w:hAnsi="Calibri" w:cs="Calibri"/>
                <w:color w:val="000000"/>
              </w:rPr>
              <w:pPrChange w:id="95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5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102F39A" w14:textId="77777777" w:rsidR="008A69EE" w:rsidRPr="008A69EE" w:rsidRDefault="008A69EE" w:rsidP="00F85A46">
            <w:pPr>
              <w:spacing w:after="0" w:line="240" w:lineRule="auto"/>
              <w:jc w:val="center"/>
              <w:rPr>
                <w:ins w:id="953" w:author="Alotaibi, Raed" w:date="2019-06-19T11:51:00Z"/>
                <w:rFonts w:ascii="Calibri" w:eastAsia="Times New Roman" w:hAnsi="Calibri" w:cs="Calibri"/>
                <w:color w:val="000000"/>
              </w:rPr>
              <w:pPrChange w:id="954" w:author="Alotaibi, Raed" w:date="2019-06-19T14:07:00Z">
                <w:pPr>
                  <w:spacing w:after="0" w:line="240" w:lineRule="auto"/>
                  <w:jc w:val="right"/>
                </w:pPr>
              </w:pPrChange>
            </w:pPr>
            <w:ins w:id="95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95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9481B02" w14:textId="77777777" w:rsidR="008A69EE" w:rsidRPr="008A69EE" w:rsidRDefault="008A69EE" w:rsidP="00F85A46">
            <w:pPr>
              <w:spacing w:after="0" w:line="240" w:lineRule="auto"/>
              <w:jc w:val="center"/>
              <w:rPr>
                <w:ins w:id="957" w:author="Alotaibi, Raed" w:date="2019-06-19T11:51:00Z"/>
                <w:rFonts w:ascii="Calibri" w:eastAsia="Times New Roman" w:hAnsi="Calibri" w:cs="Calibri"/>
                <w:color w:val="000000"/>
              </w:rPr>
              <w:pPrChange w:id="958" w:author="Alotaibi, Raed" w:date="2019-06-19T14:07:00Z">
                <w:pPr>
                  <w:spacing w:after="0" w:line="240" w:lineRule="auto"/>
                  <w:jc w:val="right"/>
                </w:pPr>
              </w:pPrChange>
            </w:pPr>
            <w:ins w:id="95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96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E41012F" w14:textId="77777777" w:rsidR="008A69EE" w:rsidRPr="008A69EE" w:rsidRDefault="008A69EE" w:rsidP="00F85A46">
            <w:pPr>
              <w:spacing w:after="0" w:line="240" w:lineRule="auto"/>
              <w:jc w:val="center"/>
              <w:rPr>
                <w:ins w:id="961" w:author="Alotaibi, Raed" w:date="2019-06-19T11:51:00Z"/>
                <w:rFonts w:ascii="Calibri" w:eastAsia="Times New Roman" w:hAnsi="Calibri" w:cs="Calibri"/>
                <w:color w:val="000000"/>
              </w:rPr>
              <w:pPrChange w:id="962" w:author="Alotaibi, Raed" w:date="2019-06-19T14:07:00Z">
                <w:pPr>
                  <w:spacing w:after="0" w:line="240" w:lineRule="auto"/>
                  <w:jc w:val="right"/>
                </w:pPr>
              </w:pPrChange>
            </w:pPr>
            <w:ins w:id="963"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96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ED7194D" w14:textId="77777777" w:rsidR="008A69EE" w:rsidRPr="008A69EE" w:rsidRDefault="008A69EE" w:rsidP="00F85A46">
            <w:pPr>
              <w:spacing w:after="0" w:line="240" w:lineRule="auto"/>
              <w:jc w:val="center"/>
              <w:rPr>
                <w:ins w:id="965" w:author="Alotaibi, Raed" w:date="2019-06-19T11:51:00Z"/>
                <w:rFonts w:ascii="Calibri" w:eastAsia="Times New Roman" w:hAnsi="Calibri" w:cs="Calibri"/>
                <w:color w:val="000000"/>
              </w:rPr>
              <w:pPrChange w:id="966" w:author="Alotaibi, Raed" w:date="2019-06-19T14:07:00Z">
                <w:pPr>
                  <w:spacing w:after="0" w:line="240" w:lineRule="auto"/>
                  <w:jc w:val="right"/>
                </w:pPr>
              </w:pPrChange>
            </w:pPr>
            <w:ins w:id="96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96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CF285C6" w14:textId="77777777" w:rsidR="008A69EE" w:rsidRPr="008A69EE" w:rsidRDefault="008A69EE" w:rsidP="00F85A46">
            <w:pPr>
              <w:spacing w:after="0" w:line="240" w:lineRule="auto"/>
              <w:jc w:val="center"/>
              <w:rPr>
                <w:ins w:id="969" w:author="Alotaibi, Raed" w:date="2019-06-19T11:51:00Z"/>
                <w:rFonts w:ascii="Calibri" w:eastAsia="Times New Roman" w:hAnsi="Calibri" w:cs="Calibri"/>
                <w:color w:val="000000"/>
              </w:rPr>
              <w:pPrChange w:id="970" w:author="Alotaibi, Raed" w:date="2019-06-19T14:07:00Z">
                <w:pPr>
                  <w:spacing w:after="0" w:line="240" w:lineRule="auto"/>
                  <w:jc w:val="right"/>
                </w:pPr>
              </w:pPrChange>
            </w:pPr>
            <w:ins w:id="971" w:author="Alotaibi, Raed" w:date="2019-06-19T11:51:00Z">
              <w:r w:rsidRPr="008A69EE">
                <w:rPr>
                  <w:rFonts w:ascii="Calibri" w:eastAsia="Times New Roman" w:hAnsi="Calibri" w:cs="Calibri"/>
                  <w:color w:val="000000"/>
                </w:rPr>
                <w:t>4</w:t>
              </w:r>
            </w:ins>
          </w:p>
        </w:tc>
      </w:tr>
      <w:tr w:rsidR="008A69EE" w:rsidRPr="008A69EE" w14:paraId="60BAE05A" w14:textId="77777777" w:rsidTr="008A69EE">
        <w:trPr>
          <w:trHeight w:val="300"/>
          <w:ins w:id="972" w:author="Alotaibi, Raed" w:date="2019-06-19T11:51:00Z"/>
          <w:trPrChange w:id="973"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974"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C2C8746" w14:textId="77777777" w:rsidR="008A69EE" w:rsidRPr="008A69EE" w:rsidRDefault="008A69EE" w:rsidP="008A69EE">
            <w:pPr>
              <w:spacing w:after="0" w:line="240" w:lineRule="auto"/>
              <w:rPr>
                <w:ins w:id="975" w:author="Alotaibi, Raed" w:date="2019-06-19T11:51:00Z"/>
                <w:rFonts w:ascii="Calibri" w:eastAsia="Times New Roman" w:hAnsi="Calibri" w:cs="Calibri"/>
                <w:color w:val="000000"/>
              </w:rPr>
            </w:pPr>
            <w:ins w:id="976" w:author="Alotaibi, Raed" w:date="2019-06-19T11:51:00Z">
              <w:r w:rsidRPr="008A69EE">
                <w:rPr>
                  <w:rFonts w:ascii="Calibri" w:eastAsia="Times New Roman" w:hAnsi="Calibri" w:cs="Calibri"/>
                  <w:color w:val="000000"/>
                </w:rPr>
                <w:t>Delaware</w:t>
              </w:r>
            </w:ins>
          </w:p>
        </w:tc>
        <w:tc>
          <w:tcPr>
            <w:tcW w:w="635" w:type="pct"/>
            <w:tcBorders>
              <w:top w:val="nil"/>
              <w:left w:val="nil"/>
              <w:bottom w:val="single" w:sz="4" w:space="0" w:color="auto"/>
              <w:right w:val="single" w:sz="4" w:space="0" w:color="auto"/>
            </w:tcBorders>
            <w:shd w:val="clear" w:color="auto" w:fill="auto"/>
            <w:noWrap/>
            <w:vAlign w:val="bottom"/>
            <w:hideMark/>
            <w:tcPrChange w:id="97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34E4ABE" w14:textId="26DB995A" w:rsidR="008A69EE" w:rsidRPr="008A69EE" w:rsidRDefault="008A69EE" w:rsidP="00F85A46">
            <w:pPr>
              <w:spacing w:after="0" w:line="240" w:lineRule="auto"/>
              <w:jc w:val="center"/>
              <w:rPr>
                <w:ins w:id="978" w:author="Alotaibi, Raed" w:date="2019-06-19T11:51:00Z"/>
                <w:rFonts w:ascii="Calibri" w:eastAsia="Times New Roman" w:hAnsi="Calibri" w:cs="Calibri"/>
                <w:color w:val="000000"/>
              </w:rPr>
              <w:pPrChange w:id="97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8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D962B5A" w14:textId="5196D1A5" w:rsidR="008A69EE" w:rsidRPr="008A69EE" w:rsidRDefault="008A69EE" w:rsidP="00F85A46">
            <w:pPr>
              <w:spacing w:after="0" w:line="240" w:lineRule="auto"/>
              <w:jc w:val="center"/>
              <w:rPr>
                <w:ins w:id="981" w:author="Alotaibi, Raed" w:date="2019-06-19T11:51:00Z"/>
                <w:rFonts w:ascii="Calibri" w:eastAsia="Times New Roman" w:hAnsi="Calibri" w:cs="Calibri"/>
                <w:color w:val="000000"/>
              </w:rPr>
              <w:pPrChange w:id="98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8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509C461" w14:textId="21F59520" w:rsidR="008A69EE" w:rsidRPr="008A69EE" w:rsidRDefault="008A69EE" w:rsidP="00F85A46">
            <w:pPr>
              <w:spacing w:after="0" w:line="240" w:lineRule="auto"/>
              <w:jc w:val="center"/>
              <w:rPr>
                <w:ins w:id="984" w:author="Alotaibi, Raed" w:date="2019-06-19T11:51:00Z"/>
                <w:rFonts w:ascii="Calibri" w:eastAsia="Times New Roman" w:hAnsi="Calibri" w:cs="Calibri"/>
                <w:color w:val="000000"/>
              </w:rPr>
              <w:pPrChange w:id="98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8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2BFAF47" w14:textId="6566B740" w:rsidR="008A69EE" w:rsidRPr="008A69EE" w:rsidRDefault="008A69EE" w:rsidP="00F85A46">
            <w:pPr>
              <w:spacing w:after="0" w:line="240" w:lineRule="auto"/>
              <w:jc w:val="center"/>
              <w:rPr>
                <w:ins w:id="987" w:author="Alotaibi, Raed" w:date="2019-06-19T11:51:00Z"/>
                <w:rFonts w:ascii="Calibri" w:eastAsia="Times New Roman" w:hAnsi="Calibri" w:cs="Calibri"/>
                <w:color w:val="000000"/>
              </w:rPr>
              <w:pPrChange w:id="98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8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EB4222A" w14:textId="30910F28" w:rsidR="008A69EE" w:rsidRPr="008A69EE" w:rsidRDefault="008A69EE" w:rsidP="00F85A46">
            <w:pPr>
              <w:spacing w:after="0" w:line="240" w:lineRule="auto"/>
              <w:jc w:val="center"/>
              <w:rPr>
                <w:ins w:id="990" w:author="Alotaibi, Raed" w:date="2019-06-19T11:51:00Z"/>
                <w:rFonts w:ascii="Calibri" w:eastAsia="Times New Roman" w:hAnsi="Calibri" w:cs="Calibri"/>
                <w:color w:val="000000"/>
              </w:rPr>
              <w:pPrChange w:id="99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99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F8F8A57" w14:textId="77777777" w:rsidR="008A69EE" w:rsidRPr="008A69EE" w:rsidRDefault="008A69EE" w:rsidP="00F85A46">
            <w:pPr>
              <w:spacing w:after="0" w:line="240" w:lineRule="auto"/>
              <w:jc w:val="center"/>
              <w:rPr>
                <w:ins w:id="993" w:author="Alotaibi, Raed" w:date="2019-06-19T11:51:00Z"/>
                <w:rFonts w:ascii="Calibri" w:eastAsia="Times New Roman" w:hAnsi="Calibri" w:cs="Calibri"/>
                <w:color w:val="000000"/>
              </w:rPr>
              <w:pPrChange w:id="994" w:author="Alotaibi, Raed" w:date="2019-06-19T14:07:00Z">
                <w:pPr>
                  <w:spacing w:after="0" w:line="240" w:lineRule="auto"/>
                  <w:jc w:val="right"/>
                </w:pPr>
              </w:pPrChange>
            </w:pPr>
            <w:ins w:id="995" w:author="Alotaibi, Raed" w:date="2019-06-19T11:51:00Z">
              <w:r w:rsidRPr="008A69EE">
                <w:rPr>
                  <w:rFonts w:ascii="Calibri" w:eastAsia="Times New Roman" w:hAnsi="Calibri" w:cs="Calibri"/>
                  <w:color w:val="000000"/>
                </w:rPr>
                <w:t>0</w:t>
              </w:r>
            </w:ins>
          </w:p>
        </w:tc>
      </w:tr>
      <w:tr w:rsidR="008A69EE" w:rsidRPr="008A69EE" w14:paraId="3EB06860" w14:textId="77777777" w:rsidTr="008A69EE">
        <w:trPr>
          <w:trHeight w:val="300"/>
          <w:ins w:id="996" w:author="Alotaibi, Raed" w:date="2019-06-19T11:51:00Z"/>
          <w:trPrChange w:id="997" w:author="Alotaibi, Raed" w:date="2019-06-19T11:55: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center"/>
            <w:hideMark/>
            <w:tcPrChange w:id="998" w:author="Alotaibi, Raed" w:date="2019-06-19T11:55: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C3DD819" w14:textId="2D431F6D" w:rsidR="008A69EE" w:rsidRPr="008A69EE" w:rsidRDefault="008A69EE" w:rsidP="008A69EE">
            <w:pPr>
              <w:spacing w:after="0" w:line="240" w:lineRule="auto"/>
              <w:rPr>
                <w:ins w:id="999" w:author="Alotaibi, Raed" w:date="2019-06-19T11:51:00Z"/>
                <w:rFonts w:ascii="Calibri" w:eastAsia="Times New Roman" w:hAnsi="Calibri" w:cs="Calibri"/>
                <w:color w:val="000000"/>
              </w:rPr>
            </w:pPr>
            <w:ins w:id="1000" w:author="Alotaibi, Raed" w:date="2019-06-19T11:55:00Z">
              <w:r w:rsidRPr="00EC1FA9">
                <w:rPr>
                  <w:rFonts w:ascii="Calibri" w:eastAsia="Times New Roman" w:hAnsi="Calibri" w:cs="Calibri"/>
                  <w:color w:val="000000"/>
                </w:rPr>
                <w:t>D.C.</w:t>
              </w:r>
            </w:ins>
          </w:p>
        </w:tc>
        <w:tc>
          <w:tcPr>
            <w:tcW w:w="635" w:type="pct"/>
            <w:tcBorders>
              <w:top w:val="nil"/>
              <w:left w:val="nil"/>
              <w:bottom w:val="single" w:sz="4" w:space="0" w:color="auto"/>
              <w:right w:val="single" w:sz="4" w:space="0" w:color="auto"/>
            </w:tcBorders>
            <w:shd w:val="clear" w:color="auto" w:fill="auto"/>
            <w:noWrap/>
            <w:vAlign w:val="bottom"/>
            <w:hideMark/>
            <w:tcPrChange w:id="1001" w:author="Alotaibi, Raed" w:date="2019-06-19T11:55:00Z">
              <w:tcPr>
                <w:tcW w:w="960" w:type="dxa"/>
                <w:tcBorders>
                  <w:top w:val="nil"/>
                  <w:left w:val="nil"/>
                  <w:bottom w:val="single" w:sz="4" w:space="0" w:color="auto"/>
                  <w:right w:val="single" w:sz="4" w:space="0" w:color="auto"/>
                </w:tcBorders>
                <w:shd w:val="clear" w:color="auto" w:fill="auto"/>
                <w:noWrap/>
                <w:vAlign w:val="bottom"/>
                <w:hideMark/>
              </w:tcPr>
            </w:tcPrChange>
          </w:tcPr>
          <w:p w14:paraId="6B983D80" w14:textId="77777777" w:rsidR="008A69EE" w:rsidRPr="008A69EE" w:rsidRDefault="008A69EE" w:rsidP="00F85A46">
            <w:pPr>
              <w:spacing w:after="0" w:line="240" w:lineRule="auto"/>
              <w:jc w:val="center"/>
              <w:rPr>
                <w:ins w:id="1002" w:author="Alotaibi, Raed" w:date="2019-06-19T11:51:00Z"/>
                <w:rFonts w:ascii="Calibri" w:eastAsia="Times New Roman" w:hAnsi="Calibri" w:cs="Calibri"/>
                <w:color w:val="000000"/>
              </w:rPr>
              <w:pPrChange w:id="1003" w:author="Alotaibi, Raed" w:date="2019-06-19T14:07:00Z">
                <w:pPr>
                  <w:spacing w:after="0" w:line="240" w:lineRule="auto"/>
                  <w:jc w:val="right"/>
                </w:pPr>
              </w:pPrChange>
            </w:pPr>
            <w:ins w:id="1004"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005" w:author="Alotaibi, Raed" w:date="2019-06-19T11:55:00Z">
              <w:tcPr>
                <w:tcW w:w="960" w:type="dxa"/>
                <w:tcBorders>
                  <w:top w:val="nil"/>
                  <w:left w:val="nil"/>
                  <w:bottom w:val="single" w:sz="4" w:space="0" w:color="auto"/>
                  <w:right w:val="single" w:sz="4" w:space="0" w:color="auto"/>
                </w:tcBorders>
                <w:shd w:val="clear" w:color="auto" w:fill="auto"/>
                <w:noWrap/>
                <w:vAlign w:val="bottom"/>
                <w:hideMark/>
              </w:tcPr>
            </w:tcPrChange>
          </w:tcPr>
          <w:p w14:paraId="4A7C529B" w14:textId="77777777" w:rsidR="008A69EE" w:rsidRPr="008A69EE" w:rsidRDefault="008A69EE" w:rsidP="00F85A46">
            <w:pPr>
              <w:spacing w:after="0" w:line="240" w:lineRule="auto"/>
              <w:jc w:val="center"/>
              <w:rPr>
                <w:ins w:id="1006" w:author="Alotaibi, Raed" w:date="2019-06-19T11:51:00Z"/>
                <w:rFonts w:ascii="Calibri" w:eastAsia="Times New Roman" w:hAnsi="Calibri" w:cs="Calibri"/>
                <w:color w:val="000000"/>
              </w:rPr>
              <w:pPrChange w:id="1007" w:author="Alotaibi, Raed" w:date="2019-06-19T14:07:00Z">
                <w:pPr>
                  <w:spacing w:after="0" w:line="240" w:lineRule="auto"/>
                  <w:jc w:val="right"/>
                </w:pPr>
              </w:pPrChange>
            </w:pPr>
            <w:ins w:id="1008"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009" w:author="Alotaibi, Raed" w:date="2019-06-19T11:55:00Z">
              <w:tcPr>
                <w:tcW w:w="960" w:type="dxa"/>
                <w:tcBorders>
                  <w:top w:val="nil"/>
                  <w:left w:val="nil"/>
                  <w:bottom w:val="single" w:sz="4" w:space="0" w:color="auto"/>
                  <w:right w:val="single" w:sz="4" w:space="0" w:color="auto"/>
                </w:tcBorders>
                <w:shd w:val="clear" w:color="auto" w:fill="auto"/>
                <w:noWrap/>
                <w:vAlign w:val="bottom"/>
                <w:hideMark/>
              </w:tcPr>
            </w:tcPrChange>
          </w:tcPr>
          <w:p w14:paraId="1E79EEEF" w14:textId="47FF4381" w:rsidR="008A69EE" w:rsidRPr="008A69EE" w:rsidRDefault="008A69EE" w:rsidP="00F85A46">
            <w:pPr>
              <w:spacing w:after="0" w:line="240" w:lineRule="auto"/>
              <w:jc w:val="center"/>
              <w:rPr>
                <w:ins w:id="1010" w:author="Alotaibi, Raed" w:date="2019-06-19T11:51:00Z"/>
                <w:rFonts w:ascii="Calibri" w:eastAsia="Times New Roman" w:hAnsi="Calibri" w:cs="Calibri"/>
                <w:color w:val="000000"/>
              </w:rPr>
              <w:pPrChange w:id="101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12" w:author="Alotaibi, Raed" w:date="2019-06-19T11:55:00Z">
              <w:tcPr>
                <w:tcW w:w="960" w:type="dxa"/>
                <w:tcBorders>
                  <w:top w:val="nil"/>
                  <w:left w:val="nil"/>
                  <w:bottom w:val="single" w:sz="4" w:space="0" w:color="auto"/>
                  <w:right w:val="single" w:sz="4" w:space="0" w:color="auto"/>
                </w:tcBorders>
                <w:shd w:val="clear" w:color="auto" w:fill="auto"/>
                <w:noWrap/>
                <w:vAlign w:val="bottom"/>
                <w:hideMark/>
              </w:tcPr>
            </w:tcPrChange>
          </w:tcPr>
          <w:p w14:paraId="46D00C82" w14:textId="26CD7AC4" w:rsidR="008A69EE" w:rsidRPr="008A69EE" w:rsidRDefault="008A69EE" w:rsidP="00F85A46">
            <w:pPr>
              <w:spacing w:after="0" w:line="240" w:lineRule="auto"/>
              <w:jc w:val="center"/>
              <w:rPr>
                <w:ins w:id="1013" w:author="Alotaibi, Raed" w:date="2019-06-19T11:51:00Z"/>
                <w:rFonts w:ascii="Calibri" w:eastAsia="Times New Roman" w:hAnsi="Calibri" w:cs="Calibri"/>
                <w:color w:val="000000"/>
              </w:rPr>
              <w:pPrChange w:id="101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15" w:author="Alotaibi, Raed" w:date="2019-06-19T11:55:00Z">
              <w:tcPr>
                <w:tcW w:w="960" w:type="dxa"/>
                <w:tcBorders>
                  <w:top w:val="nil"/>
                  <w:left w:val="nil"/>
                  <w:bottom w:val="single" w:sz="4" w:space="0" w:color="auto"/>
                  <w:right w:val="single" w:sz="4" w:space="0" w:color="auto"/>
                </w:tcBorders>
                <w:shd w:val="clear" w:color="auto" w:fill="auto"/>
                <w:noWrap/>
                <w:vAlign w:val="bottom"/>
                <w:hideMark/>
              </w:tcPr>
            </w:tcPrChange>
          </w:tcPr>
          <w:p w14:paraId="367CAE38" w14:textId="33EB6EF2" w:rsidR="008A69EE" w:rsidRPr="008A69EE" w:rsidRDefault="008A69EE" w:rsidP="00F85A46">
            <w:pPr>
              <w:spacing w:after="0" w:line="240" w:lineRule="auto"/>
              <w:jc w:val="center"/>
              <w:rPr>
                <w:ins w:id="1016" w:author="Alotaibi, Raed" w:date="2019-06-19T11:51:00Z"/>
                <w:rFonts w:ascii="Calibri" w:eastAsia="Times New Roman" w:hAnsi="Calibri" w:cs="Calibri"/>
                <w:color w:val="000000"/>
              </w:rPr>
              <w:pPrChange w:id="101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18" w:author="Alotaibi, Raed" w:date="2019-06-19T11:55:00Z">
              <w:tcPr>
                <w:tcW w:w="960" w:type="dxa"/>
                <w:tcBorders>
                  <w:top w:val="nil"/>
                  <w:left w:val="nil"/>
                  <w:bottom w:val="single" w:sz="4" w:space="0" w:color="auto"/>
                  <w:right w:val="single" w:sz="4" w:space="0" w:color="auto"/>
                </w:tcBorders>
                <w:shd w:val="clear" w:color="auto" w:fill="auto"/>
                <w:noWrap/>
                <w:vAlign w:val="bottom"/>
                <w:hideMark/>
              </w:tcPr>
            </w:tcPrChange>
          </w:tcPr>
          <w:p w14:paraId="68346FC3" w14:textId="77777777" w:rsidR="008A69EE" w:rsidRPr="008A69EE" w:rsidRDefault="008A69EE" w:rsidP="00F85A46">
            <w:pPr>
              <w:spacing w:after="0" w:line="240" w:lineRule="auto"/>
              <w:jc w:val="center"/>
              <w:rPr>
                <w:ins w:id="1019" w:author="Alotaibi, Raed" w:date="2019-06-19T11:51:00Z"/>
                <w:rFonts w:ascii="Calibri" w:eastAsia="Times New Roman" w:hAnsi="Calibri" w:cs="Calibri"/>
                <w:color w:val="000000"/>
              </w:rPr>
              <w:pPrChange w:id="1020" w:author="Alotaibi, Raed" w:date="2019-06-19T14:07:00Z">
                <w:pPr>
                  <w:spacing w:after="0" w:line="240" w:lineRule="auto"/>
                  <w:jc w:val="right"/>
                </w:pPr>
              </w:pPrChange>
            </w:pPr>
            <w:ins w:id="1021" w:author="Alotaibi, Raed" w:date="2019-06-19T11:51:00Z">
              <w:r w:rsidRPr="008A69EE">
                <w:rPr>
                  <w:rFonts w:ascii="Calibri" w:eastAsia="Times New Roman" w:hAnsi="Calibri" w:cs="Calibri"/>
                  <w:color w:val="000000"/>
                </w:rPr>
                <w:t>2</w:t>
              </w:r>
            </w:ins>
          </w:p>
        </w:tc>
      </w:tr>
      <w:tr w:rsidR="008A69EE" w:rsidRPr="008A69EE" w14:paraId="0953D794" w14:textId="77777777" w:rsidTr="008A69EE">
        <w:trPr>
          <w:trHeight w:val="300"/>
          <w:ins w:id="1022" w:author="Alotaibi, Raed" w:date="2019-06-19T11:51:00Z"/>
          <w:trPrChange w:id="1023"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024"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0A1113B" w14:textId="77777777" w:rsidR="008A69EE" w:rsidRPr="008A69EE" w:rsidRDefault="008A69EE" w:rsidP="008A69EE">
            <w:pPr>
              <w:spacing w:after="0" w:line="240" w:lineRule="auto"/>
              <w:rPr>
                <w:ins w:id="1025" w:author="Alotaibi, Raed" w:date="2019-06-19T11:51:00Z"/>
                <w:rFonts w:ascii="Calibri" w:eastAsia="Times New Roman" w:hAnsi="Calibri" w:cs="Calibri"/>
                <w:color w:val="000000"/>
              </w:rPr>
            </w:pPr>
            <w:ins w:id="1026" w:author="Alotaibi, Raed" w:date="2019-06-19T11:51:00Z">
              <w:r w:rsidRPr="008A69EE">
                <w:rPr>
                  <w:rFonts w:ascii="Calibri" w:eastAsia="Times New Roman" w:hAnsi="Calibri" w:cs="Calibri"/>
                  <w:color w:val="000000"/>
                </w:rPr>
                <w:t>Florida</w:t>
              </w:r>
            </w:ins>
          </w:p>
        </w:tc>
        <w:tc>
          <w:tcPr>
            <w:tcW w:w="635" w:type="pct"/>
            <w:tcBorders>
              <w:top w:val="nil"/>
              <w:left w:val="nil"/>
              <w:bottom w:val="single" w:sz="4" w:space="0" w:color="auto"/>
              <w:right w:val="single" w:sz="4" w:space="0" w:color="auto"/>
            </w:tcBorders>
            <w:shd w:val="clear" w:color="auto" w:fill="auto"/>
            <w:noWrap/>
            <w:vAlign w:val="bottom"/>
            <w:hideMark/>
            <w:tcPrChange w:id="102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E1EBC8F" w14:textId="6A0C072A" w:rsidR="008A69EE" w:rsidRPr="008A69EE" w:rsidRDefault="008A69EE" w:rsidP="00F85A46">
            <w:pPr>
              <w:spacing w:after="0" w:line="240" w:lineRule="auto"/>
              <w:jc w:val="center"/>
              <w:rPr>
                <w:ins w:id="1028" w:author="Alotaibi, Raed" w:date="2019-06-19T11:51:00Z"/>
                <w:rFonts w:ascii="Calibri" w:eastAsia="Times New Roman" w:hAnsi="Calibri" w:cs="Calibri"/>
                <w:color w:val="000000"/>
              </w:rPr>
              <w:pPrChange w:id="102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3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C346F4C" w14:textId="6A7BBA82" w:rsidR="008A69EE" w:rsidRPr="008A69EE" w:rsidRDefault="008A69EE" w:rsidP="00F85A46">
            <w:pPr>
              <w:spacing w:after="0" w:line="240" w:lineRule="auto"/>
              <w:jc w:val="center"/>
              <w:rPr>
                <w:ins w:id="1031" w:author="Alotaibi, Raed" w:date="2019-06-19T11:51:00Z"/>
                <w:rFonts w:ascii="Calibri" w:eastAsia="Times New Roman" w:hAnsi="Calibri" w:cs="Calibri"/>
                <w:color w:val="000000"/>
              </w:rPr>
              <w:pPrChange w:id="103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3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29E9D0A" w14:textId="27AF0EC8" w:rsidR="008A69EE" w:rsidRPr="008A69EE" w:rsidRDefault="008A69EE" w:rsidP="00F85A46">
            <w:pPr>
              <w:spacing w:after="0" w:line="240" w:lineRule="auto"/>
              <w:jc w:val="center"/>
              <w:rPr>
                <w:ins w:id="1034" w:author="Alotaibi, Raed" w:date="2019-06-19T11:51:00Z"/>
                <w:rFonts w:ascii="Calibri" w:eastAsia="Times New Roman" w:hAnsi="Calibri" w:cs="Calibri"/>
                <w:color w:val="000000"/>
              </w:rPr>
              <w:pPrChange w:id="103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3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9FB47B8" w14:textId="01D6C44F" w:rsidR="008A69EE" w:rsidRPr="008A69EE" w:rsidRDefault="008A69EE" w:rsidP="00F85A46">
            <w:pPr>
              <w:spacing w:after="0" w:line="240" w:lineRule="auto"/>
              <w:jc w:val="center"/>
              <w:rPr>
                <w:ins w:id="1037" w:author="Alotaibi, Raed" w:date="2019-06-19T11:51:00Z"/>
                <w:rFonts w:ascii="Calibri" w:eastAsia="Times New Roman" w:hAnsi="Calibri" w:cs="Calibri"/>
                <w:color w:val="000000"/>
              </w:rPr>
              <w:pPrChange w:id="103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3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7FB5BCC" w14:textId="2735C046" w:rsidR="008A69EE" w:rsidRPr="008A69EE" w:rsidRDefault="008A69EE" w:rsidP="00F85A46">
            <w:pPr>
              <w:spacing w:after="0" w:line="240" w:lineRule="auto"/>
              <w:jc w:val="center"/>
              <w:rPr>
                <w:ins w:id="1040" w:author="Alotaibi, Raed" w:date="2019-06-19T11:51:00Z"/>
                <w:rFonts w:ascii="Calibri" w:eastAsia="Times New Roman" w:hAnsi="Calibri" w:cs="Calibri"/>
                <w:color w:val="000000"/>
              </w:rPr>
              <w:pPrChange w:id="104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4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0FD87EA" w14:textId="77777777" w:rsidR="008A69EE" w:rsidRPr="008A69EE" w:rsidRDefault="008A69EE" w:rsidP="00F85A46">
            <w:pPr>
              <w:spacing w:after="0" w:line="240" w:lineRule="auto"/>
              <w:jc w:val="center"/>
              <w:rPr>
                <w:ins w:id="1043" w:author="Alotaibi, Raed" w:date="2019-06-19T11:51:00Z"/>
                <w:rFonts w:ascii="Calibri" w:eastAsia="Times New Roman" w:hAnsi="Calibri" w:cs="Calibri"/>
                <w:color w:val="000000"/>
              </w:rPr>
              <w:pPrChange w:id="1044" w:author="Alotaibi, Raed" w:date="2019-06-19T14:07:00Z">
                <w:pPr>
                  <w:spacing w:after="0" w:line="240" w:lineRule="auto"/>
                  <w:jc w:val="right"/>
                </w:pPr>
              </w:pPrChange>
            </w:pPr>
            <w:ins w:id="1045" w:author="Alotaibi, Raed" w:date="2019-06-19T11:51:00Z">
              <w:r w:rsidRPr="008A69EE">
                <w:rPr>
                  <w:rFonts w:ascii="Calibri" w:eastAsia="Times New Roman" w:hAnsi="Calibri" w:cs="Calibri"/>
                  <w:color w:val="000000"/>
                </w:rPr>
                <w:t>0</w:t>
              </w:r>
            </w:ins>
          </w:p>
        </w:tc>
      </w:tr>
      <w:tr w:rsidR="008A69EE" w:rsidRPr="008A69EE" w14:paraId="3884167B" w14:textId="77777777" w:rsidTr="008A69EE">
        <w:trPr>
          <w:trHeight w:val="300"/>
          <w:ins w:id="1046" w:author="Alotaibi, Raed" w:date="2019-06-19T11:51:00Z"/>
          <w:trPrChange w:id="1047"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048"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0820BC0" w14:textId="13038486" w:rsidR="008A69EE" w:rsidRPr="008A69EE" w:rsidRDefault="008A69EE" w:rsidP="008A69EE">
            <w:pPr>
              <w:spacing w:after="0" w:line="240" w:lineRule="auto"/>
              <w:rPr>
                <w:ins w:id="1049" w:author="Alotaibi, Raed" w:date="2019-06-19T11:51:00Z"/>
                <w:rFonts w:ascii="Calibri" w:eastAsia="Times New Roman" w:hAnsi="Calibri" w:cs="Calibri"/>
                <w:color w:val="000000"/>
              </w:rPr>
            </w:pPr>
            <w:ins w:id="1050" w:author="Alotaibi, Raed" w:date="2019-06-19T11:52:00Z">
              <w:r w:rsidRPr="008A69EE">
                <w:rPr>
                  <w:rFonts w:ascii="Calibri" w:eastAsia="Times New Roman" w:hAnsi="Calibri" w:cs="Calibri"/>
                  <w:color w:val="000000"/>
                </w:rPr>
                <w:t>Georgia</w:t>
              </w:r>
            </w:ins>
          </w:p>
        </w:tc>
        <w:tc>
          <w:tcPr>
            <w:tcW w:w="635" w:type="pct"/>
            <w:tcBorders>
              <w:top w:val="nil"/>
              <w:left w:val="nil"/>
              <w:bottom w:val="single" w:sz="4" w:space="0" w:color="auto"/>
              <w:right w:val="single" w:sz="4" w:space="0" w:color="auto"/>
            </w:tcBorders>
            <w:shd w:val="clear" w:color="auto" w:fill="auto"/>
            <w:noWrap/>
            <w:vAlign w:val="bottom"/>
            <w:hideMark/>
            <w:tcPrChange w:id="105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809AD6D" w14:textId="77777777" w:rsidR="008A69EE" w:rsidRPr="008A69EE" w:rsidRDefault="008A69EE" w:rsidP="00F85A46">
            <w:pPr>
              <w:spacing w:after="0" w:line="240" w:lineRule="auto"/>
              <w:jc w:val="center"/>
              <w:rPr>
                <w:ins w:id="1052" w:author="Alotaibi, Raed" w:date="2019-06-19T11:51:00Z"/>
                <w:rFonts w:ascii="Calibri" w:eastAsia="Times New Roman" w:hAnsi="Calibri" w:cs="Calibri"/>
                <w:color w:val="000000"/>
              </w:rPr>
              <w:pPrChange w:id="1053" w:author="Alotaibi, Raed" w:date="2019-06-19T14:07:00Z">
                <w:pPr>
                  <w:spacing w:after="0" w:line="240" w:lineRule="auto"/>
                  <w:jc w:val="right"/>
                </w:pPr>
              </w:pPrChange>
            </w:pPr>
            <w:ins w:id="1054"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05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64EFEFF" w14:textId="77777777" w:rsidR="008A69EE" w:rsidRPr="008A69EE" w:rsidRDefault="008A69EE" w:rsidP="00F85A46">
            <w:pPr>
              <w:spacing w:after="0" w:line="240" w:lineRule="auto"/>
              <w:jc w:val="center"/>
              <w:rPr>
                <w:ins w:id="1056" w:author="Alotaibi, Raed" w:date="2019-06-19T11:51:00Z"/>
                <w:rFonts w:ascii="Calibri" w:eastAsia="Times New Roman" w:hAnsi="Calibri" w:cs="Calibri"/>
                <w:color w:val="000000"/>
              </w:rPr>
              <w:pPrChange w:id="1057" w:author="Alotaibi, Raed" w:date="2019-06-19T14:07:00Z">
                <w:pPr>
                  <w:spacing w:after="0" w:line="240" w:lineRule="auto"/>
                  <w:jc w:val="right"/>
                </w:pPr>
              </w:pPrChange>
            </w:pPr>
            <w:ins w:id="1058"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05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F9952A8" w14:textId="77777777" w:rsidR="008A69EE" w:rsidRPr="008A69EE" w:rsidRDefault="008A69EE" w:rsidP="00F85A46">
            <w:pPr>
              <w:spacing w:after="0" w:line="240" w:lineRule="auto"/>
              <w:jc w:val="center"/>
              <w:rPr>
                <w:ins w:id="1060" w:author="Alotaibi, Raed" w:date="2019-06-19T11:51:00Z"/>
                <w:rFonts w:ascii="Calibri" w:eastAsia="Times New Roman" w:hAnsi="Calibri" w:cs="Calibri"/>
                <w:color w:val="000000"/>
              </w:rPr>
              <w:pPrChange w:id="1061" w:author="Alotaibi, Raed" w:date="2019-06-19T14:07:00Z">
                <w:pPr>
                  <w:spacing w:after="0" w:line="240" w:lineRule="auto"/>
                  <w:jc w:val="right"/>
                </w:pPr>
              </w:pPrChange>
            </w:pPr>
            <w:ins w:id="1062"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06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804BE97" w14:textId="77777777" w:rsidR="008A69EE" w:rsidRPr="008A69EE" w:rsidRDefault="008A69EE" w:rsidP="00F85A46">
            <w:pPr>
              <w:spacing w:after="0" w:line="240" w:lineRule="auto"/>
              <w:jc w:val="center"/>
              <w:rPr>
                <w:ins w:id="1064" w:author="Alotaibi, Raed" w:date="2019-06-19T11:51:00Z"/>
                <w:rFonts w:ascii="Calibri" w:eastAsia="Times New Roman" w:hAnsi="Calibri" w:cs="Calibri"/>
                <w:color w:val="000000"/>
              </w:rPr>
              <w:pPrChange w:id="1065" w:author="Alotaibi, Raed" w:date="2019-06-19T14:07:00Z">
                <w:pPr>
                  <w:spacing w:after="0" w:line="240" w:lineRule="auto"/>
                  <w:jc w:val="right"/>
                </w:pPr>
              </w:pPrChange>
            </w:pPr>
            <w:ins w:id="1066"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06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9106C3D" w14:textId="77777777" w:rsidR="008A69EE" w:rsidRPr="008A69EE" w:rsidRDefault="008A69EE" w:rsidP="00F85A46">
            <w:pPr>
              <w:spacing w:after="0" w:line="240" w:lineRule="auto"/>
              <w:jc w:val="center"/>
              <w:rPr>
                <w:ins w:id="1068" w:author="Alotaibi, Raed" w:date="2019-06-19T11:51:00Z"/>
                <w:rFonts w:ascii="Calibri" w:eastAsia="Times New Roman" w:hAnsi="Calibri" w:cs="Calibri"/>
                <w:color w:val="000000"/>
              </w:rPr>
              <w:pPrChange w:id="1069" w:author="Alotaibi, Raed" w:date="2019-06-19T14:07:00Z">
                <w:pPr>
                  <w:spacing w:after="0" w:line="240" w:lineRule="auto"/>
                  <w:jc w:val="right"/>
                </w:pPr>
              </w:pPrChange>
            </w:pPr>
            <w:ins w:id="1070"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07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61541A4" w14:textId="77777777" w:rsidR="008A69EE" w:rsidRPr="008A69EE" w:rsidRDefault="008A69EE" w:rsidP="00F85A46">
            <w:pPr>
              <w:spacing w:after="0" w:line="240" w:lineRule="auto"/>
              <w:jc w:val="center"/>
              <w:rPr>
                <w:ins w:id="1072" w:author="Alotaibi, Raed" w:date="2019-06-19T11:51:00Z"/>
                <w:rFonts w:ascii="Calibri" w:eastAsia="Times New Roman" w:hAnsi="Calibri" w:cs="Calibri"/>
                <w:color w:val="000000"/>
              </w:rPr>
              <w:pPrChange w:id="1073" w:author="Alotaibi, Raed" w:date="2019-06-19T14:07:00Z">
                <w:pPr>
                  <w:spacing w:after="0" w:line="240" w:lineRule="auto"/>
                  <w:jc w:val="right"/>
                </w:pPr>
              </w:pPrChange>
            </w:pPr>
            <w:ins w:id="1074" w:author="Alotaibi, Raed" w:date="2019-06-19T11:51:00Z">
              <w:r w:rsidRPr="008A69EE">
                <w:rPr>
                  <w:rFonts w:ascii="Calibri" w:eastAsia="Times New Roman" w:hAnsi="Calibri" w:cs="Calibri"/>
                  <w:color w:val="000000"/>
                </w:rPr>
                <w:t>5</w:t>
              </w:r>
            </w:ins>
          </w:p>
        </w:tc>
      </w:tr>
      <w:tr w:rsidR="008A69EE" w:rsidRPr="008A69EE" w14:paraId="4884DEE9" w14:textId="77777777" w:rsidTr="008A69EE">
        <w:trPr>
          <w:trHeight w:val="300"/>
          <w:ins w:id="1075" w:author="Alotaibi, Raed" w:date="2019-06-19T11:51:00Z"/>
          <w:trPrChange w:id="1076"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077"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E5F47B9" w14:textId="77777777" w:rsidR="008A69EE" w:rsidRPr="008A69EE" w:rsidRDefault="008A69EE" w:rsidP="008A69EE">
            <w:pPr>
              <w:spacing w:after="0" w:line="240" w:lineRule="auto"/>
              <w:rPr>
                <w:ins w:id="1078" w:author="Alotaibi, Raed" w:date="2019-06-19T11:51:00Z"/>
                <w:rFonts w:ascii="Calibri" w:eastAsia="Times New Roman" w:hAnsi="Calibri" w:cs="Calibri"/>
                <w:color w:val="000000"/>
              </w:rPr>
            </w:pPr>
            <w:ins w:id="1079" w:author="Alotaibi, Raed" w:date="2019-06-19T11:51:00Z">
              <w:r w:rsidRPr="008A69EE">
                <w:rPr>
                  <w:rFonts w:ascii="Calibri" w:eastAsia="Times New Roman" w:hAnsi="Calibri" w:cs="Calibri"/>
                  <w:color w:val="000000"/>
                </w:rPr>
                <w:t>Hawaii</w:t>
              </w:r>
            </w:ins>
          </w:p>
        </w:tc>
        <w:tc>
          <w:tcPr>
            <w:tcW w:w="635" w:type="pct"/>
            <w:tcBorders>
              <w:top w:val="nil"/>
              <w:left w:val="nil"/>
              <w:bottom w:val="single" w:sz="4" w:space="0" w:color="auto"/>
              <w:right w:val="single" w:sz="4" w:space="0" w:color="auto"/>
            </w:tcBorders>
            <w:shd w:val="clear" w:color="auto" w:fill="auto"/>
            <w:noWrap/>
            <w:vAlign w:val="bottom"/>
            <w:hideMark/>
            <w:tcPrChange w:id="108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84F5248" w14:textId="541E1266" w:rsidR="008A69EE" w:rsidRPr="008A69EE" w:rsidRDefault="008A69EE" w:rsidP="00F85A46">
            <w:pPr>
              <w:spacing w:after="0" w:line="240" w:lineRule="auto"/>
              <w:jc w:val="center"/>
              <w:rPr>
                <w:ins w:id="1081" w:author="Alotaibi, Raed" w:date="2019-06-19T11:51:00Z"/>
                <w:rFonts w:ascii="Calibri" w:eastAsia="Times New Roman" w:hAnsi="Calibri" w:cs="Calibri"/>
                <w:color w:val="000000"/>
              </w:rPr>
              <w:pPrChange w:id="108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8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6147856" w14:textId="20B4C326" w:rsidR="008A69EE" w:rsidRPr="008A69EE" w:rsidRDefault="008A69EE" w:rsidP="00F85A46">
            <w:pPr>
              <w:spacing w:after="0" w:line="240" w:lineRule="auto"/>
              <w:jc w:val="center"/>
              <w:rPr>
                <w:ins w:id="1084" w:author="Alotaibi, Raed" w:date="2019-06-19T11:51:00Z"/>
                <w:rFonts w:ascii="Calibri" w:eastAsia="Times New Roman" w:hAnsi="Calibri" w:cs="Calibri"/>
                <w:color w:val="000000"/>
              </w:rPr>
              <w:pPrChange w:id="108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8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A594F77" w14:textId="51AF5874" w:rsidR="008A69EE" w:rsidRPr="008A69EE" w:rsidRDefault="008A69EE" w:rsidP="00F85A46">
            <w:pPr>
              <w:spacing w:after="0" w:line="240" w:lineRule="auto"/>
              <w:jc w:val="center"/>
              <w:rPr>
                <w:ins w:id="1087" w:author="Alotaibi, Raed" w:date="2019-06-19T11:51:00Z"/>
                <w:rFonts w:ascii="Calibri" w:eastAsia="Times New Roman" w:hAnsi="Calibri" w:cs="Calibri"/>
                <w:color w:val="000000"/>
              </w:rPr>
              <w:pPrChange w:id="108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8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F4A41FF" w14:textId="4EE13733" w:rsidR="008A69EE" w:rsidRPr="008A69EE" w:rsidRDefault="008A69EE" w:rsidP="00F85A46">
            <w:pPr>
              <w:spacing w:after="0" w:line="240" w:lineRule="auto"/>
              <w:jc w:val="center"/>
              <w:rPr>
                <w:ins w:id="1090" w:author="Alotaibi, Raed" w:date="2019-06-19T11:51:00Z"/>
                <w:rFonts w:ascii="Calibri" w:eastAsia="Times New Roman" w:hAnsi="Calibri" w:cs="Calibri"/>
                <w:color w:val="000000"/>
              </w:rPr>
              <w:pPrChange w:id="109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9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ED2D591" w14:textId="310F904C" w:rsidR="008A69EE" w:rsidRPr="008A69EE" w:rsidRDefault="008A69EE" w:rsidP="00F85A46">
            <w:pPr>
              <w:spacing w:after="0" w:line="240" w:lineRule="auto"/>
              <w:jc w:val="center"/>
              <w:rPr>
                <w:ins w:id="1093" w:author="Alotaibi, Raed" w:date="2019-06-19T11:51:00Z"/>
                <w:rFonts w:ascii="Calibri" w:eastAsia="Times New Roman" w:hAnsi="Calibri" w:cs="Calibri"/>
                <w:color w:val="000000"/>
              </w:rPr>
              <w:pPrChange w:id="109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09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957CDF4" w14:textId="77777777" w:rsidR="008A69EE" w:rsidRPr="008A69EE" w:rsidRDefault="008A69EE" w:rsidP="00F85A46">
            <w:pPr>
              <w:spacing w:after="0" w:line="240" w:lineRule="auto"/>
              <w:jc w:val="center"/>
              <w:rPr>
                <w:ins w:id="1096" w:author="Alotaibi, Raed" w:date="2019-06-19T11:51:00Z"/>
                <w:rFonts w:ascii="Calibri" w:eastAsia="Times New Roman" w:hAnsi="Calibri" w:cs="Calibri"/>
                <w:color w:val="000000"/>
              </w:rPr>
              <w:pPrChange w:id="1097" w:author="Alotaibi, Raed" w:date="2019-06-19T14:07:00Z">
                <w:pPr>
                  <w:spacing w:after="0" w:line="240" w:lineRule="auto"/>
                  <w:jc w:val="right"/>
                </w:pPr>
              </w:pPrChange>
            </w:pPr>
            <w:ins w:id="1098" w:author="Alotaibi, Raed" w:date="2019-06-19T11:51:00Z">
              <w:r w:rsidRPr="008A69EE">
                <w:rPr>
                  <w:rFonts w:ascii="Calibri" w:eastAsia="Times New Roman" w:hAnsi="Calibri" w:cs="Calibri"/>
                  <w:color w:val="000000"/>
                </w:rPr>
                <w:t>0</w:t>
              </w:r>
            </w:ins>
          </w:p>
        </w:tc>
      </w:tr>
      <w:tr w:rsidR="008A69EE" w:rsidRPr="008A69EE" w14:paraId="44744501" w14:textId="77777777" w:rsidTr="008A69EE">
        <w:trPr>
          <w:trHeight w:val="300"/>
          <w:ins w:id="1099" w:author="Alotaibi, Raed" w:date="2019-06-19T11:51:00Z"/>
          <w:trPrChange w:id="1100"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101"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C685F3F" w14:textId="77777777" w:rsidR="008A69EE" w:rsidRPr="008A69EE" w:rsidRDefault="008A69EE" w:rsidP="008A69EE">
            <w:pPr>
              <w:spacing w:after="0" w:line="240" w:lineRule="auto"/>
              <w:rPr>
                <w:ins w:id="1102" w:author="Alotaibi, Raed" w:date="2019-06-19T11:51:00Z"/>
                <w:rFonts w:ascii="Calibri" w:eastAsia="Times New Roman" w:hAnsi="Calibri" w:cs="Calibri"/>
                <w:color w:val="000000"/>
              </w:rPr>
            </w:pPr>
            <w:ins w:id="1103" w:author="Alotaibi, Raed" w:date="2019-06-19T11:51:00Z">
              <w:r w:rsidRPr="008A69EE">
                <w:rPr>
                  <w:rFonts w:ascii="Calibri" w:eastAsia="Times New Roman" w:hAnsi="Calibri" w:cs="Calibri"/>
                  <w:color w:val="000000"/>
                </w:rPr>
                <w:t>Idaho</w:t>
              </w:r>
            </w:ins>
          </w:p>
        </w:tc>
        <w:tc>
          <w:tcPr>
            <w:tcW w:w="635" w:type="pct"/>
            <w:tcBorders>
              <w:top w:val="nil"/>
              <w:left w:val="nil"/>
              <w:bottom w:val="single" w:sz="4" w:space="0" w:color="auto"/>
              <w:right w:val="single" w:sz="4" w:space="0" w:color="auto"/>
            </w:tcBorders>
            <w:shd w:val="clear" w:color="auto" w:fill="auto"/>
            <w:noWrap/>
            <w:vAlign w:val="bottom"/>
            <w:hideMark/>
            <w:tcPrChange w:id="110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B1ABC1E" w14:textId="3D1F753F" w:rsidR="008A69EE" w:rsidRPr="008A69EE" w:rsidRDefault="008A69EE" w:rsidP="00F85A46">
            <w:pPr>
              <w:spacing w:after="0" w:line="240" w:lineRule="auto"/>
              <w:jc w:val="center"/>
              <w:rPr>
                <w:ins w:id="1105" w:author="Alotaibi, Raed" w:date="2019-06-19T11:51:00Z"/>
                <w:rFonts w:ascii="Calibri" w:eastAsia="Times New Roman" w:hAnsi="Calibri" w:cs="Calibri"/>
                <w:color w:val="000000"/>
              </w:rPr>
              <w:pPrChange w:id="110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10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BAFA8A3" w14:textId="7AE1D038" w:rsidR="008A69EE" w:rsidRPr="008A69EE" w:rsidRDefault="008A69EE" w:rsidP="00F85A46">
            <w:pPr>
              <w:spacing w:after="0" w:line="240" w:lineRule="auto"/>
              <w:jc w:val="center"/>
              <w:rPr>
                <w:ins w:id="1108" w:author="Alotaibi, Raed" w:date="2019-06-19T11:51:00Z"/>
                <w:rFonts w:ascii="Calibri" w:eastAsia="Times New Roman" w:hAnsi="Calibri" w:cs="Calibri"/>
                <w:color w:val="000000"/>
              </w:rPr>
              <w:pPrChange w:id="110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11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CE5319B" w14:textId="43FDE87C" w:rsidR="008A69EE" w:rsidRPr="008A69EE" w:rsidRDefault="008A69EE" w:rsidP="00F85A46">
            <w:pPr>
              <w:spacing w:after="0" w:line="240" w:lineRule="auto"/>
              <w:jc w:val="center"/>
              <w:rPr>
                <w:ins w:id="1111" w:author="Alotaibi, Raed" w:date="2019-06-19T11:51:00Z"/>
                <w:rFonts w:ascii="Calibri" w:eastAsia="Times New Roman" w:hAnsi="Calibri" w:cs="Calibri"/>
                <w:color w:val="000000"/>
              </w:rPr>
              <w:pPrChange w:id="111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11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FACF096" w14:textId="7ECCA580" w:rsidR="008A69EE" w:rsidRPr="008A69EE" w:rsidRDefault="008A69EE" w:rsidP="00F85A46">
            <w:pPr>
              <w:spacing w:after="0" w:line="240" w:lineRule="auto"/>
              <w:jc w:val="center"/>
              <w:rPr>
                <w:ins w:id="1114" w:author="Alotaibi, Raed" w:date="2019-06-19T11:51:00Z"/>
                <w:rFonts w:ascii="Calibri" w:eastAsia="Times New Roman" w:hAnsi="Calibri" w:cs="Calibri"/>
                <w:color w:val="000000"/>
              </w:rPr>
              <w:pPrChange w:id="111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11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89665EA" w14:textId="0BF61225" w:rsidR="008A69EE" w:rsidRPr="008A69EE" w:rsidRDefault="008A69EE" w:rsidP="00F85A46">
            <w:pPr>
              <w:spacing w:after="0" w:line="240" w:lineRule="auto"/>
              <w:jc w:val="center"/>
              <w:rPr>
                <w:ins w:id="1117" w:author="Alotaibi, Raed" w:date="2019-06-19T11:51:00Z"/>
                <w:rFonts w:ascii="Calibri" w:eastAsia="Times New Roman" w:hAnsi="Calibri" w:cs="Calibri"/>
                <w:color w:val="000000"/>
              </w:rPr>
              <w:pPrChange w:id="111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11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CD0770E" w14:textId="77777777" w:rsidR="008A69EE" w:rsidRPr="008A69EE" w:rsidRDefault="008A69EE" w:rsidP="00F85A46">
            <w:pPr>
              <w:spacing w:after="0" w:line="240" w:lineRule="auto"/>
              <w:jc w:val="center"/>
              <w:rPr>
                <w:ins w:id="1120" w:author="Alotaibi, Raed" w:date="2019-06-19T11:51:00Z"/>
                <w:rFonts w:ascii="Calibri" w:eastAsia="Times New Roman" w:hAnsi="Calibri" w:cs="Calibri"/>
                <w:color w:val="000000"/>
              </w:rPr>
              <w:pPrChange w:id="1121" w:author="Alotaibi, Raed" w:date="2019-06-19T14:07:00Z">
                <w:pPr>
                  <w:spacing w:after="0" w:line="240" w:lineRule="auto"/>
                  <w:jc w:val="right"/>
                </w:pPr>
              </w:pPrChange>
            </w:pPr>
            <w:ins w:id="1122" w:author="Alotaibi, Raed" w:date="2019-06-19T11:51:00Z">
              <w:r w:rsidRPr="008A69EE">
                <w:rPr>
                  <w:rFonts w:ascii="Calibri" w:eastAsia="Times New Roman" w:hAnsi="Calibri" w:cs="Calibri"/>
                  <w:color w:val="000000"/>
                </w:rPr>
                <w:t>0</w:t>
              </w:r>
            </w:ins>
          </w:p>
        </w:tc>
      </w:tr>
      <w:tr w:rsidR="008A69EE" w:rsidRPr="008A69EE" w14:paraId="7C051834" w14:textId="77777777" w:rsidTr="008A69EE">
        <w:trPr>
          <w:trHeight w:val="300"/>
          <w:ins w:id="1123" w:author="Alotaibi, Raed" w:date="2019-06-19T11:51:00Z"/>
          <w:trPrChange w:id="1124"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125"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B8806F0" w14:textId="77777777" w:rsidR="008A69EE" w:rsidRPr="008A69EE" w:rsidRDefault="008A69EE" w:rsidP="008A69EE">
            <w:pPr>
              <w:spacing w:after="0" w:line="240" w:lineRule="auto"/>
              <w:rPr>
                <w:ins w:id="1126" w:author="Alotaibi, Raed" w:date="2019-06-19T11:51:00Z"/>
                <w:rFonts w:ascii="Calibri" w:eastAsia="Times New Roman" w:hAnsi="Calibri" w:cs="Calibri"/>
                <w:color w:val="000000"/>
              </w:rPr>
            </w:pPr>
            <w:ins w:id="1127" w:author="Alotaibi, Raed" w:date="2019-06-19T11:51:00Z">
              <w:r w:rsidRPr="008A69EE">
                <w:rPr>
                  <w:rFonts w:ascii="Calibri" w:eastAsia="Times New Roman" w:hAnsi="Calibri" w:cs="Calibri"/>
                  <w:color w:val="000000"/>
                </w:rPr>
                <w:t>Illinois</w:t>
              </w:r>
            </w:ins>
          </w:p>
        </w:tc>
        <w:tc>
          <w:tcPr>
            <w:tcW w:w="635" w:type="pct"/>
            <w:tcBorders>
              <w:top w:val="nil"/>
              <w:left w:val="nil"/>
              <w:bottom w:val="single" w:sz="4" w:space="0" w:color="auto"/>
              <w:right w:val="single" w:sz="4" w:space="0" w:color="auto"/>
            </w:tcBorders>
            <w:shd w:val="clear" w:color="auto" w:fill="auto"/>
            <w:noWrap/>
            <w:vAlign w:val="bottom"/>
            <w:hideMark/>
            <w:tcPrChange w:id="112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C7EFB47" w14:textId="7A22C59E" w:rsidR="008A69EE" w:rsidRPr="008A69EE" w:rsidRDefault="008A69EE" w:rsidP="00F85A46">
            <w:pPr>
              <w:spacing w:after="0" w:line="240" w:lineRule="auto"/>
              <w:jc w:val="center"/>
              <w:rPr>
                <w:ins w:id="1129" w:author="Alotaibi, Raed" w:date="2019-06-19T11:51:00Z"/>
                <w:rFonts w:ascii="Calibri" w:eastAsia="Times New Roman" w:hAnsi="Calibri" w:cs="Calibri"/>
                <w:color w:val="000000"/>
              </w:rPr>
              <w:pPrChange w:id="113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13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E7AC7AE" w14:textId="77777777" w:rsidR="008A69EE" w:rsidRPr="008A69EE" w:rsidRDefault="008A69EE" w:rsidP="00F85A46">
            <w:pPr>
              <w:spacing w:after="0" w:line="240" w:lineRule="auto"/>
              <w:jc w:val="center"/>
              <w:rPr>
                <w:ins w:id="1132" w:author="Alotaibi, Raed" w:date="2019-06-19T11:51:00Z"/>
                <w:rFonts w:ascii="Calibri" w:eastAsia="Times New Roman" w:hAnsi="Calibri" w:cs="Calibri"/>
                <w:color w:val="000000"/>
              </w:rPr>
              <w:pPrChange w:id="1133" w:author="Alotaibi, Raed" w:date="2019-06-19T14:07:00Z">
                <w:pPr>
                  <w:spacing w:after="0" w:line="240" w:lineRule="auto"/>
                  <w:jc w:val="right"/>
                </w:pPr>
              </w:pPrChange>
            </w:pPr>
            <w:ins w:id="1134"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13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74B45D7" w14:textId="230436BC" w:rsidR="008A69EE" w:rsidRPr="008A69EE" w:rsidRDefault="008A69EE" w:rsidP="00F85A46">
            <w:pPr>
              <w:spacing w:after="0" w:line="240" w:lineRule="auto"/>
              <w:jc w:val="center"/>
              <w:rPr>
                <w:ins w:id="1136" w:author="Alotaibi, Raed" w:date="2019-06-19T11:51:00Z"/>
                <w:rFonts w:ascii="Calibri" w:eastAsia="Times New Roman" w:hAnsi="Calibri" w:cs="Calibri"/>
                <w:color w:val="000000"/>
              </w:rPr>
              <w:pPrChange w:id="113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13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DC3049A" w14:textId="77777777" w:rsidR="008A69EE" w:rsidRPr="008A69EE" w:rsidRDefault="008A69EE" w:rsidP="00F85A46">
            <w:pPr>
              <w:spacing w:after="0" w:line="240" w:lineRule="auto"/>
              <w:jc w:val="center"/>
              <w:rPr>
                <w:ins w:id="1139" w:author="Alotaibi, Raed" w:date="2019-06-19T11:51:00Z"/>
                <w:rFonts w:ascii="Calibri" w:eastAsia="Times New Roman" w:hAnsi="Calibri" w:cs="Calibri"/>
                <w:color w:val="000000"/>
              </w:rPr>
              <w:pPrChange w:id="1140" w:author="Alotaibi, Raed" w:date="2019-06-19T14:07:00Z">
                <w:pPr>
                  <w:spacing w:after="0" w:line="240" w:lineRule="auto"/>
                  <w:jc w:val="right"/>
                </w:pPr>
              </w:pPrChange>
            </w:pPr>
            <w:ins w:id="114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14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D9443F7" w14:textId="73B49958" w:rsidR="008A69EE" w:rsidRPr="008A69EE" w:rsidRDefault="008A69EE" w:rsidP="00F85A46">
            <w:pPr>
              <w:spacing w:after="0" w:line="240" w:lineRule="auto"/>
              <w:jc w:val="center"/>
              <w:rPr>
                <w:ins w:id="1143" w:author="Alotaibi, Raed" w:date="2019-06-19T11:51:00Z"/>
                <w:rFonts w:ascii="Calibri" w:eastAsia="Times New Roman" w:hAnsi="Calibri" w:cs="Calibri"/>
                <w:color w:val="000000"/>
              </w:rPr>
              <w:pPrChange w:id="114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14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C00212B" w14:textId="77777777" w:rsidR="008A69EE" w:rsidRPr="008A69EE" w:rsidRDefault="008A69EE" w:rsidP="00F85A46">
            <w:pPr>
              <w:spacing w:after="0" w:line="240" w:lineRule="auto"/>
              <w:jc w:val="center"/>
              <w:rPr>
                <w:ins w:id="1146" w:author="Alotaibi, Raed" w:date="2019-06-19T11:51:00Z"/>
                <w:rFonts w:ascii="Calibri" w:eastAsia="Times New Roman" w:hAnsi="Calibri" w:cs="Calibri"/>
                <w:color w:val="000000"/>
              </w:rPr>
              <w:pPrChange w:id="1147" w:author="Alotaibi, Raed" w:date="2019-06-19T14:07:00Z">
                <w:pPr>
                  <w:spacing w:after="0" w:line="240" w:lineRule="auto"/>
                  <w:jc w:val="right"/>
                </w:pPr>
              </w:pPrChange>
            </w:pPr>
            <w:ins w:id="1148" w:author="Alotaibi, Raed" w:date="2019-06-19T11:51:00Z">
              <w:r w:rsidRPr="008A69EE">
                <w:rPr>
                  <w:rFonts w:ascii="Calibri" w:eastAsia="Times New Roman" w:hAnsi="Calibri" w:cs="Calibri"/>
                  <w:color w:val="000000"/>
                </w:rPr>
                <w:t>2</w:t>
              </w:r>
            </w:ins>
          </w:p>
        </w:tc>
      </w:tr>
      <w:tr w:rsidR="008A69EE" w:rsidRPr="008A69EE" w14:paraId="09FE5125" w14:textId="77777777" w:rsidTr="008A69EE">
        <w:trPr>
          <w:trHeight w:val="300"/>
          <w:ins w:id="1149" w:author="Alotaibi, Raed" w:date="2019-06-19T11:51:00Z"/>
          <w:trPrChange w:id="1150"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151"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A7E7BD3" w14:textId="77777777" w:rsidR="008A69EE" w:rsidRPr="008A69EE" w:rsidRDefault="008A69EE" w:rsidP="008A69EE">
            <w:pPr>
              <w:spacing w:after="0" w:line="240" w:lineRule="auto"/>
              <w:rPr>
                <w:ins w:id="1152" w:author="Alotaibi, Raed" w:date="2019-06-19T11:51:00Z"/>
                <w:rFonts w:ascii="Calibri" w:eastAsia="Times New Roman" w:hAnsi="Calibri" w:cs="Calibri"/>
                <w:color w:val="000000"/>
              </w:rPr>
            </w:pPr>
            <w:ins w:id="1153" w:author="Alotaibi, Raed" w:date="2019-06-19T11:51:00Z">
              <w:r w:rsidRPr="008A69EE">
                <w:rPr>
                  <w:rFonts w:ascii="Calibri" w:eastAsia="Times New Roman" w:hAnsi="Calibri" w:cs="Calibri"/>
                  <w:color w:val="000000"/>
                </w:rPr>
                <w:t>Indiana</w:t>
              </w:r>
            </w:ins>
          </w:p>
        </w:tc>
        <w:tc>
          <w:tcPr>
            <w:tcW w:w="635" w:type="pct"/>
            <w:tcBorders>
              <w:top w:val="nil"/>
              <w:left w:val="nil"/>
              <w:bottom w:val="single" w:sz="4" w:space="0" w:color="auto"/>
              <w:right w:val="single" w:sz="4" w:space="0" w:color="auto"/>
            </w:tcBorders>
            <w:shd w:val="clear" w:color="auto" w:fill="auto"/>
            <w:noWrap/>
            <w:vAlign w:val="bottom"/>
            <w:hideMark/>
            <w:tcPrChange w:id="115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1612E17" w14:textId="77777777" w:rsidR="008A69EE" w:rsidRPr="008A69EE" w:rsidRDefault="008A69EE" w:rsidP="00F85A46">
            <w:pPr>
              <w:spacing w:after="0" w:line="240" w:lineRule="auto"/>
              <w:jc w:val="center"/>
              <w:rPr>
                <w:ins w:id="1155" w:author="Alotaibi, Raed" w:date="2019-06-19T11:51:00Z"/>
                <w:rFonts w:ascii="Calibri" w:eastAsia="Times New Roman" w:hAnsi="Calibri" w:cs="Calibri"/>
                <w:color w:val="000000"/>
              </w:rPr>
              <w:pPrChange w:id="1156" w:author="Alotaibi, Raed" w:date="2019-06-19T14:07:00Z">
                <w:pPr>
                  <w:spacing w:after="0" w:line="240" w:lineRule="auto"/>
                  <w:jc w:val="right"/>
                </w:pPr>
              </w:pPrChange>
            </w:pPr>
            <w:ins w:id="115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15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831D310" w14:textId="77777777" w:rsidR="008A69EE" w:rsidRPr="008A69EE" w:rsidRDefault="008A69EE" w:rsidP="00F85A46">
            <w:pPr>
              <w:spacing w:after="0" w:line="240" w:lineRule="auto"/>
              <w:jc w:val="center"/>
              <w:rPr>
                <w:ins w:id="1159" w:author="Alotaibi, Raed" w:date="2019-06-19T11:51:00Z"/>
                <w:rFonts w:ascii="Calibri" w:eastAsia="Times New Roman" w:hAnsi="Calibri" w:cs="Calibri"/>
                <w:color w:val="000000"/>
              </w:rPr>
              <w:pPrChange w:id="1160" w:author="Alotaibi, Raed" w:date="2019-06-19T14:07:00Z">
                <w:pPr>
                  <w:spacing w:after="0" w:line="240" w:lineRule="auto"/>
                  <w:jc w:val="right"/>
                </w:pPr>
              </w:pPrChange>
            </w:pPr>
            <w:ins w:id="116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16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A7AFB2F" w14:textId="77777777" w:rsidR="008A69EE" w:rsidRPr="008A69EE" w:rsidRDefault="008A69EE" w:rsidP="00F85A46">
            <w:pPr>
              <w:spacing w:after="0" w:line="240" w:lineRule="auto"/>
              <w:jc w:val="center"/>
              <w:rPr>
                <w:ins w:id="1163" w:author="Alotaibi, Raed" w:date="2019-06-19T11:51:00Z"/>
                <w:rFonts w:ascii="Calibri" w:eastAsia="Times New Roman" w:hAnsi="Calibri" w:cs="Calibri"/>
                <w:color w:val="000000"/>
              </w:rPr>
              <w:pPrChange w:id="1164" w:author="Alotaibi, Raed" w:date="2019-06-19T14:07:00Z">
                <w:pPr>
                  <w:spacing w:after="0" w:line="240" w:lineRule="auto"/>
                  <w:jc w:val="right"/>
                </w:pPr>
              </w:pPrChange>
            </w:pPr>
            <w:ins w:id="116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16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B0302E8" w14:textId="77777777" w:rsidR="008A69EE" w:rsidRPr="008A69EE" w:rsidRDefault="008A69EE" w:rsidP="00F85A46">
            <w:pPr>
              <w:spacing w:after="0" w:line="240" w:lineRule="auto"/>
              <w:jc w:val="center"/>
              <w:rPr>
                <w:ins w:id="1167" w:author="Alotaibi, Raed" w:date="2019-06-19T11:51:00Z"/>
                <w:rFonts w:ascii="Calibri" w:eastAsia="Times New Roman" w:hAnsi="Calibri" w:cs="Calibri"/>
                <w:color w:val="000000"/>
              </w:rPr>
              <w:pPrChange w:id="1168" w:author="Alotaibi, Raed" w:date="2019-06-19T14:07:00Z">
                <w:pPr>
                  <w:spacing w:after="0" w:line="240" w:lineRule="auto"/>
                  <w:jc w:val="right"/>
                </w:pPr>
              </w:pPrChange>
            </w:pPr>
            <w:ins w:id="116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17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D93470A" w14:textId="77777777" w:rsidR="008A69EE" w:rsidRPr="008A69EE" w:rsidRDefault="008A69EE" w:rsidP="00F85A46">
            <w:pPr>
              <w:spacing w:after="0" w:line="240" w:lineRule="auto"/>
              <w:jc w:val="center"/>
              <w:rPr>
                <w:ins w:id="1171" w:author="Alotaibi, Raed" w:date="2019-06-19T11:51:00Z"/>
                <w:rFonts w:ascii="Calibri" w:eastAsia="Times New Roman" w:hAnsi="Calibri" w:cs="Calibri"/>
                <w:color w:val="000000"/>
              </w:rPr>
              <w:pPrChange w:id="1172" w:author="Alotaibi, Raed" w:date="2019-06-19T14:07:00Z">
                <w:pPr>
                  <w:spacing w:after="0" w:line="240" w:lineRule="auto"/>
                  <w:jc w:val="right"/>
                </w:pPr>
              </w:pPrChange>
            </w:pPr>
            <w:ins w:id="1173"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17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6190C6C" w14:textId="77777777" w:rsidR="008A69EE" w:rsidRPr="008A69EE" w:rsidRDefault="008A69EE" w:rsidP="00F85A46">
            <w:pPr>
              <w:spacing w:after="0" w:line="240" w:lineRule="auto"/>
              <w:jc w:val="center"/>
              <w:rPr>
                <w:ins w:id="1175" w:author="Alotaibi, Raed" w:date="2019-06-19T11:51:00Z"/>
                <w:rFonts w:ascii="Calibri" w:eastAsia="Times New Roman" w:hAnsi="Calibri" w:cs="Calibri"/>
                <w:color w:val="000000"/>
              </w:rPr>
              <w:pPrChange w:id="1176" w:author="Alotaibi, Raed" w:date="2019-06-19T14:07:00Z">
                <w:pPr>
                  <w:spacing w:after="0" w:line="240" w:lineRule="auto"/>
                  <w:jc w:val="right"/>
                </w:pPr>
              </w:pPrChange>
            </w:pPr>
            <w:ins w:id="1177" w:author="Alotaibi, Raed" w:date="2019-06-19T11:51:00Z">
              <w:r w:rsidRPr="008A69EE">
                <w:rPr>
                  <w:rFonts w:ascii="Calibri" w:eastAsia="Times New Roman" w:hAnsi="Calibri" w:cs="Calibri"/>
                  <w:color w:val="000000"/>
                </w:rPr>
                <w:t>5</w:t>
              </w:r>
            </w:ins>
          </w:p>
        </w:tc>
      </w:tr>
      <w:tr w:rsidR="008A69EE" w:rsidRPr="008A69EE" w14:paraId="44CADA0F" w14:textId="77777777" w:rsidTr="008A69EE">
        <w:trPr>
          <w:trHeight w:val="300"/>
          <w:ins w:id="1178" w:author="Alotaibi, Raed" w:date="2019-06-19T11:51:00Z"/>
          <w:trPrChange w:id="1179"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180"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C7BBDF9" w14:textId="77777777" w:rsidR="008A69EE" w:rsidRPr="008A69EE" w:rsidRDefault="008A69EE" w:rsidP="008A69EE">
            <w:pPr>
              <w:spacing w:after="0" w:line="240" w:lineRule="auto"/>
              <w:rPr>
                <w:ins w:id="1181" w:author="Alotaibi, Raed" w:date="2019-06-19T11:51:00Z"/>
                <w:rFonts w:ascii="Calibri" w:eastAsia="Times New Roman" w:hAnsi="Calibri" w:cs="Calibri"/>
                <w:color w:val="000000"/>
              </w:rPr>
            </w:pPr>
            <w:ins w:id="1182" w:author="Alotaibi, Raed" w:date="2019-06-19T11:51:00Z">
              <w:r w:rsidRPr="008A69EE">
                <w:rPr>
                  <w:rFonts w:ascii="Calibri" w:eastAsia="Times New Roman" w:hAnsi="Calibri" w:cs="Calibri"/>
                  <w:color w:val="000000"/>
                </w:rPr>
                <w:t>Iowa</w:t>
              </w:r>
            </w:ins>
          </w:p>
        </w:tc>
        <w:tc>
          <w:tcPr>
            <w:tcW w:w="635" w:type="pct"/>
            <w:tcBorders>
              <w:top w:val="nil"/>
              <w:left w:val="nil"/>
              <w:bottom w:val="single" w:sz="4" w:space="0" w:color="auto"/>
              <w:right w:val="single" w:sz="4" w:space="0" w:color="auto"/>
            </w:tcBorders>
            <w:shd w:val="clear" w:color="auto" w:fill="auto"/>
            <w:noWrap/>
            <w:vAlign w:val="bottom"/>
            <w:hideMark/>
            <w:tcPrChange w:id="118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233E8E0" w14:textId="77777777" w:rsidR="008A69EE" w:rsidRPr="008A69EE" w:rsidRDefault="008A69EE" w:rsidP="00F85A46">
            <w:pPr>
              <w:spacing w:after="0" w:line="240" w:lineRule="auto"/>
              <w:jc w:val="center"/>
              <w:rPr>
                <w:ins w:id="1184" w:author="Alotaibi, Raed" w:date="2019-06-19T11:51:00Z"/>
                <w:rFonts w:ascii="Calibri" w:eastAsia="Times New Roman" w:hAnsi="Calibri" w:cs="Calibri"/>
                <w:color w:val="000000"/>
              </w:rPr>
              <w:pPrChange w:id="1185" w:author="Alotaibi, Raed" w:date="2019-06-19T14:07:00Z">
                <w:pPr>
                  <w:spacing w:after="0" w:line="240" w:lineRule="auto"/>
                  <w:jc w:val="right"/>
                </w:pPr>
              </w:pPrChange>
            </w:pPr>
            <w:ins w:id="1186"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18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C79B71D" w14:textId="77777777" w:rsidR="008A69EE" w:rsidRPr="008A69EE" w:rsidRDefault="008A69EE" w:rsidP="00F85A46">
            <w:pPr>
              <w:spacing w:after="0" w:line="240" w:lineRule="auto"/>
              <w:jc w:val="center"/>
              <w:rPr>
                <w:ins w:id="1188" w:author="Alotaibi, Raed" w:date="2019-06-19T11:51:00Z"/>
                <w:rFonts w:ascii="Calibri" w:eastAsia="Times New Roman" w:hAnsi="Calibri" w:cs="Calibri"/>
                <w:color w:val="000000"/>
              </w:rPr>
              <w:pPrChange w:id="1189" w:author="Alotaibi, Raed" w:date="2019-06-19T14:07:00Z">
                <w:pPr>
                  <w:spacing w:after="0" w:line="240" w:lineRule="auto"/>
                  <w:jc w:val="right"/>
                </w:pPr>
              </w:pPrChange>
            </w:pPr>
            <w:ins w:id="1190"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19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4728FEE" w14:textId="77777777" w:rsidR="008A69EE" w:rsidRPr="008A69EE" w:rsidRDefault="008A69EE" w:rsidP="00F85A46">
            <w:pPr>
              <w:spacing w:after="0" w:line="240" w:lineRule="auto"/>
              <w:jc w:val="center"/>
              <w:rPr>
                <w:ins w:id="1192" w:author="Alotaibi, Raed" w:date="2019-06-19T11:51:00Z"/>
                <w:rFonts w:ascii="Calibri" w:eastAsia="Times New Roman" w:hAnsi="Calibri" w:cs="Calibri"/>
                <w:color w:val="000000"/>
              </w:rPr>
              <w:pPrChange w:id="1193" w:author="Alotaibi, Raed" w:date="2019-06-19T14:07:00Z">
                <w:pPr>
                  <w:spacing w:after="0" w:line="240" w:lineRule="auto"/>
                  <w:jc w:val="right"/>
                </w:pPr>
              </w:pPrChange>
            </w:pPr>
            <w:ins w:id="1194"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19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A086060" w14:textId="726BB702" w:rsidR="008A69EE" w:rsidRPr="008A69EE" w:rsidRDefault="008A69EE" w:rsidP="00F85A46">
            <w:pPr>
              <w:spacing w:after="0" w:line="240" w:lineRule="auto"/>
              <w:jc w:val="center"/>
              <w:rPr>
                <w:ins w:id="1196" w:author="Alotaibi, Raed" w:date="2019-06-19T11:51:00Z"/>
                <w:rFonts w:ascii="Calibri" w:eastAsia="Times New Roman" w:hAnsi="Calibri" w:cs="Calibri"/>
                <w:color w:val="000000"/>
              </w:rPr>
              <w:pPrChange w:id="119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19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E65FE38" w14:textId="2958B340" w:rsidR="008A69EE" w:rsidRPr="008A69EE" w:rsidRDefault="008A69EE" w:rsidP="00F85A46">
            <w:pPr>
              <w:spacing w:after="0" w:line="240" w:lineRule="auto"/>
              <w:jc w:val="center"/>
              <w:rPr>
                <w:ins w:id="1199" w:author="Alotaibi, Raed" w:date="2019-06-19T11:51:00Z"/>
                <w:rFonts w:ascii="Calibri" w:eastAsia="Times New Roman" w:hAnsi="Calibri" w:cs="Calibri"/>
                <w:color w:val="000000"/>
              </w:rPr>
              <w:pPrChange w:id="120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20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9D67ECA" w14:textId="77777777" w:rsidR="008A69EE" w:rsidRPr="008A69EE" w:rsidRDefault="008A69EE" w:rsidP="00F85A46">
            <w:pPr>
              <w:spacing w:after="0" w:line="240" w:lineRule="auto"/>
              <w:jc w:val="center"/>
              <w:rPr>
                <w:ins w:id="1202" w:author="Alotaibi, Raed" w:date="2019-06-19T11:51:00Z"/>
                <w:rFonts w:ascii="Calibri" w:eastAsia="Times New Roman" w:hAnsi="Calibri" w:cs="Calibri"/>
                <w:color w:val="000000"/>
              </w:rPr>
              <w:pPrChange w:id="1203" w:author="Alotaibi, Raed" w:date="2019-06-19T14:07:00Z">
                <w:pPr>
                  <w:spacing w:after="0" w:line="240" w:lineRule="auto"/>
                  <w:jc w:val="right"/>
                </w:pPr>
              </w:pPrChange>
            </w:pPr>
            <w:ins w:id="1204" w:author="Alotaibi, Raed" w:date="2019-06-19T11:51:00Z">
              <w:r w:rsidRPr="008A69EE">
                <w:rPr>
                  <w:rFonts w:ascii="Calibri" w:eastAsia="Times New Roman" w:hAnsi="Calibri" w:cs="Calibri"/>
                  <w:color w:val="000000"/>
                </w:rPr>
                <w:t>3</w:t>
              </w:r>
            </w:ins>
          </w:p>
        </w:tc>
      </w:tr>
      <w:tr w:rsidR="008A69EE" w:rsidRPr="008A69EE" w14:paraId="4CCC4565" w14:textId="77777777" w:rsidTr="008A69EE">
        <w:trPr>
          <w:trHeight w:val="300"/>
          <w:ins w:id="1205" w:author="Alotaibi, Raed" w:date="2019-06-19T11:51:00Z"/>
          <w:trPrChange w:id="1206"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207"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51C40A6" w14:textId="77777777" w:rsidR="008A69EE" w:rsidRPr="008A69EE" w:rsidRDefault="008A69EE" w:rsidP="008A69EE">
            <w:pPr>
              <w:spacing w:after="0" w:line="240" w:lineRule="auto"/>
              <w:rPr>
                <w:ins w:id="1208" w:author="Alotaibi, Raed" w:date="2019-06-19T11:51:00Z"/>
                <w:rFonts w:ascii="Calibri" w:eastAsia="Times New Roman" w:hAnsi="Calibri" w:cs="Calibri"/>
                <w:color w:val="000000"/>
              </w:rPr>
            </w:pPr>
            <w:ins w:id="1209" w:author="Alotaibi, Raed" w:date="2019-06-19T11:51:00Z">
              <w:r w:rsidRPr="008A69EE">
                <w:rPr>
                  <w:rFonts w:ascii="Calibri" w:eastAsia="Times New Roman" w:hAnsi="Calibri" w:cs="Calibri"/>
                  <w:color w:val="000000"/>
                </w:rPr>
                <w:t>Kansas</w:t>
              </w:r>
            </w:ins>
          </w:p>
        </w:tc>
        <w:tc>
          <w:tcPr>
            <w:tcW w:w="635" w:type="pct"/>
            <w:tcBorders>
              <w:top w:val="nil"/>
              <w:left w:val="nil"/>
              <w:bottom w:val="single" w:sz="4" w:space="0" w:color="auto"/>
              <w:right w:val="single" w:sz="4" w:space="0" w:color="auto"/>
            </w:tcBorders>
            <w:shd w:val="clear" w:color="auto" w:fill="auto"/>
            <w:noWrap/>
            <w:vAlign w:val="bottom"/>
            <w:hideMark/>
            <w:tcPrChange w:id="121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7E8F9EC" w14:textId="77777777" w:rsidR="008A69EE" w:rsidRPr="008A69EE" w:rsidRDefault="008A69EE" w:rsidP="00F85A46">
            <w:pPr>
              <w:spacing w:after="0" w:line="240" w:lineRule="auto"/>
              <w:jc w:val="center"/>
              <w:rPr>
                <w:ins w:id="1211" w:author="Alotaibi, Raed" w:date="2019-06-19T11:51:00Z"/>
                <w:rFonts w:ascii="Calibri" w:eastAsia="Times New Roman" w:hAnsi="Calibri" w:cs="Calibri"/>
                <w:color w:val="000000"/>
              </w:rPr>
              <w:pPrChange w:id="1212" w:author="Alotaibi, Raed" w:date="2019-06-19T14:07:00Z">
                <w:pPr>
                  <w:spacing w:after="0" w:line="240" w:lineRule="auto"/>
                  <w:jc w:val="right"/>
                </w:pPr>
              </w:pPrChange>
            </w:pPr>
            <w:ins w:id="1213"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21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FC88F80" w14:textId="77777777" w:rsidR="008A69EE" w:rsidRPr="008A69EE" w:rsidRDefault="008A69EE" w:rsidP="00F85A46">
            <w:pPr>
              <w:spacing w:after="0" w:line="240" w:lineRule="auto"/>
              <w:jc w:val="center"/>
              <w:rPr>
                <w:ins w:id="1215" w:author="Alotaibi, Raed" w:date="2019-06-19T11:51:00Z"/>
                <w:rFonts w:ascii="Calibri" w:eastAsia="Times New Roman" w:hAnsi="Calibri" w:cs="Calibri"/>
                <w:color w:val="000000"/>
              </w:rPr>
              <w:pPrChange w:id="1216" w:author="Alotaibi, Raed" w:date="2019-06-19T14:07:00Z">
                <w:pPr>
                  <w:spacing w:after="0" w:line="240" w:lineRule="auto"/>
                  <w:jc w:val="right"/>
                </w:pPr>
              </w:pPrChange>
            </w:pPr>
            <w:ins w:id="121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21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C360741" w14:textId="77777777" w:rsidR="008A69EE" w:rsidRPr="008A69EE" w:rsidRDefault="008A69EE" w:rsidP="00F85A46">
            <w:pPr>
              <w:spacing w:after="0" w:line="240" w:lineRule="auto"/>
              <w:jc w:val="center"/>
              <w:rPr>
                <w:ins w:id="1219" w:author="Alotaibi, Raed" w:date="2019-06-19T11:51:00Z"/>
                <w:rFonts w:ascii="Calibri" w:eastAsia="Times New Roman" w:hAnsi="Calibri" w:cs="Calibri"/>
                <w:color w:val="000000"/>
              </w:rPr>
              <w:pPrChange w:id="1220" w:author="Alotaibi, Raed" w:date="2019-06-19T14:07:00Z">
                <w:pPr>
                  <w:spacing w:after="0" w:line="240" w:lineRule="auto"/>
                  <w:jc w:val="right"/>
                </w:pPr>
              </w:pPrChange>
            </w:pPr>
            <w:ins w:id="122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22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FC115B7" w14:textId="77777777" w:rsidR="008A69EE" w:rsidRPr="008A69EE" w:rsidRDefault="008A69EE" w:rsidP="00F85A46">
            <w:pPr>
              <w:spacing w:after="0" w:line="240" w:lineRule="auto"/>
              <w:jc w:val="center"/>
              <w:rPr>
                <w:ins w:id="1223" w:author="Alotaibi, Raed" w:date="2019-06-19T11:51:00Z"/>
                <w:rFonts w:ascii="Calibri" w:eastAsia="Times New Roman" w:hAnsi="Calibri" w:cs="Calibri"/>
                <w:color w:val="000000"/>
              </w:rPr>
              <w:pPrChange w:id="1224" w:author="Alotaibi, Raed" w:date="2019-06-19T14:07:00Z">
                <w:pPr>
                  <w:spacing w:after="0" w:line="240" w:lineRule="auto"/>
                  <w:jc w:val="right"/>
                </w:pPr>
              </w:pPrChange>
            </w:pPr>
            <w:ins w:id="122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22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D6AE3CD" w14:textId="77777777" w:rsidR="008A69EE" w:rsidRPr="008A69EE" w:rsidRDefault="008A69EE" w:rsidP="00F85A46">
            <w:pPr>
              <w:spacing w:after="0" w:line="240" w:lineRule="auto"/>
              <w:jc w:val="center"/>
              <w:rPr>
                <w:ins w:id="1227" w:author="Alotaibi, Raed" w:date="2019-06-19T11:51:00Z"/>
                <w:rFonts w:ascii="Calibri" w:eastAsia="Times New Roman" w:hAnsi="Calibri" w:cs="Calibri"/>
                <w:color w:val="000000"/>
              </w:rPr>
              <w:pPrChange w:id="1228" w:author="Alotaibi, Raed" w:date="2019-06-19T14:07:00Z">
                <w:pPr>
                  <w:spacing w:after="0" w:line="240" w:lineRule="auto"/>
                  <w:jc w:val="right"/>
                </w:pPr>
              </w:pPrChange>
            </w:pPr>
            <w:ins w:id="122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23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8B1EC8A" w14:textId="77777777" w:rsidR="008A69EE" w:rsidRPr="008A69EE" w:rsidRDefault="008A69EE" w:rsidP="00F85A46">
            <w:pPr>
              <w:spacing w:after="0" w:line="240" w:lineRule="auto"/>
              <w:jc w:val="center"/>
              <w:rPr>
                <w:ins w:id="1231" w:author="Alotaibi, Raed" w:date="2019-06-19T11:51:00Z"/>
                <w:rFonts w:ascii="Calibri" w:eastAsia="Times New Roman" w:hAnsi="Calibri" w:cs="Calibri"/>
                <w:color w:val="000000"/>
              </w:rPr>
              <w:pPrChange w:id="1232" w:author="Alotaibi, Raed" w:date="2019-06-19T14:07:00Z">
                <w:pPr>
                  <w:spacing w:after="0" w:line="240" w:lineRule="auto"/>
                  <w:jc w:val="right"/>
                </w:pPr>
              </w:pPrChange>
            </w:pPr>
            <w:ins w:id="1233" w:author="Alotaibi, Raed" w:date="2019-06-19T11:51:00Z">
              <w:r w:rsidRPr="008A69EE">
                <w:rPr>
                  <w:rFonts w:ascii="Calibri" w:eastAsia="Times New Roman" w:hAnsi="Calibri" w:cs="Calibri"/>
                  <w:color w:val="000000"/>
                </w:rPr>
                <w:t>5</w:t>
              </w:r>
            </w:ins>
          </w:p>
        </w:tc>
      </w:tr>
      <w:tr w:rsidR="008A69EE" w:rsidRPr="008A69EE" w14:paraId="2B51AA2F" w14:textId="77777777" w:rsidTr="008A69EE">
        <w:trPr>
          <w:trHeight w:val="300"/>
          <w:ins w:id="1234" w:author="Alotaibi, Raed" w:date="2019-06-19T11:51:00Z"/>
          <w:trPrChange w:id="1235"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236"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38F16AC" w14:textId="77777777" w:rsidR="008A69EE" w:rsidRPr="008A69EE" w:rsidRDefault="008A69EE" w:rsidP="008A69EE">
            <w:pPr>
              <w:spacing w:after="0" w:line="240" w:lineRule="auto"/>
              <w:rPr>
                <w:ins w:id="1237" w:author="Alotaibi, Raed" w:date="2019-06-19T11:51:00Z"/>
                <w:rFonts w:ascii="Calibri" w:eastAsia="Times New Roman" w:hAnsi="Calibri" w:cs="Calibri"/>
                <w:color w:val="000000"/>
              </w:rPr>
            </w:pPr>
            <w:ins w:id="1238" w:author="Alotaibi, Raed" w:date="2019-06-19T11:51:00Z">
              <w:r w:rsidRPr="008A69EE">
                <w:rPr>
                  <w:rFonts w:ascii="Calibri" w:eastAsia="Times New Roman" w:hAnsi="Calibri" w:cs="Calibri"/>
                  <w:color w:val="000000"/>
                </w:rPr>
                <w:t>Kentucky</w:t>
              </w:r>
            </w:ins>
          </w:p>
        </w:tc>
        <w:tc>
          <w:tcPr>
            <w:tcW w:w="635" w:type="pct"/>
            <w:tcBorders>
              <w:top w:val="nil"/>
              <w:left w:val="nil"/>
              <w:bottom w:val="single" w:sz="4" w:space="0" w:color="auto"/>
              <w:right w:val="single" w:sz="4" w:space="0" w:color="auto"/>
            </w:tcBorders>
            <w:shd w:val="clear" w:color="auto" w:fill="auto"/>
            <w:noWrap/>
            <w:vAlign w:val="bottom"/>
            <w:hideMark/>
            <w:tcPrChange w:id="123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3659C4D" w14:textId="4AE16AE7" w:rsidR="008A69EE" w:rsidRPr="008A69EE" w:rsidRDefault="008A69EE" w:rsidP="00F85A46">
            <w:pPr>
              <w:spacing w:after="0" w:line="240" w:lineRule="auto"/>
              <w:jc w:val="center"/>
              <w:rPr>
                <w:ins w:id="1240" w:author="Alotaibi, Raed" w:date="2019-06-19T11:51:00Z"/>
                <w:rFonts w:ascii="Calibri" w:eastAsia="Times New Roman" w:hAnsi="Calibri" w:cs="Calibri"/>
                <w:color w:val="000000"/>
              </w:rPr>
              <w:pPrChange w:id="124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24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C2A0B51" w14:textId="44CEF2CA" w:rsidR="008A69EE" w:rsidRPr="008A69EE" w:rsidRDefault="008A69EE" w:rsidP="00F85A46">
            <w:pPr>
              <w:spacing w:after="0" w:line="240" w:lineRule="auto"/>
              <w:jc w:val="center"/>
              <w:rPr>
                <w:ins w:id="1243" w:author="Alotaibi, Raed" w:date="2019-06-19T11:51:00Z"/>
                <w:rFonts w:ascii="Calibri" w:eastAsia="Times New Roman" w:hAnsi="Calibri" w:cs="Calibri"/>
                <w:color w:val="000000"/>
              </w:rPr>
              <w:pPrChange w:id="124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24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400F7FE" w14:textId="5245052D" w:rsidR="008A69EE" w:rsidRPr="008A69EE" w:rsidRDefault="008A69EE" w:rsidP="00F85A46">
            <w:pPr>
              <w:spacing w:after="0" w:line="240" w:lineRule="auto"/>
              <w:jc w:val="center"/>
              <w:rPr>
                <w:ins w:id="1246" w:author="Alotaibi, Raed" w:date="2019-06-19T11:51:00Z"/>
                <w:rFonts w:ascii="Calibri" w:eastAsia="Times New Roman" w:hAnsi="Calibri" w:cs="Calibri"/>
                <w:color w:val="000000"/>
              </w:rPr>
              <w:pPrChange w:id="124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24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436B5BF" w14:textId="3CE4685D" w:rsidR="008A69EE" w:rsidRPr="008A69EE" w:rsidRDefault="008A69EE" w:rsidP="00F85A46">
            <w:pPr>
              <w:spacing w:after="0" w:line="240" w:lineRule="auto"/>
              <w:jc w:val="center"/>
              <w:rPr>
                <w:ins w:id="1249" w:author="Alotaibi, Raed" w:date="2019-06-19T11:51:00Z"/>
                <w:rFonts w:ascii="Calibri" w:eastAsia="Times New Roman" w:hAnsi="Calibri" w:cs="Calibri"/>
                <w:color w:val="000000"/>
              </w:rPr>
              <w:pPrChange w:id="125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25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1E73E80" w14:textId="21848989" w:rsidR="008A69EE" w:rsidRPr="008A69EE" w:rsidRDefault="008A69EE" w:rsidP="00F85A46">
            <w:pPr>
              <w:spacing w:after="0" w:line="240" w:lineRule="auto"/>
              <w:jc w:val="center"/>
              <w:rPr>
                <w:ins w:id="1252" w:author="Alotaibi, Raed" w:date="2019-06-19T11:51:00Z"/>
                <w:rFonts w:ascii="Calibri" w:eastAsia="Times New Roman" w:hAnsi="Calibri" w:cs="Calibri"/>
                <w:color w:val="000000"/>
              </w:rPr>
              <w:pPrChange w:id="125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25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F556D5F" w14:textId="77777777" w:rsidR="008A69EE" w:rsidRPr="008A69EE" w:rsidRDefault="008A69EE" w:rsidP="00F85A46">
            <w:pPr>
              <w:spacing w:after="0" w:line="240" w:lineRule="auto"/>
              <w:jc w:val="center"/>
              <w:rPr>
                <w:ins w:id="1255" w:author="Alotaibi, Raed" w:date="2019-06-19T11:51:00Z"/>
                <w:rFonts w:ascii="Calibri" w:eastAsia="Times New Roman" w:hAnsi="Calibri" w:cs="Calibri"/>
                <w:color w:val="000000"/>
              </w:rPr>
              <w:pPrChange w:id="1256" w:author="Alotaibi, Raed" w:date="2019-06-19T14:07:00Z">
                <w:pPr>
                  <w:spacing w:after="0" w:line="240" w:lineRule="auto"/>
                  <w:jc w:val="right"/>
                </w:pPr>
              </w:pPrChange>
            </w:pPr>
            <w:ins w:id="1257" w:author="Alotaibi, Raed" w:date="2019-06-19T11:51:00Z">
              <w:r w:rsidRPr="008A69EE">
                <w:rPr>
                  <w:rFonts w:ascii="Calibri" w:eastAsia="Times New Roman" w:hAnsi="Calibri" w:cs="Calibri"/>
                  <w:color w:val="000000"/>
                </w:rPr>
                <w:t>0</w:t>
              </w:r>
            </w:ins>
          </w:p>
        </w:tc>
      </w:tr>
      <w:tr w:rsidR="008A69EE" w:rsidRPr="008A69EE" w14:paraId="2FD0AE47" w14:textId="77777777" w:rsidTr="008A69EE">
        <w:trPr>
          <w:trHeight w:val="300"/>
          <w:ins w:id="1258" w:author="Alotaibi, Raed" w:date="2019-06-19T11:51:00Z"/>
          <w:trPrChange w:id="1259"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260"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6FAA14A" w14:textId="77777777" w:rsidR="008A69EE" w:rsidRPr="008A69EE" w:rsidRDefault="008A69EE" w:rsidP="008A69EE">
            <w:pPr>
              <w:spacing w:after="0" w:line="240" w:lineRule="auto"/>
              <w:rPr>
                <w:ins w:id="1261" w:author="Alotaibi, Raed" w:date="2019-06-19T11:51:00Z"/>
                <w:rFonts w:ascii="Calibri" w:eastAsia="Times New Roman" w:hAnsi="Calibri" w:cs="Calibri"/>
                <w:color w:val="000000"/>
              </w:rPr>
            </w:pPr>
            <w:ins w:id="1262" w:author="Alotaibi, Raed" w:date="2019-06-19T11:51:00Z">
              <w:r w:rsidRPr="008A69EE">
                <w:rPr>
                  <w:rFonts w:ascii="Calibri" w:eastAsia="Times New Roman" w:hAnsi="Calibri" w:cs="Calibri"/>
                  <w:color w:val="000000"/>
                </w:rPr>
                <w:t>Louisiana</w:t>
              </w:r>
            </w:ins>
          </w:p>
        </w:tc>
        <w:tc>
          <w:tcPr>
            <w:tcW w:w="635" w:type="pct"/>
            <w:tcBorders>
              <w:top w:val="nil"/>
              <w:left w:val="nil"/>
              <w:bottom w:val="single" w:sz="4" w:space="0" w:color="auto"/>
              <w:right w:val="single" w:sz="4" w:space="0" w:color="auto"/>
            </w:tcBorders>
            <w:shd w:val="clear" w:color="auto" w:fill="auto"/>
            <w:noWrap/>
            <w:vAlign w:val="bottom"/>
            <w:hideMark/>
            <w:tcPrChange w:id="126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80A9A62" w14:textId="749D06C3" w:rsidR="008A69EE" w:rsidRPr="008A69EE" w:rsidRDefault="008A69EE" w:rsidP="00F85A46">
            <w:pPr>
              <w:spacing w:after="0" w:line="240" w:lineRule="auto"/>
              <w:jc w:val="center"/>
              <w:rPr>
                <w:ins w:id="1264" w:author="Alotaibi, Raed" w:date="2019-06-19T11:51:00Z"/>
                <w:rFonts w:ascii="Calibri" w:eastAsia="Times New Roman" w:hAnsi="Calibri" w:cs="Calibri"/>
                <w:color w:val="000000"/>
              </w:rPr>
              <w:pPrChange w:id="126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26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9D156E1" w14:textId="4719574F" w:rsidR="008A69EE" w:rsidRPr="008A69EE" w:rsidRDefault="008A69EE" w:rsidP="00F85A46">
            <w:pPr>
              <w:spacing w:after="0" w:line="240" w:lineRule="auto"/>
              <w:jc w:val="center"/>
              <w:rPr>
                <w:ins w:id="1267" w:author="Alotaibi, Raed" w:date="2019-06-19T11:51:00Z"/>
                <w:rFonts w:ascii="Calibri" w:eastAsia="Times New Roman" w:hAnsi="Calibri" w:cs="Calibri"/>
                <w:color w:val="000000"/>
              </w:rPr>
              <w:pPrChange w:id="126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26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EFEAED6" w14:textId="32373DE7" w:rsidR="008A69EE" w:rsidRPr="008A69EE" w:rsidRDefault="008A69EE" w:rsidP="00F85A46">
            <w:pPr>
              <w:spacing w:after="0" w:line="240" w:lineRule="auto"/>
              <w:jc w:val="center"/>
              <w:rPr>
                <w:ins w:id="1270" w:author="Alotaibi, Raed" w:date="2019-06-19T11:51:00Z"/>
                <w:rFonts w:ascii="Calibri" w:eastAsia="Times New Roman" w:hAnsi="Calibri" w:cs="Calibri"/>
                <w:color w:val="000000"/>
              </w:rPr>
              <w:pPrChange w:id="127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27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B860AF4" w14:textId="77777777" w:rsidR="008A69EE" w:rsidRPr="008A69EE" w:rsidRDefault="008A69EE" w:rsidP="00F85A46">
            <w:pPr>
              <w:spacing w:after="0" w:line="240" w:lineRule="auto"/>
              <w:jc w:val="center"/>
              <w:rPr>
                <w:ins w:id="1273" w:author="Alotaibi, Raed" w:date="2019-06-19T11:51:00Z"/>
                <w:rFonts w:ascii="Calibri" w:eastAsia="Times New Roman" w:hAnsi="Calibri" w:cs="Calibri"/>
                <w:color w:val="000000"/>
              </w:rPr>
              <w:pPrChange w:id="1274" w:author="Alotaibi, Raed" w:date="2019-06-19T14:07:00Z">
                <w:pPr>
                  <w:spacing w:after="0" w:line="240" w:lineRule="auto"/>
                  <w:jc w:val="right"/>
                </w:pPr>
              </w:pPrChange>
            </w:pPr>
            <w:ins w:id="127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27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05F09DC" w14:textId="0C4E9658" w:rsidR="008A69EE" w:rsidRPr="008A69EE" w:rsidRDefault="008A69EE" w:rsidP="00F85A46">
            <w:pPr>
              <w:spacing w:after="0" w:line="240" w:lineRule="auto"/>
              <w:jc w:val="center"/>
              <w:rPr>
                <w:ins w:id="1277" w:author="Alotaibi, Raed" w:date="2019-06-19T11:51:00Z"/>
                <w:rFonts w:ascii="Calibri" w:eastAsia="Times New Roman" w:hAnsi="Calibri" w:cs="Calibri"/>
                <w:color w:val="000000"/>
              </w:rPr>
              <w:pPrChange w:id="127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27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90A00E2" w14:textId="77777777" w:rsidR="008A69EE" w:rsidRPr="008A69EE" w:rsidRDefault="008A69EE" w:rsidP="00F85A46">
            <w:pPr>
              <w:spacing w:after="0" w:line="240" w:lineRule="auto"/>
              <w:jc w:val="center"/>
              <w:rPr>
                <w:ins w:id="1280" w:author="Alotaibi, Raed" w:date="2019-06-19T11:51:00Z"/>
                <w:rFonts w:ascii="Calibri" w:eastAsia="Times New Roman" w:hAnsi="Calibri" w:cs="Calibri"/>
                <w:color w:val="000000"/>
              </w:rPr>
              <w:pPrChange w:id="1281" w:author="Alotaibi, Raed" w:date="2019-06-19T14:07:00Z">
                <w:pPr>
                  <w:spacing w:after="0" w:line="240" w:lineRule="auto"/>
                  <w:jc w:val="right"/>
                </w:pPr>
              </w:pPrChange>
            </w:pPr>
            <w:ins w:id="1282" w:author="Alotaibi, Raed" w:date="2019-06-19T11:51:00Z">
              <w:r w:rsidRPr="008A69EE">
                <w:rPr>
                  <w:rFonts w:ascii="Calibri" w:eastAsia="Times New Roman" w:hAnsi="Calibri" w:cs="Calibri"/>
                  <w:color w:val="000000"/>
                </w:rPr>
                <w:t>1</w:t>
              </w:r>
            </w:ins>
          </w:p>
        </w:tc>
      </w:tr>
      <w:tr w:rsidR="008A69EE" w:rsidRPr="008A69EE" w14:paraId="767AFF11" w14:textId="77777777" w:rsidTr="008A69EE">
        <w:trPr>
          <w:trHeight w:val="300"/>
          <w:ins w:id="1283" w:author="Alotaibi, Raed" w:date="2019-06-19T11:51:00Z"/>
          <w:trPrChange w:id="1284"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285"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3BA9AE7" w14:textId="77777777" w:rsidR="008A69EE" w:rsidRPr="008A69EE" w:rsidRDefault="008A69EE" w:rsidP="008A69EE">
            <w:pPr>
              <w:spacing w:after="0" w:line="240" w:lineRule="auto"/>
              <w:rPr>
                <w:ins w:id="1286" w:author="Alotaibi, Raed" w:date="2019-06-19T11:51:00Z"/>
                <w:rFonts w:ascii="Calibri" w:eastAsia="Times New Roman" w:hAnsi="Calibri" w:cs="Calibri"/>
                <w:color w:val="000000"/>
              </w:rPr>
            </w:pPr>
            <w:ins w:id="1287" w:author="Alotaibi, Raed" w:date="2019-06-19T11:51:00Z">
              <w:r w:rsidRPr="008A69EE">
                <w:rPr>
                  <w:rFonts w:ascii="Calibri" w:eastAsia="Times New Roman" w:hAnsi="Calibri" w:cs="Calibri"/>
                  <w:color w:val="000000"/>
                </w:rPr>
                <w:t>Maine</w:t>
              </w:r>
            </w:ins>
          </w:p>
        </w:tc>
        <w:tc>
          <w:tcPr>
            <w:tcW w:w="635" w:type="pct"/>
            <w:tcBorders>
              <w:top w:val="nil"/>
              <w:left w:val="nil"/>
              <w:bottom w:val="single" w:sz="4" w:space="0" w:color="auto"/>
              <w:right w:val="single" w:sz="4" w:space="0" w:color="auto"/>
            </w:tcBorders>
            <w:shd w:val="clear" w:color="auto" w:fill="auto"/>
            <w:noWrap/>
            <w:vAlign w:val="bottom"/>
            <w:hideMark/>
            <w:tcPrChange w:id="128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8D58A33" w14:textId="77777777" w:rsidR="008A69EE" w:rsidRPr="008A69EE" w:rsidRDefault="008A69EE" w:rsidP="00F85A46">
            <w:pPr>
              <w:spacing w:after="0" w:line="240" w:lineRule="auto"/>
              <w:jc w:val="center"/>
              <w:rPr>
                <w:ins w:id="1289" w:author="Alotaibi, Raed" w:date="2019-06-19T11:51:00Z"/>
                <w:rFonts w:ascii="Calibri" w:eastAsia="Times New Roman" w:hAnsi="Calibri" w:cs="Calibri"/>
                <w:color w:val="000000"/>
              </w:rPr>
              <w:pPrChange w:id="1290" w:author="Alotaibi, Raed" w:date="2019-06-19T14:07:00Z">
                <w:pPr>
                  <w:spacing w:after="0" w:line="240" w:lineRule="auto"/>
                  <w:jc w:val="right"/>
                </w:pPr>
              </w:pPrChange>
            </w:pPr>
            <w:ins w:id="129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29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323B127" w14:textId="77777777" w:rsidR="008A69EE" w:rsidRPr="008A69EE" w:rsidRDefault="008A69EE" w:rsidP="00F85A46">
            <w:pPr>
              <w:spacing w:after="0" w:line="240" w:lineRule="auto"/>
              <w:jc w:val="center"/>
              <w:rPr>
                <w:ins w:id="1293" w:author="Alotaibi, Raed" w:date="2019-06-19T11:51:00Z"/>
                <w:rFonts w:ascii="Calibri" w:eastAsia="Times New Roman" w:hAnsi="Calibri" w:cs="Calibri"/>
                <w:color w:val="000000"/>
              </w:rPr>
              <w:pPrChange w:id="1294" w:author="Alotaibi, Raed" w:date="2019-06-19T14:07:00Z">
                <w:pPr>
                  <w:spacing w:after="0" w:line="240" w:lineRule="auto"/>
                  <w:jc w:val="right"/>
                </w:pPr>
              </w:pPrChange>
            </w:pPr>
            <w:ins w:id="129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29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B4FEADA" w14:textId="77777777" w:rsidR="008A69EE" w:rsidRPr="008A69EE" w:rsidRDefault="008A69EE" w:rsidP="00F85A46">
            <w:pPr>
              <w:spacing w:after="0" w:line="240" w:lineRule="auto"/>
              <w:jc w:val="center"/>
              <w:rPr>
                <w:ins w:id="1297" w:author="Alotaibi, Raed" w:date="2019-06-19T11:51:00Z"/>
                <w:rFonts w:ascii="Calibri" w:eastAsia="Times New Roman" w:hAnsi="Calibri" w:cs="Calibri"/>
                <w:color w:val="000000"/>
              </w:rPr>
              <w:pPrChange w:id="1298" w:author="Alotaibi, Raed" w:date="2019-06-19T14:07:00Z">
                <w:pPr>
                  <w:spacing w:after="0" w:line="240" w:lineRule="auto"/>
                  <w:jc w:val="right"/>
                </w:pPr>
              </w:pPrChange>
            </w:pPr>
            <w:ins w:id="129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0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3F18430" w14:textId="3DEA7620" w:rsidR="008A69EE" w:rsidRPr="008A69EE" w:rsidRDefault="008A69EE" w:rsidP="00F85A46">
            <w:pPr>
              <w:spacing w:after="0" w:line="240" w:lineRule="auto"/>
              <w:jc w:val="center"/>
              <w:rPr>
                <w:ins w:id="1301" w:author="Alotaibi, Raed" w:date="2019-06-19T11:51:00Z"/>
                <w:rFonts w:ascii="Calibri" w:eastAsia="Times New Roman" w:hAnsi="Calibri" w:cs="Calibri"/>
                <w:color w:val="000000"/>
              </w:rPr>
              <w:pPrChange w:id="130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30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368FADC" w14:textId="66C28064" w:rsidR="008A69EE" w:rsidRPr="008A69EE" w:rsidRDefault="008A69EE" w:rsidP="00F85A46">
            <w:pPr>
              <w:spacing w:after="0" w:line="240" w:lineRule="auto"/>
              <w:jc w:val="center"/>
              <w:rPr>
                <w:ins w:id="1304" w:author="Alotaibi, Raed" w:date="2019-06-19T11:51:00Z"/>
                <w:rFonts w:ascii="Calibri" w:eastAsia="Times New Roman" w:hAnsi="Calibri" w:cs="Calibri"/>
                <w:color w:val="000000"/>
              </w:rPr>
              <w:pPrChange w:id="130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30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D6C8018" w14:textId="77777777" w:rsidR="008A69EE" w:rsidRPr="008A69EE" w:rsidRDefault="008A69EE" w:rsidP="00F85A46">
            <w:pPr>
              <w:spacing w:after="0" w:line="240" w:lineRule="auto"/>
              <w:jc w:val="center"/>
              <w:rPr>
                <w:ins w:id="1307" w:author="Alotaibi, Raed" w:date="2019-06-19T11:51:00Z"/>
                <w:rFonts w:ascii="Calibri" w:eastAsia="Times New Roman" w:hAnsi="Calibri" w:cs="Calibri"/>
                <w:color w:val="000000"/>
              </w:rPr>
              <w:pPrChange w:id="1308" w:author="Alotaibi, Raed" w:date="2019-06-19T14:07:00Z">
                <w:pPr>
                  <w:spacing w:after="0" w:line="240" w:lineRule="auto"/>
                  <w:jc w:val="right"/>
                </w:pPr>
              </w:pPrChange>
            </w:pPr>
            <w:ins w:id="1309" w:author="Alotaibi, Raed" w:date="2019-06-19T11:51:00Z">
              <w:r w:rsidRPr="008A69EE">
                <w:rPr>
                  <w:rFonts w:ascii="Calibri" w:eastAsia="Times New Roman" w:hAnsi="Calibri" w:cs="Calibri"/>
                  <w:color w:val="000000"/>
                </w:rPr>
                <w:t>3</w:t>
              </w:r>
            </w:ins>
          </w:p>
        </w:tc>
      </w:tr>
      <w:tr w:rsidR="008A69EE" w:rsidRPr="008A69EE" w14:paraId="488AFABF" w14:textId="77777777" w:rsidTr="008A69EE">
        <w:trPr>
          <w:trHeight w:val="300"/>
          <w:ins w:id="1310" w:author="Alotaibi, Raed" w:date="2019-06-19T11:51:00Z"/>
          <w:trPrChange w:id="1311"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312"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798342C" w14:textId="77777777" w:rsidR="008A69EE" w:rsidRPr="008A69EE" w:rsidRDefault="008A69EE" w:rsidP="008A69EE">
            <w:pPr>
              <w:spacing w:after="0" w:line="240" w:lineRule="auto"/>
              <w:rPr>
                <w:ins w:id="1313" w:author="Alotaibi, Raed" w:date="2019-06-19T11:51:00Z"/>
                <w:rFonts w:ascii="Calibri" w:eastAsia="Times New Roman" w:hAnsi="Calibri" w:cs="Calibri"/>
                <w:color w:val="000000"/>
              </w:rPr>
            </w:pPr>
            <w:ins w:id="1314" w:author="Alotaibi, Raed" w:date="2019-06-19T11:51:00Z">
              <w:r w:rsidRPr="008A69EE">
                <w:rPr>
                  <w:rFonts w:ascii="Calibri" w:eastAsia="Times New Roman" w:hAnsi="Calibri" w:cs="Calibri"/>
                  <w:color w:val="000000"/>
                </w:rPr>
                <w:t>Maryland</w:t>
              </w:r>
            </w:ins>
          </w:p>
        </w:tc>
        <w:tc>
          <w:tcPr>
            <w:tcW w:w="635" w:type="pct"/>
            <w:tcBorders>
              <w:top w:val="nil"/>
              <w:left w:val="nil"/>
              <w:bottom w:val="single" w:sz="4" w:space="0" w:color="auto"/>
              <w:right w:val="single" w:sz="4" w:space="0" w:color="auto"/>
            </w:tcBorders>
            <w:shd w:val="clear" w:color="auto" w:fill="auto"/>
            <w:noWrap/>
            <w:vAlign w:val="bottom"/>
            <w:hideMark/>
            <w:tcPrChange w:id="131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51665B5" w14:textId="77777777" w:rsidR="008A69EE" w:rsidRPr="008A69EE" w:rsidRDefault="008A69EE" w:rsidP="00F85A46">
            <w:pPr>
              <w:spacing w:after="0" w:line="240" w:lineRule="auto"/>
              <w:jc w:val="center"/>
              <w:rPr>
                <w:ins w:id="1316" w:author="Alotaibi, Raed" w:date="2019-06-19T11:51:00Z"/>
                <w:rFonts w:ascii="Calibri" w:eastAsia="Times New Roman" w:hAnsi="Calibri" w:cs="Calibri"/>
                <w:color w:val="000000"/>
              </w:rPr>
              <w:pPrChange w:id="1317" w:author="Alotaibi, Raed" w:date="2019-06-19T14:07:00Z">
                <w:pPr>
                  <w:spacing w:after="0" w:line="240" w:lineRule="auto"/>
                  <w:jc w:val="right"/>
                </w:pPr>
              </w:pPrChange>
            </w:pPr>
            <w:ins w:id="1318"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1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748B5E8" w14:textId="77777777" w:rsidR="008A69EE" w:rsidRPr="008A69EE" w:rsidRDefault="008A69EE" w:rsidP="00F85A46">
            <w:pPr>
              <w:spacing w:after="0" w:line="240" w:lineRule="auto"/>
              <w:jc w:val="center"/>
              <w:rPr>
                <w:ins w:id="1320" w:author="Alotaibi, Raed" w:date="2019-06-19T11:51:00Z"/>
                <w:rFonts w:ascii="Calibri" w:eastAsia="Times New Roman" w:hAnsi="Calibri" w:cs="Calibri"/>
                <w:color w:val="000000"/>
              </w:rPr>
              <w:pPrChange w:id="1321" w:author="Alotaibi, Raed" w:date="2019-06-19T14:07:00Z">
                <w:pPr>
                  <w:spacing w:after="0" w:line="240" w:lineRule="auto"/>
                  <w:jc w:val="right"/>
                </w:pPr>
              </w:pPrChange>
            </w:pPr>
            <w:ins w:id="1322"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2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B77675D" w14:textId="77777777" w:rsidR="008A69EE" w:rsidRPr="008A69EE" w:rsidRDefault="008A69EE" w:rsidP="00F85A46">
            <w:pPr>
              <w:spacing w:after="0" w:line="240" w:lineRule="auto"/>
              <w:jc w:val="center"/>
              <w:rPr>
                <w:ins w:id="1324" w:author="Alotaibi, Raed" w:date="2019-06-19T11:51:00Z"/>
                <w:rFonts w:ascii="Calibri" w:eastAsia="Times New Roman" w:hAnsi="Calibri" w:cs="Calibri"/>
                <w:color w:val="000000"/>
              </w:rPr>
              <w:pPrChange w:id="1325" w:author="Alotaibi, Raed" w:date="2019-06-19T14:07:00Z">
                <w:pPr>
                  <w:spacing w:after="0" w:line="240" w:lineRule="auto"/>
                  <w:jc w:val="right"/>
                </w:pPr>
              </w:pPrChange>
            </w:pPr>
            <w:ins w:id="1326"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2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EC52BB5" w14:textId="77777777" w:rsidR="008A69EE" w:rsidRPr="008A69EE" w:rsidRDefault="008A69EE" w:rsidP="00F85A46">
            <w:pPr>
              <w:spacing w:after="0" w:line="240" w:lineRule="auto"/>
              <w:jc w:val="center"/>
              <w:rPr>
                <w:ins w:id="1328" w:author="Alotaibi, Raed" w:date="2019-06-19T11:51:00Z"/>
                <w:rFonts w:ascii="Calibri" w:eastAsia="Times New Roman" w:hAnsi="Calibri" w:cs="Calibri"/>
                <w:color w:val="000000"/>
              </w:rPr>
              <w:pPrChange w:id="1329" w:author="Alotaibi, Raed" w:date="2019-06-19T14:07:00Z">
                <w:pPr>
                  <w:spacing w:after="0" w:line="240" w:lineRule="auto"/>
                  <w:jc w:val="right"/>
                </w:pPr>
              </w:pPrChange>
            </w:pPr>
            <w:ins w:id="1330"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3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D2A9F2F" w14:textId="77777777" w:rsidR="008A69EE" w:rsidRPr="008A69EE" w:rsidRDefault="008A69EE" w:rsidP="00F85A46">
            <w:pPr>
              <w:spacing w:after="0" w:line="240" w:lineRule="auto"/>
              <w:jc w:val="center"/>
              <w:rPr>
                <w:ins w:id="1332" w:author="Alotaibi, Raed" w:date="2019-06-19T11:51:00Z"/>
                <w:rFonts w:ascii="Calibri" w:eastAsia="Times New Roman" w:hAnsi="Calibri" w:cs="Calibri"/>
                <w:color w:val="000000"/>
              </w:rPr>
              <w:pPrChange w:id="1333" w:author="Alotaibi, Raed" w:date="2019-06-19T14:07:00Z">
                <w:pPr>
                  <w:spacing w:after="0" w:line="240" w:lineRule="auto"/>
                  <w:jc w:val="right"/>
                </w:pPr>
              </w:pPrChange>
            </w:pPr>
            <w:ins w:id="1334"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3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729C582" w14:textId="77777777" w:rsidR="008A69EE" w:rsidRPr="008A69EE" w:rsidRDefault="008A69EE" w:rsidP="00F85A46">
            <w:pPr>
              <w:spacing w:after="0" w:line="240" w:lineRule="auto"/>
              <w:jc w:val="center"/>
              <w:rPr>
                <w:ins w:id="1336" w:author="Alotaibi, Raed" w:date="2019-06-19T11:51:00Z"/>
                <w:rFonts w:ascii="Calibri" w:eastAsia="Times New Roman" w:hAnsi="Calibri" w:cs="Calibri"/>
                <w:color w:val="000000"/>
              </w:rPr>
              <w:pPrChange w:id="1337" w:author="Alotaibi, Raed" w:date="2019-06-19T14:07:00Z">
                <w:pPr>
                  <w:spacing w:after="0" w:line="240" w:lineRule="auto"/>
                  <w:jc w:val="right"/>
                </w:pPr>
              </w:pPrChange>
            </w:pPr>
            <w:ins w:id="1338" w:author="Alotaibi, Raed" w:date="2019-06-19T11:51:00Z">
              <w:r w:rsidRPr="008A69EE">
                <w:rPr>
                  <w:rFonts w:ascii="Calibri" w:eastAsia="Times New Roman" w:hAnsi="Calibri" w:cs="Calibri"/>
                  <w:color w:val="000000"/>
                </w:rPr>
                <w:t>5</w:t>
              </w:r>
            </w:ins>
          </w:p>
        </w:tc>
      </w:tr>
      <w:tr w:rsidR="008A69EE" w:rsidRPr="008A69EE" w14:paraId="0E948D52" w14:textId="77777777" w:rsidTr="008A69EE">
        <w:trPr>
          <w:trHeight w:val="300"/>
          <w:ins w:id="1339" w:author="Alotaibi, Raed" w:date="2019-06-19T11:51:00Z"/>
          <w:trPrChange w:id="1340"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341"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6C24828" w14:textId="77777777" w:rsidR="008A69EE" w:rsidRPr="008A69EE" w:rsidRDefault="008A69EE" w:rsidP="008A69EE">
            <w:pPr>
              <w:spacing w:after="0" w:line="240" w:lineRule="auto"/>
              <w:rPr>
                <w:ins w:id="1342" w:author="Alotaibi, Raed" w:date="2019-06-19T11:51:00Z"/>
                <w:rFonts w:ascii="Calibri" w:eastAsia="Times New Roman" w:hAnsi="Calibri" w:cs="Calibri"/>
                <w:color w:val="000000"/>
              </w:rPr>
            </w:pPr>
            <w:ins w:id="1343" w:author="Alotaibi, Raed" w:date="2019-06-19T11:51:00Z">
              <w:r w:rsidRPr="008A69EE">
                <w:rPr>
                  <w:rFonts w:ascii="Calibri" w:eastAsia="Times New Roman" w:hAnsi="Calibri" w:cs="Calibri"/>
                  <w:color w:val="000000"/>
                </w:rPr>
                <w:t>Massachusetts</w:t>
              </w:r>
            </w:ins>
          </w:p>
        </w:tc>
        <w:tc>
          <w:tcPr>
            <w:tcW w:w="635" w:type="pct"/>
            <w:tcBorders>
              <w:top w:val="nil"/>
              <w:left w:val="nil"/>
              <w:bottom w:val="single" w:sz="4" w:space="0" w:color="auto"/>
              <w:right w:val="single" w:sz="4" w:space="0" w:color="auto"/>
            </w:tcBorders>
            <w:shd w:val="clear" w:color="auto" w:fill="auto"/>
            <w:noWrap/>
            <w:vAlign w:val="bottom"/>
            <w:hideMark/>
            <w:tcPrChange w:id="134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656E70C" w14:textId="4EC46334" w:rsidR="008A69EE" w:rsidRPr="008A69EE" w:rsidRDefault="008A69EE" w:rsidP="00F85A46">
            <w:pPr>
              <w:spacing w:after="0" w:line="240" w:lineRule="auto"/>
              <w:jc w:val="center"/>
              <w:rPr>
                <w:ins w:id="1345" w:author="Alotaibi, Raed" w:date="2019-06-19T11:51:00Z"/>
                <w:rFonts w:ascii="Calibri" w:eastAsia="Times New Roman" w:hAnsi="Calibri" w:cs="Calibri"/>
                <w:color w:val="000000"/>
              </w:rPr>
              <w:pPrChange w:id="134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34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EEA79E5" w14:textId="5F1EAACA" w:rsidR="008A69EE" w:rsidRPr="008A69EE" w:rsidRDefault="008A69EE" w:rsidP="00F85A46">
            <w:pPr>
              <w:spacing w:after="0" w:line="240" w:lineRule="auto"/>
              <w:jc w:val="center"/>
              <w:rPr>
                <w:ins w:id="1348" w:author="Alotaibi, Raed" w:date="2019-06-19T11:51:00Z"/>
                <w:rFonts w:ascii="Calibri" w:eastAsia="Times New Roman" w:hAnsi="Calibri" w:cs="Calibri"/>
                <w:color w:val="000000"/>
              </w:rPr>
              <w:pPrChange w:id="134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35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4532B6B" w14:textId="368AEC9D" w:rsidR="008A69EE" w:rsidRPr="008A69EE" w:rsidRDefault="008A69EE" w:rsidP="00F85A46">
            <w:pPr>
              <w:spacing w:after="0" w:line="240" w:lineRule="auto"/>
              <w:jc w:val="center"/>
              <w:rPr>
                <w:ins w:id="1351" w:author="Alotaibi, Raed" w:date="2019-06-19T11:51:00Z"/>
                <w:rFonts w:ascii="Calibri" w:eastAsia="Times New Roman" w:hAnsi="Calibri" w:cs="Calibri"/>
                <w:color w:val="000000"/>
              </w:rPr>
              <w:pPrChange w:id="135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35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5B590EC" w14:textId="0AA405BA" w:rsidR="008A69EE" w:rsidRPr="008A69EE" w:rsidRDefault="008A69EE" w:rsidP="00F85A46">
            <w:pPr>
              <w:spacing w:after="0" w:line="240" w:lineRule="auto"/>
              <w:jc w:val="center"/>
              <w:rPr>
                <w:ins w:id="1354" w:author="Alotaibi, Raed" w:date="2019-06-19T11:51:00Z"/>
                <w:rFonts w:ascii="Calibri" w:eastAsia="Times New Roman" w:hAnsi="Calibri" w:cs="Calibri"/>
                <w:color w:val="000000"/>
              </w:rPr>
              <w:pPrChange w:id="135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35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1857A89" w14:textId="517C5702" w:rsidR="008A69EE" w:rsidRPr="008A69EE" w:rsidRDefault="008A69EE" w:rsidP="00F85A46">
            <w:pPr>
              <w:spacing w:after="0" w:line="240" w:lineRule="auto"/>
              <w:jc w:val="center"/>
              <w:rPr>
                <w:ins w:id="1357" w:author="Alotaibi, Raed" w:date="2019-06-19T11:51:00Z"/>
                <w:rFonts w:ascii="Calibri" w:eastAsia="Times New Roman" w:hAnsi="Calibri" w:cs="Calibri"/>
                <w:color w:val="000000"/>
              </w:rPr>
              <w:pPrChange w:id="135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35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8BABA93" w14:textId="77777777" w:rsidR="008A69EE" w:rsidRPr="008A69EE" w:rsidRDefault="008A69EE" w:rsidP="00F85A46">
            <w:pPr>
              <w:spacing w:after="0" w:line="240" w:lineRule="auto"/>
              <w:jc w:val="center"/>
              <w:rPr>
                <w:ins w:id="1360" w:author="Alotaibi, Raed" w:date="2019-06-19T11:51:00Z"/>
                <w:rFonts w:ascii="Calibri" w:eastAsia="Times New Roman" w:hAnsi="Calibri" w:cs="Calibri"/>
                <w:color w:val="000000"/>
              </w:rPr>
              <w:pPrChange w:id="1361" w:author="Alotaibi, Raed" w:date="2019-06-19T14:07:00Z">
                <w:pPr>
                  <w:spacing w:after="0" w:line="240" w:lineRule="auto"/>
                  <w:jc w:val="right"/>
                </w:pPr>
              </w:pPrChange>
            </w:pPr>
            <w:ins w:id="1362" w:author="Alotaibi, Raed" w:date="2019-06-19T11:51:00Z">
              <w:r w:rsidRPr="008A69EE">
                <w:rPr>
                  <w:rFonts w:ascii="Calibri" w:eastAsia="Times New Roman" w:hAnsi="Calibri" w:cs="Calibri"/>
                  <w:color w:val="000000"/>
                </w:rPr>
                <w:t>0</w:t>
              </w:r>
            </w:ins>
          </w:p>
        </w:tc>
      </w:tr>
      <w:tr w:rsidR="008A69EE" w:rsidRPr="008A69EE" w14:paraId="5DCD5A8A" w14:textId="77777777" w:rsidTr="008A69EE">
        <w:trPr>
          <w:trHeight w:val="300"/>
          <w:ins w:id="1363" w:author="Alotaibi, Raed" w:date="2019-06-19T11:51:00Z"/>
          <w:trPrChange w:id="1364"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365"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3FE3630" w14:textId="77777777" w:rsidR="008A69EE" w:rsidRPr="008A69EE" w:rsidRDefault="008A69EE" w:rsidP="008A69EE">
            <w:pPr>
              <w:spacing w:after="0" w:line="240" w:lineRule="auto"/>
              <w:rPr>
                <w:ins w:id="1366" w:author="Alotaibi, Raed" w:date="2019-06-19T11:51:00Z"/>
                <w:rFonts w:ascii="Calibri" w:eastAsia="Times New Roman" w:hAnsi="Calibri" w:cs="Calibri"/>
                <w:color w:val="000000"/>
              </w:rPr>
            </w:pPr>
            <w:ins w:id="1367" w:author="Alotaibi, Raed" w:date="2019-06-19T11:51:00Z">
              <w:r w:rsidRPr="008A69EE">
                <w:rPr>
                  <w:rFonts w:ascii="Calibri" w:eastAsia="Times New Roman" w:hAnsi="Calibri" w:cs="Calibri"/>
                  <w:color w:val="000000"/>
                </w:rPr>
                <w:t>Michigan</w:t>
              </w:r>
            </w:ins>
          </w:p>
        </w:tc>
        <w:tc>
          <w:tcPr>
            <w:tcW w:w="635" w:type="pct"/>
            <w:tcBorders>
              <w:top w:val="nil"/>
              <w:left w:val="nil"/>
              <w:bottom w:val="single" w:sz="4" w:space="0" w:color="auto"/>
              <w:right w:val="single" w:sz="4" w:space="0" w:color="auto"/>
            </w:tcBorders>
            <w:shd w:val="clear" w:color="auto" w:fill="auto"/>
            <w:noWrap/>
            <w:vAlign w:val="bottom"/>
            <w:hideMark/>
            <w:tcPrChange w:id="136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A71C080" w14:textId="77777777" w:rsidR="008A69EE" w:rsidRPr="008A69EE" w:rsidRDefault="008A69EE" w:rsidP="00F85A46">
            <w:pPr>
              <w:spacing w:after="0" w:line="240" w:lineRule="auto"/>
              <w:jc w:val="center"/>
              <w:rPr>
                <w:ins w:id="1369" w:author="Alotaibi, Raed" w:date="2019-06-19T11:51:00Z"/>
                <w:rFonts w:ascii="Calibri" w:eastAsia="Times New Roman" w:hAnsi="Calibri" w:cs="Calibri"/>
                <w:color w:val="000000"/>
              </w:rPr>
              <w:pPrChange w:id="1370" w:author="Alotaibi, Raed" w:date="2019-06-19T14:07:00Z">
                <w:pPr>
                  <w:spacing w:after="0" w:line="240" w:lineRule="auto"/>
                  <w:jc w:val="right"/>
                </w:pPr>
              </w:pPrChange>
            </w:pPr>
            <w:ins w:id="137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7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8F2F272" w14:textId="77777777" w:rsidR="008A69EE" w:rsidRPr="008A69EE" w:rsidRDefault="008A69EE" w:rsidP="00F85A46">
            <w:pPr>
              <w:spacing w:after="0" w:line="240" w:lineRule="auto"/>
              <w:jc w:val="center"/>
              <w:rPr>
                <w:ins w:id="1373" w:author="Alotaibi, Raed" w:date="2019-06-19T11:51:00Z"/>
                <w:rFonts w:ascii="Calibri" w:eastAsia="Times New Roman" w:hAnsi="Calibri" w:cs="Calibri"/>
                <w:color w:val="000000"/>
              </w:rPr>
              <w:pPrChange w:id="1374" w:author="Alotaibi, Raed" w:date="2019-06-19T14:07:00Z">
                <w:pPr>
                  <w:spacing w:after="0" w:line="240" w:lineRule="auto"/>
                  <w:jc w:val="right"/>
                </w:pPr>
              </w:pPrChange>
            </w:pPr>
            <w:ins w:id="137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7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B4BFAAC" w14:textId="77777777" w:rsidR="008A69EE" w:rsidRPr="008A69EE" w:rsidRDefault="008A69EE" w:rsidP="00F85A46">
            <w:pPr>
              <w:spacing w:after="0" w:line="240" w:lineRule="auto"/>
              <w:jc w:val="center"/>
              <w:rPr>
                <w:ins w:id="1377" w:author="Alotaibi, Raed" w:date="2019-06-19T11:51:00Z"/>
                <w:rFonts w:ascii="Calibri" w:eastAsia="Times New Roman" w:hAnsi="Calibri" w:cs="Calibri"/>
                <w:color w:val="000000"/>
              </w:rPr>
              <w:pPrChange w:id="1378" w:author="Alotaibi, Raed" w:date="2019-06-19T14:07:00Z">
                <w:pPr>
                  <w:spacing w:after="0" w:line="240" w:lineRule="auto"/>
                  <w:jc w:val="right"/>
                </w:pPr>
              </w:pPrChange>
            </w:pPr>
            <w:ins w:id="137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8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CDC6AAE" w14:textId="77777777" w:rsidR="008A69EE" w:rsidRPr="008A69EE" w:rsidRDefault="008A69EE" w:rsidP="00F85A46">
            <w:pPr>
              <w:spacing w:after="0" w:line="240" w:lineRule="auto"/>
              <w:jc w:val="center"/>
              <w:rPr>
                <w:ins w:id="1381" w:author="Alotaibi, Raed" w:date="2019-06-19T11:51:00Z"/>
                <w:rFonts w:ascii="Calibri" w:eastAsia="Times New Roman" w:hAnsi="Calibri" w:cs="Calibri"/>
                <w:color w:val="000000"/>
              </w:rPr>
              <w:pPrChange w:id="1382" w:author="Alotaibi, Raed" w:date="2019-06-19T14:07:00Z">
                <w:pPr>
                  <w:spacing w:after="0" w:line="240" w:lineRule="auto"/>
                  <w:jc w:val="right"/>
                </w:pPr>
              </w:pPrChange>
            </w:pPr>
            <w:ins w:id="1383"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8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EF57904" w14:textId="77777777" w:rsidR="008A69EE" w:rsidRPr="008A69EE" w:rsidRDefault="008A69EE" w:rsidP="00F85A46">
            <w:pPr>
              <w:spacing w:after="0" w:line="240" w:lineRule="auto"/>
              <w:jc w:val="center"/>
              <w:rPr>
                <w:ins w:id="1385" w:author="Alotaibi, Raed" w:date="2019-06-19T11:51:00Z"/>
                <w:rFonts w:ascii="Calibri" w:eastAsia="Times New Roman" w:hAnsi="Calibri" w:cs="Calibri"/>
                <w:color w:val="000000"/>
              </w:rPr>
              <w:pPrChange w:id="1386" w:author="Alotaibi, Raed" w:date="2019-06-19T14:07:00Z">
                <w:pPr>
                  <w:spacing w:after="0" w:line="240" w:lineRule="auto"/>
                  <w:jc w:val="right"/>
                </w:pPr>
              </w:pPrChange>
            </w:pPr>
            <w:ins w:id="138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38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A306631" w14:textId="77777777" w:rsidR="008A69EE" w:rsidRPr="008A69EE" w:rsidRDefault="008A69EE" w:rsidP="00F85A46">
            <w:pPr>
              <w:spacing w:after="0" w:line="240" w:lineRule="auto"/>
              <w:jc w:val="center"/>
              <w:rPr>
                <w:ins w:id="1389" w:author="Alotaibi, Raed" w:date="2019-06-19T11:51:00Z"/>
                <w:rFonts w:ascii="Calibri" w:eastAsia="Times New Roman" w:hAnsi="Calibri" w:cs="Calibri"/>
                <w:color w:val="000000"/>
              </w:rPr>
              <w:pPrChange w:id="1390" w:author="Alotaibi, Raed" w:date="2019-06-19T14:07:00Z">
                <w:pPr>
                  <w:spacing w:after="0" w:line="240" w:lineRule="auto"/>
                  <w:jc w:val="right"/>
                </w:pPr>
              </w:pPrChange>
            </w:pPr>
            <w:ins w:id="1391" w:author="Alotaibi, Raed" w:date="2019-06-19T11:51:00Z">
              <w:r w:rsidRPr="008A69EE">
                <w:rPr>
                  <w:rFonts w:ascii="Calibri" w:eastAsia="Times New Roman" w:hAnsi="Calibri" w:cs="Calibri"/>
                  <w:color w:val="000000"/>
                </w:rPr>
                <w:t>5</w:t>
              </w:r>
            </w:ins>
          </w:p>
        </w:tc>
      </w:tr>
      <w:tr w:rsidR="008A69EE" w:rsidRPr="008A69EE" w14:paraId="401C6C10" w14:textId="77777777" w:rsidTr="008A69EE">
        <w:trPr>
          <w:trHeight w:val="300"/>
          <w:ins w:id="1392" w:author="Alotaibi, Raed" w:date="2019-06-19T11:51:00Z"/>
          <w:trPrChange w:id="1393"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394"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A1739D3" w14:textId="77777777" w:rsidR="008A69EE" w:rsidRPr="008A69EE" w:rsidRDefault="008A69EE" w:rsidP="008A69EE">
            <w:pPr>
              <w:spacing w:after="0" w:line="240" w:lineRule="auto"/>
              <w:rPr>
                <w:ins w:id="1395" w:author="Alotaibi, Raed" w:date="2019-06-19T11:51:00Z"/>
                <w:rFonts w:ascii="Calibri" w:eastAsia="Times New Roman" w:hAnsi="Calibri" w:cs="Calibri"/>
                <w:color w:val="000000"/>
              </w:rPr>
            </w:pPr>
            <w:ins w:id="1396" w:author="Alotaibi, Raed" w:date="2019-06-19T11:51:00Z">
              <w:r w:rsidRPr="008A69EE">
                <w:rPr>
                  <w:rFonts w:ascii="Calibri" w:eastAsia="Times New Roman" w:hAnsi="Calibri" w:cs="Calibri"/>
                  <w:color w:val="000000"/>
                </w:rPr>
                <w:t>Minnesota</w:t>
              </w:r>
            </w:ins>
          </w:p>
        </w:tc>
        <w:tc>
          <w:tcPr>
            <w:tcW w:w="635" w:type="pct"/>
            <w:tcBorders>
              <w:top w:val="nil"/>
              <w:left w:val="nil"/>
              <w:bottom w:val="single" w:sz="4" w:space="0" w:color="auto"/>
              <w:right w:val="single" w:sz="4" w:space="0" w:color="auto"/>
            </w:tcBorders>
            <w:shd w:val="clear" w:color="auto" w:fill="auto"/>
            <w:noWrap/>
            <w:vAlign w:val="bottom"/>
            <w:hideMark/>
            <w:tcPrChange w:id="139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8121763" w14:textId="2A22C889" w:rsidR="008A69EE" w:rsidRPr="008A69EE" w:rsidRDefault="008A69EE" w:rsidP="00F85A46">
            <w:pPr>
              <w:spacing w:after="0" w:line="240" w:lineRule="auto"/>
              <w:jc w:val="center"/>
              <w:rPr>
                <w:ins w:id="1398" w:author="Alotaibi, Raed" w:date="2019-06-19T11:51:00Z"/>
                <w:rFonts w:ascii="Calibri" w:eastAsia="Times New Roman" w:hAnsi="Calibri" w:cs="Calibri"/>
                <w:color w:val="000000"/>
              </w:rPr>
              <w:pPrChange w:id="139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0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9181299" w14:textId="1373FD53" w:rsidR="008A69EE" w:rsidRPr="008A69EE" w:rsidRDefault="008A69EE" w:rsidP="00F85A46">
            <w:pPr>
              <w:spacing w:after="0" w:line="240" w:lineRule="auto"/>
              <w:jc w:val="center"/>
              <w:rPr>
                <w:ins w:id="1401" w:author="Alotaibi, Raed" w:date="2019-06-19T11:51:00Z"/>
                <w:rFonts w:ascii="Calibri" w:eastAsia="Times New Roman" w:hAnsi="Calibri" w:cs="Calibri"/>
                <w:color w:val="000000"/>
              </w:rPr>
              <w:pPrChange w:id="140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0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B8E450F" w14:textId="63CA0C8D" w:rsidR="008A69EE" w:rsidRPr="008A69EE" w:rsidRDefault="008A69EE" w:rsidP="00F85A46">
            <w:pPr>
              <w:spacing w:after="0" w:line="240" w:lineRule="auto"/>
              <w:jc w:val="center"/>
              <w:rPr>
                <w:ins w:id="1404" w:author="Alotaibi, Raed" w:date="2019-06-19T11:51:00Z"/>
                <w:rFonts w:ascii="Calibri" w:eastAsia="Times New Roman" w:hAnsi="Calibri" w:cs="Calibri"/>
                <w:color w:val="000000"/>
              </w:rPr>
              <w:pPrChange w:id="140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0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BFC233E" w14:textId="59506E4A" w:rsidR="008A69EE" w:rsidRPr="008A69EE" w:rsidRDefault="008A69EE" w:rsidP="00F85A46">
            <w:pPr>
              <w:spacing w:after="0" w:line="240" w:lineRule="auto"/>
              <w:jc w:val="center"/>
              <w:rPr>
                <w:ins w:id="1407" w:author="Alotaibi, Raed" w:date="2019-06-19T11:51:00Z"/>
                <w:rFonts w:ascii="Calibri" w:eastAsia="Times New Roman" w:hAnsi="Calibri" w:cs="Calibri"/>
                <w:color w:val="000000"/>
              </w:rPr>
              <w:pPrChange w:id="140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0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2E0F6B5" w14:textId="7DA3EA64" w:rsidR="008A69EE" w:rsidRPr="008A69EE" w:rsidRDefault="008A69EE" w:rsidP="00F85A46">
            <w:pPr>
              <w:spacing w:after="0" w:line="240" w:lineRule="auto"/>
              <w:jc w:val="center"/>
              <w:rPr>
                <w:ins w:id="1410" w:author="Alotaibi, Raed" w:date="2019-06-19T11:51:00Z"/>
                <w:rFonts w:ascii="Calibri" w:eastAsia="Times New Roman" w:hAnsi="Calibri" w:cs="Calibri"/>
                <w:color w:val="000000"/>
              </w:rPr>
              <w:pPrChange w:id="141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1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B658141" w14:textId="77777777" w:rsidR="008A69EE" w:rsidRPr="008A69EE" w:rsidRDefault="008A69EE" w:rsidP="00F85A46">
            <w:pPr>
              <w:spacing w:after="0" w:line="240" w:lineRule="auto"/>
              <w:jc w:val="center"/>
              <w:rPr>
                <w:ins w:id="1413" w:author="Alotaibi, Raed" w:date="2019-06-19T11:51:00Z"/>
                <w:rFonts w:ascii="Calibri" w:eastAsia="Times New Roman" w:hAnsi="Calibri" w:cs="Calibri"/>
                <w:color w:val="000000"/>
              </w:rPr>
              <w:pPrChange w:id="1414" w:author="Alotaibi, Raed" w:date="2019-06-19T14:07:00Z">
                <w:pPr>
                  <w:spacing w:after="0" w:line="240" w:lineRule="auto"/>
                  <w:jc w:val="right"/>
                </w:pPr>
              </w:pPrChange>
            </w:pPr>
            <w:ins w:id="1415" w:author="Alotaibi, Raed" w:date="2019-06-19T11:51:00Z">
              <w:r w:rsidRPr="008A69EE">
                <w:rPr>
                  <w:rFonts w:ascii="Calibri" w:eastAsia="Times New Roman" w:hAnsi="Calibri" w:cs="Calibri"/>
                  <w:color w:val="000000"/>
                </w:rPr>
                <w:t>0</w:t>
              </w:r>
            </w:ins>
          </w:p>
        </w:tc>
      </w:tr>
      <w:tr w:rsidR="008A69EE" w:rsidRPr="008A69EE" w14:paraId="21E15806" w14:textId="77777777" w:rsidTr="008A69EE">
        <w:trPr>
          <w:trHeight w:val="300"/>
          <w:ins w:id="1416" w:author="Alotaibi, Raed" w:date="2019-06-19T11:51:00Z"/>
          <w:trPrChange w:id="1417"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418"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D6A664D" w14:textId="77777777" w:rsidR="008A69EE" w:rsidRPr="008A69EE" w:rsidRDefault="008A69EE" w:rsidP="008A69EE">
            <w:pPr>
              <w:spacing w:after="0" w:line="240" w:lineRule="auto"/>
              <w:rPr>
                <w:ins w:id="1419" w:author="Alotaibi, Raed" w:date="2019-06-19T11:51:00Z"/>
                <w:rFonts w:ascii="Calibri" w:eastAsia="Times New Roman" w:hAnsi="Calibri" w:cs="Calibri"/>
                <w:color w:val="000000"/>
              </w:rPr>
            </w:pPr>
            <w:ins w:id="1420" w:author="Alotaibi, Raed" w:date="2019-06-19T11:51:00Z">
              <w:r w:rsidRPr="008A69EE">
                <w:rPr>
                  <w:rFonts w:ascii="Calibri" w:eastAsia="Times New Roman" w:hAnsi="Calibri" w:cs="Calibri"/>
                  <w:color w:val="000000"/>
                </w:rPr>
                <w:t>Mississippi</w:t>
              </w:r>
            </w:ins>
          </w:p>
        </w:tc>
        <w:tc>
          <w:tcPr>
            <w:tcW w:w="635" w:type="pct"/>
            <w:tcBorders>
              <w:top w:val="nil"/>
              <w:left w:val="nil"/>
              <w:bottom w:val="single" w:sz="4" w:space="0" w:color="auto"/>
              <w:right w:val="single" w:sz="4" w:space="0" w:color="auto"/>
            </w:tcBorders>
            <w:shd w:val="clear" w:color="auto" w:fill="auto"/>
            <w:noWrap/>
            <w:vAlign w:val="bottom"/>
            <w:hideMark/>
            <w:tcPrChange w:id="142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5E34C33" w14:textId="1463F28B" w:rsidR="008A69EE" w:rsidRPr="008A69EE" w:rsidRDefault="008A69EE" w:rsidP="00F85A46">
            <w:pPr>
              <w:spacing w:after="0" w:line="240" w:lineRule="auto"/>
              <w:jc w:val="center"/>
              <w:rPr>
                <w:ins w:id="1422" w:author="Alotaibi, Raed" w:date="2019-06-19T11:51:00Z"/>
                <w:rFonts w:ascii="Calibri" w:eastAsia="Times New Roman" w:hAnsi="Calibri" w:cs="Calibri"/>
                <w:color w:val="000000"/>
              </w:rPr>
              <w:pPrChange w:id="142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2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BEF0B28" w14:textId="77777777" w:rsidR="008A69EE" w:rsidRPr="008A69EE" w:rsidRDefault="008A69EE" w:rsidP="00F85A46">
            <w:pPr>
              <w:spacing w:after="0" w:line="240" w:lineRule="auto"/>
              <w:jc w:val="center"/>
              <w:rPr>
                <w:ins w:id="1425" w:author="Alotaibi, Raed" w:date="2019-06-19T11:51:00Z"/>
                <w:rFonts w:ascii="Calibri" w:eastAsia="Times New Roman" w:hAnsi="Calibri" w:cs="Calibri"/>
                <w:color w:val="000000"/>
              </w:rPr>
              <w:pPrChange w:id="1426" w:author="Alotaibi, Raed" w:date="2019-06-19T14:07:00Z">
                <w:pPr>
                  <w:spacing w:after="0" w:line="240" w:lineRule="auto"/>
                  <w:jc w:val="right"/>
                </w:pPr>
              </w:pPrChange>
            </w:pPr>
            <w:ins w:id="142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42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C8BD413" w14:textId="595C8DD8" w:rsidR="008A69EE" w:rsidRPr="008A69EE" w:rsidRDefault="008A69EE" w:rsidP="00F85A46">
            <w:pPr>
              <w:spacing w:after="0" w:line="240" w:lineRule="auto"/>
              <w:jc w:val="center"/>
              <w:rPr>
                <w:ins w:id="1429" w:author="Alotaibi, Raed" w:date="2019-06-19T11:51:00Z"/>
                <w:rFonts w:ascii="Calibri" w:eastAsia="Times New Roman" w:hAnsi="Calibri" w:cs="Calibri"/>
                <w:color w:val="000000"/>
              </w:rPr>
              <w:pPrChange w:id="143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3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B53AEE1" w14:textId="4EBA7F05" w:rsidR="008A69EE" w:rsidRPr="008A69EE" w:rsidRDefault="008A69EE" w:rsidP="00F85A46">
            <w:pPr>
              <w:spacing w:after="0" w:line="240" w:lineRule="auto"/>
              <w:jc w:val="center"/>
              <w:rPr>
                <w:ins w:id="1432" w:author="Alotaibi, Raed" w:date="2019-06-19T11:51:00Z"/>
                <w:rFonts w:ascii="Calibri" w:eastAsia="Times New Roman" w:hAnsi="Calibri" w:cs="Calibri"/>
                <w:color w:val="000000"/>
              </w:rPr>
              <w:pPrChange w:id="143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3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4689647" w14:textId="77777777" w:rsidR="008A69EE" w:rsidRPr="008A69EE" w:rsidRDefault="008A69EE" w:rsidP="00F85A46">
            <w:pPr>
              <w:spacing w:after="0" w:line="240" w:lineRule="auto"/>
              <w:jc w:val="center"/>
              <w:rPr>
                <w:ins w:id="1435" w:author="Alotaibi, Raed" w:date="2019-06-19T11:51:00Z"/>
                <w:rFonts w:ascii="Calibri" w:eastAsia="Times New Roman" w:hAnsi="Calibri" w:cs="Calibri"/>
                <w:color w:val="000000"/>
              </w:rPr>
              <w:pPrChange w:id="1436" w:author="Alotaibi, Raed" w:date="2019-06-19T14:07:00Z">
                <w:pPr>
                  <w:spacing w:after="0" w:line="240" w:lineRule="auto"/>
                  <w:jc w:val="right"/>
                </w:pPr>
              </w:pPrChange>
            </w:pPr>
            <w:ins w:id="143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43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B59DF88" w14:textId="77777777" w:rsidR="008A69EE" w:rsidRPr="008A69EE" w:rsidRDefault="008A69EE" w:rsidP="00F85A46">
            <w:pPr>
              <w:spacing w:after="0" w:line="240" w:lineRule="auto"/>
              <w:jc w:val="center"/>
              <w:rPr>
                <w:ins w:id="1439" w:author="Alotaibi, Raed" w:date="2019-06-19T11:51:00Z"/>
                <w:rFonts w:ascii="Calibri" w:eastAsia="Times New Roman" w:hAnsi="Calibri" w:cs="Calibri"/>
                <w:color w:val="000000"/>
              </w:rPr>
              <w:pPrChange w:id="1440" w:author="Alotaibi, Raed" w:date="2019-06-19T14:07:00Z">
                <w:pPr>
                  <w:spacing w:after="0" w:line="240" w:lineRule="auto"/>
                  <w:jc w:val="right"/>
                </w:pPr>
              </w:pPrChange>
            </w:pPr>
            <w:ins w:id="1441" w:author="Alotaibi, Raed" w:date="2019-06-19T11:51:00Z">
              <w:r w:rsidRPr="008A69EE">
                <w:rPr>
                  <w:rFonts w:ascii="Calibri" w:eastAsia="Times New Roman" w:hAnsi="Calibri" w:cs="Calibri"/>
                  <w:color w:val="000000"/>
                </w:rPr>
                <w:t>2</w:t>
              </w:r>
            </w:ins>
          </w:p>
        </w:tc>
      </w:tr>
      <w:tr w:rsidR="008A69EE" w:rsidRPr="008A69EE" w14:paraId="4AF3DC80" w14:textId="77777777" w:rsidTr="008A69EE">
        <w:trPr>
          <w:trHeight w:val="300"/>
          <w:ins w:id="1442" w:author="Alotaibi, Raed" w:date="2019-06-19T11:51:00Z"/>
          <w:trPrChange w:id="1443"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444"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CFA9C12" w14:textId="77777777" w:rsidR="008A69EE" w:rsidRPr="008A69EE" w:rsidRDefault="008A69EE" w:rsidP="008A69EE">
            <w:pPr>
              <w:spacing w:after="0" w:line="240" w:lineRule="auto"/>
              <w:rPr>
                <w:ins w:id="1445" w:author="Alotaibi, Raed" w:date="2019-06-19T11:51:00Z"/>
                <w:rFonts w:ascii="Calibri" w:eastAsia="Times New Roman" w:hAnsi="Calibri" w:cs="Calibri"/>
                <w:color w:val="000000"/>
              </w:rPr>
            </w:pPr>
            <w:ins w:id="1446" w:author="Alotaibi, Raed" w:date="2019-06-19T11:51:00Z">
              <w:r w:rsidRPr="008A69EE">
                <w:rPr>
                  <w:rFonts w:ascii="Calibri" w:eastAsia="Times New Roman" w:hAnsi="Calibri" w:cs="Calibri"/>
                  <w:color w:val="000000"/>
                </w:rPr>
                <w:t>Missouri</w:t>
              </w:r>
            </w:ins>
          </w:p>
        </w:tc>
        <w:tc>
          <w:tcPr>
            <w:tcW w:w="635" w:type="pct"/>
            <w:tcBorders>
              <w:top w:val="nil"/>
              <w:left w:val="nil"/>
              <w:bottom w:val="single" w:sz="4" w:space="0" w:color="auto"/>
              <w:right w:val="single" w:sz="4" w:space="0" w:color="auto"/>
            </w:tcBorders>
            <w:shd w:val="clear" w:color="auto" w:fill="auto"/>
            <w:noWrap/>
            <w:vAlign w:val="bottom"/>
            <w:hideMark/>
            <w:tcPrChange w:id="144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54239BB" w14:textId="77777777" w:rsidR="008A69EE" w:rsidRPr="008A69EE" w:rsidRDefault="008A69EE" w:rsidP="00F85A46">
            <w:pPr>
              <w:spacing w:after="0" w:line="240" w:lineRule="auto"/>
              <w:jc w:val="center"/>
              <w:rPr>
                <w:ins w:id="1448" w:author="Alotaibi, Raed" w:date="2019-06-19T11:51:00Z"/>
                <w:rFonts w:ascii="Calibri" w:eastAsia="Times New Roman" w:hAnsi="Calibri" w:cs="Calibri"/>
                <w:color w:val="000000"/>
              </w:rPr>
              <w:pPrChange w:id="1449" w:author="Alotaibi, Raed" w:date="2019-06-19T14:07:00Z">
                <w:pPr>
                  <w:spacing w:after="0" w:line="240" w:lineRule="auto"/>
                  <w:jc w:val="right"/>
                </w:pPr>
              </w:pPrChange>
            </w:pPr>
            <w:ins w:id="1450"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45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8AD7096" w14:textId="77777777" w:rsidR="008A69EE" w:rsidRPr="008A69EE" w:rsidRDefault="008A69EE" w:rsidP="00F85A46">
            <w:pPr>
              <w:spacing w:after="0" w:line="240" w:lineRule="auto"/>
              <w:jc w:val="center"/>
              <w:rPr>
                <w:ins w:id="1452" w:author="Alotaibi, Raed" w:date="2019-06-19T11:51:00Z"/>
                <w:rFonts w:ascii="Calibri" w:eastAsia="Times New Roman" w:hAnsi="Calibri" w:cs="Calibri"/>
                <w:color w:val="000000"/>
              </w:rPr>
              <w:pPrChange w:id="1453" w:author="Alotaibi, Raed" w:date="2019-06-19T14:07:00Z">
                <w:pPr>
                  <w:spacing w:after="0" w:line="240" w:lineRule="auto"/>
                  <w:jc w:val="right"/>
                </w:pPr>
              </w:pPrChange>
            </w:pPr>
            <w:ins w:id="1454"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45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0C4E011" w14:textId="77777777" w:rsidR="008A69EE" w:rsidRPr="008A69EE" w:rsidRDefault="008A69EE" w:rsidP="00F85A46">
            <w:pPr>
              <w:spacing w:after="0" w:line="240" w:lineRule="auto"/>
              <w:jc w:val="center"/>
              <w:rPr>
                <w:ins w:id="1456" w:author="Alotaibi, Raed" w:date="2019-06-19T11:51:00Z"/>
                <w:rFonts w:ascii="Calibri" w:eastAsia="Times New Roman" w:hAnsi="Calibri" w:cs="Calibri"/>
                <w:color w:val="000000"/>
              </w:rPr>
              <w:pPrChange w:id="1457" w:author="Alotaibi, Raed" w:date="2019-06-19T14:07:00Z">
                <w:pPr>
                  <w:spacing w:after="0" w:line="240" w:lineRule="auto"/>
                  <w:jc w:val="right"/>
                </w:pPr>
              </w:pPrChange>
            </w:pPr>
            <w:ins w:id="1458"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45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BD4C125" w14:textId="63A7BDB4" w:rsidR="008A69EE" w:rsidRPr="008A69EE" w:rsidRDefault="008A69EE" w:rsidP="00F85A46">
            <w:pPr>
              <w:spacing w:after="0" w:line="240" w:lineRule="auto"/>
              <w:jc w:val="center"/>
              <w:rPr>
                <w:ins w:id="1460" w:author="Alotaibi, Raed" w:date="2019-06-19T11:51:00Z"/>
                <w:rFonts w:ascii="Calibri" w:eastAsia="Times New Roman" w:hAnsi="Calibri" w:cs="Calibri"/>
                <w:color w:val="000000"/>
              </w:rPr>
              <w:pPrChange w:id="146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6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C028187" w14:textId="352588E5" w:rsidR="008A69EE" w:rsidRPr="008A69EE" w:rsidRDefault="008A69EE" w:rsidP="00F85A46">
            <w:pPr>
              <w:spacing w:after="0" w:line="240" w:lineRule="auto"/>
              <w:jc w:val="center"/>
              <w:rPr>
                <w:ins w:id="1463" w:author="Alotaibi, Raed" w:date="2019-06-19T11:51:00Z"/>
                <w:rFonts w:ascii="Calibri" w:eastAsia="Times New Roman" w:hAnsi="Calibri" w:cs="Calibri"/>
                <w:color w:val="000000"/>
              </w:rPr>
              <w:pPrChange w:id="146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6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730171F" w14:textId="77777777" w:rsidR="008A69EE" w:rsidRPr="008A69EE" w:rsidRDefault="008A69EE" w:rsidP="00F85A46">
            <w:pPr>
              <w:spacing w:after="0" w:line="240" w:lineRule="auto"/>
              <w:jc w:val="center"/>
              <w:rPr>
                <w:ins w:id="1466" w:author="Alotaibi, Raed" w:date="2019-06-19T11:51:00Z"/>
                <w:rFonts w:ascii="Calibri" w:eastAsia="Times New Roman" w:hAnsi="Calibri" w:cs="Calibri"/>
                <w:color w:val="000000"/>
              </w:rPr>
              <w:pPrChange w:id="1467" w:author="Alotaibi, Raed" w:date="2019-06-19T14:07:00Z">
                <w:pPr>
                  <w:spacing w:after="0" w:line="240" w:lineRule="auto"/>
                  <w:jc w:val="right"/>
                </w:pPr>
              </w:pPrChange>
            </w:pPr>
            <w:ins w:id="1468" w:author="Alotaibi, Raed" w:date="2019-06-19T11:51:00Z">
              <w:r w:rsidRPr="008A69EE">
                <w:rPr>
                  <w:rFonts w:ascii="Calibri" w:eastAsia="Times New Roman" w:hAnsi="Calibri" w:cs="Calibri"/>
                  <w:color w:val="000000"/>
                </w:rPr>
                <w:t>3</w:t>
              </w:r>
            </w:ins>
          </w:p>
        </w:tc>
      </w:tr>
      <w:tr w:rsidR="008A69EE" w:rsidRPr="008A69EE" w14:paraId="5986109A" w14:textId="77777777" w:rsidTr="008A69EE">
        <w:trPr>
          <w:trHeight w:val="300"/>
          <w:ins w:id="1469" w:author="Alotaibi, Raed" w:date="2019-06-19T11:51:00Z"/>
          <w:trPrChange w:id="1470"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471"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85EE4FC" w14:textId="77777777" w:rsidR="008A69EE" w:rsidRPr="008A69EE" w:rsidRDefault="008A69EE" w:rsidP="008A69EE">
            <w:pPr>
              <w:spacing w:after="0" w:line="240" w:lineRule="auto"/>
              <w:rPr>
                <w:ins w:id="1472" w:author="Alotaibi, Raed" w:date="2019-06-19T11:51:00Z"/>
                <w:rFonts w:ascii="Calibri" w:eastAsia="Times New Roman" w:hAnsi="Calibri" w:cs="Calibri"/>
                <w:color w:val="000000"/>
              </w:rPr>
            </w:pPr>
            <w:ins w:id="1473" w:author="Alotaibi, Raed" w:date="2019-06-19T11:51:00Z">
              <w:r w:rsidRPr="008A69EE">
                <w:rPr>
                  <w:rFonts w:ascii="Calibri" w:eastAsia="Times New Roman" w:hAnsi="Calibri" w:cs="Calibri"/>
                  <w:color w:val="000000"/>
                </w:rPr>
                <w:t>Montana</w:t>
              </w:r>
            </w:ins>
          </w:p>
        </w:tc>
        <w:tc>
          <w:tcPr>
            <w:tcW w:w="635" w:type="pct"/>
            <w:tcBorders>
              <w:top w:val="nil"/>
              <w:left w:val="nil"/>
              <w:bottom w:val="single" w:sz="4" w:space="0" w:color="auto"/>
              <w:right w:val="single" w:sz="4" w:space="0" w:color="auto"/>
            </w:tcBorders>
            <w:shd w:val="clear" w:color="auto" w:fill="auto"/>
            <w:noWrap/>
            <w:vAlign w:val="bottom"/>
            <w:hideMark/>
            <w:tcPrChange w:id="147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B8339CA" w14:textId="77777777" w:rsidR="008A69EE" w:rsidRPr="008A69EE" w:rsidRDefault="008A69EE" w:rsidP="00F85A46">
            <w:pPr>
              <w:spacing w:after="0" w:line="240" w:lineRule="auto"/>
              <w:jc w:val="center"/>
              <w:rPr>
                <w:ins w:id="1475" w:author="Alotaibi, Raed" w:date="2019-06-19T11:51:00Z"/>
                <w:rFonts w:ascii="Calibri" w:eastAsia="Times New Roman" w:hAnsi="Calibri" w:cs="Calibri"/>
                <w:color w:val="000000"/>
              </w:rPr>
              <w:pPrChange w:id="1476" w:author="Alotaibi, Raed" w:date="2019-06-19T14:07:00Z">
                <w:pPr>
                  <w:spacing w:after="0" w:line="240" w:lineRule="auto"/>
                  <w:jc w:val="right"/>
                </w:pPr>
              </w:pPrChange>
            </w:pPr>
            <w:ins w:id="147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47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44CD499" w14:textId="77777777" w:rsidR="008A69EE" w:rsidRPr="008A69EE" w:rsidRDefault="008A69EE" w:rsidP="00F85A46">
            <w:pPr>
              <w:spacing w:after="0" w:line="240" w:lineRule="auto"/>
              <w:jc w:val="center"/>
              <w:rPr>
                <w:ins w:id="1479" w:author="Alotaibi, Raed" w:date="2019-06-19T11:51:00Z"/>
                <w:rFonts w:ascii="Calibri" w:eastAsia="Times New Roman" w:hAnsi="Calibri" w:cs="Calibri"/>
                <w:color w:val="000000"/>
              </w:rPr>
              <w:pPrChange w:id="1480" w:author="Alotaibi, Raed" w:date="2019-06-19T14:07:00Z">
                <w:pPr>
                  <w:spacing w:after="0" w:line="240" w:lineRule="auto"/>
                  <w:jc w:val="right"/>
                </w:pPr>
              </w:pPrChange>
            </w:pPr>
            <w:ins w:id="148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48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284BFBC" w14:textId="7C017F3F" w:rsidR="008A69EE" w:rsidRPr="008A69EE" w:rsidRDefault="008A69EE" w:rsidP="00F85A46">
            <w:pPr>
              <w:spacing w:after="0" w:line="240" w:lineRule="auto"/>
              <w:jc w:val="center"/>
              <w:rPr>
                <w:ins w:id="1483" w:author="Alotaibi, Raed" w:date="2019-06-19T11:51:00Z"/>
                <w:rFonts w:ascii="Calibri" w:eastAsia="Times New Roman" w:hAnsi="Calibri" w:cs="Calibri"/>
                <w:color w:val="000000"/>
              </w:rPr>
              <w:pPrChange w:id="148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48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9BC5415" w14:textId="77777777" w:rsidR="008A69EE" w:rsidRPr="008A69EE" w:rsidRDefault="008A69EE" w:rsidP="00F85A46">
            <w:pPr>
              <w:spacing w:after="0" w:line="240" w:lineRule="auto"/>
              <w:jc w:val="center"/>
              <w:rPr>
                <w:ins w:id="1486" w:author="Alotaibi, Raed" w:date="2019-06-19T11:51:00Z"/>
                <w:rFonts w:ascii="Calibri" w:eastAsia="Times New Roman" w:hAnsi="Calibri" w:cs="Calibri"/>
                <w:color w:val="000000"/>
              </w:rPr>
              <w:pPrChange w:id="1487" w:author="Alotaibi, Raed" w:date="2019-06-19T14:07:00Z">
                <w:pPr>
                  <w:spacing w:after="0" w:line="240" w:lineRule="auto"/>
                  <w:jc w:val="right"/>
                </w:pPr>
              </w:pPrChange>
            </w:pPr>
            <w:ins w:id="1488"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48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8F279BC" w14:textId="77777777" w:rsidR="008A69EE" w:rsidRPr="008A69EE" w:rsidRDefault="008A69EE" w:rsidP="00F85A46">
            <w:pPr>
              <w:spacing w:after="0" w:line="240" w:lineRule="auto"/>
              <w:jc w:val="center"/>
              <w:rPr>
                <w:ins w:id="1490" w:author="Alotaibi, Raed" w:date="2019-06-19T11:51:00Z"/>
                <w:rFonts w:ascii="Calibri" w:eastAsia="Times New Roman" w:hAnsi="Calibri" w:cs="Calibri"/>
                <w:color w:val="000000"/>
              </w:rPr>
              <w:pPrChange w:id="1491" w:author="Alotaibi, Raed" w:date="2019-06-19T14:07:00Z">
                <w:pPr>
                  <w:spacing w:after="0" w:line="240" w:lineRule="auto"/>
                  <w:jc w:val="right"/>
                </w:pPr>
              </w:pPrChange>
            </w:pPr>
            <w:ins w:id="1492"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49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934CC14" w14:textId="77777777" w:rsidR="008A69EE" w:rsidRPr="008A69EE" w:rsidRDefault="008A69EE" w:rsidP="00F85A46">
            <w:pPr>
              <w:spacing w:after="0" w:line="240" w:lineRule="auto"/>
              <w:jc w:val="center"/>
              <w:rPr>
                <w:ins w:id="1494" w:author="Alotaibi, Raed" w:date="2019-06-19T11:51:00Z"/>
                <w:rFonts w:ascii="Calibri" w:eastAsia="Times New Roman" w:hAnsi="Calibri" w:cs="Calibri"/>
                <w:color w:val="000000"/>
              </w:rPr>
              <w:pPrChange w:id="1495" w:author="Alotaibi, Raed" w:date="2019-06-19T14:07:00Z">
                <w:pPr>
                  <w:spacing w:after="0" w:line="240" w:lineRule="auto"/>
                  <w:jc w:val="right"/>
                </w:pPr>
              </w:pPrChange>
            </w:pPr>
            <w:ins w:id="1496" w:author="Alotaibi, Raed" w:date="2019-06-19T11:51:00Z">
              <w:r w:rsidRPr="008A69EE">
                <w:rPr>
                  <w:rFonts w:ascii="Calibri" w:eastAsia="Times New Roman" w:hAnsi="Calibri" w:cs="Calibri"/>
                  <w:color w:val="000000"/>
                </w:rPr>
                <w:t>4</w:t>
              </w:r>
            </w:ins>
          </w:p>
        </w:tc>
      </w:tr>
      <w:tr w:rsidR="008A69EE" w:rsidRPr="008A69EE" w14:paraId="1F2D5076" w14:textId="77777777" w:rsidTr="008A69EE">
        <w:trPr>
          <w:trHeight w:val="300"/>
          <w:ins w:id="1497" w:author="Alotaibi, Raed" w:date="2019-06-19T11:51:00Z"/>
          <w:trPrChange w:id="1498"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499"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737CF06" w14:textId="77777777" w:rsidR="008A69EE" w:rsidRPr="008A69EE" w:rsidRDefault="008A69EE" w:rsidP="008A69EE">
            <w:pPr>
              <w:spacing w:after="0" w:line="240" w:lineRule="auto"/>
              <w:rPr>
                <w:ins w:id="1500" w:author="Alotaibi, Raed" w:date="2019-06-19T11:51:00Z"/>
                <w:rFonts w:ascii="Calibri" w:eastAsia="Times New Roman" w:hAnsi="Calibri" w:cs="Calibri"/>
                <w:color w:val="000000"/>
              </w:rPr>
            </w:pPr>
            <w:ins w:id="1501" w:author="Alotaibi, Raed" w:date="2019-06-19T11:51:00Z">
              <w:r w:rsidRPr="008A69EE">
                <w:rPr>
                  <w:rFonts w:ascii="Calibri" w:eastAsia="Times New Roman" w:hAnsi="Calibri" w:cs="Calibri"/>
                  <w:color w:val="000000"/>
                </w:rPr>
                <w:lastRenderedPageBreak/>
                <w:t>Nebraska</w:t>
              </w:r>
            </w:ins>
          </w:p>
        </w:tc>
        <w:tc>
          <w:tcPr>
            <w:tcW w:w="635" w:type="pct"/>
            <w:tcBorders>
              <w:top w:val="nil"/>
              <w:left w:val="nil"/>
              <w:bottom w:val="single" w:sz="4" w:space="0" w:color="auto"/>
              <w:right w:val="single" w:sz="4" w:space="0" w:color="auto"/>
            </w:tcBorders>
            <w:shd w:val="clear" w:color="auto" w:fill="auto"/>
            <w:noWrap/>
            <w:vAlign w:val="bottom"/>
            <w:hideMark/>
            <w:tcPrChange w:id="150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30DBBF3" w14:textId="77777777" w:rsidR="008A69EE" w:rsidRPr="008A69EE" w:rsidRDefault="008A69EE" w:rsidP="00F85A46">
            <w:pPr>
              <w:spacing w:after="0" w:line="240" w:lineRule="auto"/>
              <w:jc w:val="center"/>
              <w:rPr>
                <w:ins w:id="1503" w:author="Alotaibi, Raed" w:date="2019-06-19T11:51:00Z"/>
                <w:rFonts w:ascii="Calibri" w:eastAsia="Times New Roman" w:hAnsi="Calibri" w:cs="Calibri"/>
                <w:color w:val="000000"/>
              </w:rPr>
              <w:pPrChange w:id="1504" w:author="Alotaibi, Raed" w:date="2019-06-19T14:07:00Z">
                <w:pPr>
                  <w:spacing w:after="0" w:line="240" w:lineRule="auto"/>
                  <w:jc w:val="right"/>
                </w:pPr>
              </w:pPrChange>
            </w:pPr>
            <w:ins w:id="150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50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0F0178B" w14:textId="77777777" w:rsidR="008A69EE" w:rsidRPr="008A69EE" w:rsidRDefault="008A69EE" w:rsidP="00F85A46">
            <w:pPr>
              <w:spacing w:after="0" w:line="240" w:lineRule="auto"/>
              <w:jc w:val="center"/>
              <w:rPr>
                <w:ins w:id="1507" w:author="Alotaibi, Raed" w:date="2019-06-19T11:51:00Z"/>
                <w:rFonts w:ascii="Calibri" w:eastAsia="Times New Roman" w:hAnsi="Calibri" w:cs="Calibri"/>
                <w:color w:val="000000"/>
              </w:rPr>
              <w:pPrChange w:id="1508" w:author="Alotaibi, Raed" w:date="2019-06-19T14:07:00Z">
                <w:pPr>
                  <w:spacing w:after="0" w:line="240" w:lineRule="auto"/>
                  <w:jc w:val="right"/>
                </w:pPr>
              </w:pPrChange>
            </w:pPr>
            <w:ins w:id="150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51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5C4072A" w14:textId="77777777" w:rsidR="008A69EE" w:rsidRPr="008A69EE" w:rsidRDefault="008A69EE" w:rsidP="00F85A46">
            <w:pPr>
              <w:spacing w:after="0" w:line="240" w:lineRule="auto"/>
              <w:jc w:val="center"/>
              <w:rPr>
                <w:ins w:id="1511" w:author="Alotaibi, Raed" w:date="2019-06-19T11:51:00Z"/>
                <w:rFonts w:ascii="Calibri" w:eastAsia="Times New Roman" w:hAnsi="Calibri" w:cs="Calibri"/>
                <w:color w:val="000000"/>
              </w:rPr>
              <w:pPrChange w:id="1512" w:author="Alotaibi, Raed" w:date="2019-06-19T14:07:00Z">
                <w:pPr>
                  <w:spacing w:after="0" w:line="240" w:lineRule="auto"/>
                  <w:jc w:val="right"/>
                </w:pPr>
              </w:pPrChange>
            </w:pPr>
            <w:ins w:id="1513"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51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C53B4AB" w14:textId="77777777" w:rsidR="008A69EE" w:rsidRPr="008A69EE" w:rsidRDefault="008A69EE" w:rsidP="00F85A46">
            <w:pPr>
              <w:spacing w:after="0" w:line="240" w:lineRule="auto"/>
              <w:jc w:val="center"/>
              <w:rPr>
                <w:ins w:id="1515" w:author="Alotaibi, Raed" w:date="2019-06-19T11:51:00Z"/>
                <w:rFonts w:ascii="Calibri" w:eastAsia="Times New Roman" w:hAnsi="Calibri" w:cs="Calibri"/>
                <w:color w:val="000000"/>
              </w:rPr>
              <w:pPrChange w:id="1516" w:author="Alotaibi, Raed" w:date="2019-06-19T14:07:00Z">
                <w:pPr>
                  <w:spacing w:after="0" w:line="240" w:lineRule="auto"/>
                  <w:jc w:val="right"/>
                </w:pPr>
              </w:pPrChange>
            </w:pPr>
            <w:ins w:id="151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51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246D8DE" w14:textId="77777777" w:rsidR="008A69EE" w:rsidRPr="008A69EE" w:rsidRDefault="008A69EE" w:rsidP="00F85A46">
            <w:pPr>
              <w:spacing w:after="0" w:line="240" w:lineRule="auto"/>
              <w:jc w:val="center"/>
              <w:rPr>
                <w:ins w:id="1519" w:author="Alotaibi, Raed" w:date="2019-06-19T11:51:00Z"/>
                <w:rFonts w:ascii="Calibri" w:eastAsia="Times New Roman" w:hAnsi="Calibri" w:cs="Calibri"/>
                <w:color w:val="000000"/>
              </w:rPr>
              <w:pPrChange w:id="1520" w:author="Alotaibi, Raed" w:date="2019-06-19T14:07:00Z">
                <w:pPr>
                  <w:spacing w:after="0" w:line="240" w:lineRule="auto"/>
                  <w:jc w:val="right"/>
                </w:pPr>
              </w:pPrChange>
            </w:pPr>
            <w:ins w:id="152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52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2FA80D5" w14:textId="77777777" w:rsidR="008A69EE" w:rsidRPr="008A69EE" w:rsidRDefault="008A69EE" w:rsidP="00F85A46">
            <w:pPr>
              <w:spacing w:after="0" w:line="240" w:lineRule="auto"/>
              <w:jc w:val="center"/>
              <w:rPr>
                <w:ins w:id="1523" w:author="Alotaibi, Raed" w:date="2019-06-19T11:51:00Z"/>
                <w:rFonts w:ascii="Calibri" w:eastAsia="Times New Roman" w:hAnsi="Calibri" w:cs="Calibri"/>
                <w:color w:val="000000"/>
              </w:rPr>
              <w:pPrChange w:id="1524" w:author="Alotaibi, Raed" w:date="2019-06-19T14:07:00Z">
                <w:pPr>
                  <w:spacing w:after="0" w:line="240" w:lineRule="auto"/>
                  <w:jc w:val="right"/>
                </w:pPr>
              </w:pPrChange>
            </w:pPr>
            <w:ins w:id="1525" w:author="Alotaibi, Raed" w:date="2019-06-19T11:51:00Z">
              <w:r w:rsidRPr="008A69EE">
                <w:rPr>
                  <w:rFonts w:ascii="Calibri" w:eastAsia="Times New Roman" w:hAnsi="Calibri" w:cs="Calibri"/>
                  <w:color w:val="000000"/>
                </w:rPr>
                <w:t>5</w:t>
              </w:r>
            </w:ins>
          </w:p>
        </w:tc>
      </w:tr>
      <w:tr w:rsidR="008A69EE" w:rsidRPr="008A69EE" w14:paraId="5E1D8285" w14:textId="77777777" w:rsidTr="008A69EE">
        <w:trPr>
          <w:trHeight w:val="300"/>
          <w:ins w:id="1526" w:author="Alotaibi, Raed" w:date="2019-06-19T11:51:00Z"/>
          <w:trPrChange w:id="1527"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528"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874739E" w14:textId="77777777" w:rsidR="008A69EE" w:rsidRPr="008A69EE" w:rsidRDefault="008A69EE" w:rsidP="008A69EE">
            <w:pPr>
              <w:spacing w:after="0" w:line="240" w:lineRule="auto"/>
              <w:rPr>
                <w:ins w:id="1529" w:author="Alotaibi, Raed" w:date="2019-06-19T11:51:00Z"/>
                <w:rFonts w:ascii="Calibri" w:eastAsia="Times New Roman" w:hAnsi="Calibri" w:cs="Calibri"/>
                <w:color w:val="000000"/>
              </w:rPr>
            </w:pPr>
            <w:ins w:id="1530" w:author="Alotaibi, Raed" w:date="2019-06-19T11:51:00Z">
              <w:r w:rsidRPr="008A69EE">
                <w:rPr>
                  <w:rFonts w:ascii="Calibri" w:eastAsia="Times New Roman" w:hAnsi="Calibri" w:cs="Calibri"/>
                  <w:color w:val="000000"/>
                </w:rPr>
                <w:t>Nevada</w:t>
              </w:r>
            </w:ins>
          </w:p>
        </w:tc>
        <w:tc>
          <w:tcPr>
            <w:tcW w:w="635" w:type="pct"/>
            <w:tcBorders>
              <w:top w:val="nil"/>
              <w:left w:val="nil"/>
              <w:bottom w:val="single" w:sz="4" w:space="0" w:color="auto"/>
              <w:right w:val="single" w:sz="4" w:space="0" w:color="auto"/>
            </w:tcBorders>
            <w:shd w:val="clear" w:color="auto" w:fill="auto"/>
            <w:noWrap/>
            <w:vAlign w:val="bottom"/>
            <w:hideMark/>
            <w:tcPrChange w:id="153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6844972" w14:textId="607B8DB8" w:rsidR="008A69EE" w:rsidRPr="008A69EE" w:rsidRDefault="008A69EE" w:rsidP="00F85A46">
            <w:pPr>
              <w:spacing w:after="0" w:line="240" w:lineRule="auto"/>
              <w:jc w:val="center"/>
              <w:rPr>
                <w:ins w:id="1532" w:author="Alotaibi, Raed" w:date="2019-06-19T11:51:00Z"/>
                <w:rFonts w:ascii="Calibri" w:eastAsia="Times New Roman" w:hAnsi="Calibri" w:cs="Calibri"/>
                <w:color w:val="000000"/>
              </w:rPr>
              <w:pPrChange w:id="153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53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C02541B" w14:textId="7EF8B32B" w:rsidR="008A69EE" w:rsidRPr="008A69EE" w:rsidRDefault="008A69EE" w:rsidP="00F85A46">
            <w:pPr>
              <w:spacing w:after="0" w:line="240" w:lineRule="auto"/>
              <w:jc w:val="center"/>
              <w:rPr>
                <w:ins w:id="1535" w:author="Alotaibi, Raed" w:date="2019-06-19T11:51:00Z"/>
                <w:rFonts w:ascii="Calibri" w:eastAsia="Times New Roman" w:hAnsi="Calibri" w:cs="Calibri"/>
                <w:color w:val="000000"/>
              </w:rPr>
              <w:pPrChange w:id="153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53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0618AC4" w14:textId="25FE64F8" w:rsidR="008A69EE" w:rsidRPr="008A69EE" w:rsidRDefault="008A69EE" w:rsidP="00F85A46">
            <w:pPr>
              <w:spacing w:after="0" w:line="240" w:lineRule="auto"/>
              <w:jc w:val="center"/>
              <w:rPr>
                <w:ins w:id="1538" w:author="Alotaibi, Raed" w:date="2019-06-19T11:51:00Z"/>
                <w:rFonts w:ascii="Calibri" w:eastAsia="Times New Roman" w:hAnsi="Calibri" w:cs="Calibri"/>
                <w:color w:val="000000"/>
              </w:rPr>
              <w:pPrChange w:id="153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54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9155DE4" w14:textId="2B744ABF" w:rsidR="008A69EE" w:rsidRPr="008A69EE" w:rsidRDefault="008A69EE" w:rsidP="00F85A46">
            <w:pPr>
              <w:spacing w:after="0" w:line="240" w:lineRule="auto"/>
              <w:jc w:val="center"/>
              <w:rPr>
                <w:ins w:id="1541" w:author="Alotaibi, Raed" w:date="2019-06-19T11:51:00Z"/>
                <w:rFonts w:ascii="Calibri" w:eastAsia="Times New Roman" w:hAnsi="Calibri" w:cs="Calibri"/>
                <w:color w:val="000000"/>
              </w:rPr>
              <w:pPrChange w:id="154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54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3BFC1C1" w14:textId="27645442" w:rsidR="008A69EE" w:rsidRPr="008A69EE" w:rsidRDefault="008A69EE" w:rsidP="00F85A46">
            <w:pPr>
              <w:spacing w:after="0" w:line="240" w:lineRule="auto"/>
              <w:jc w:val="center"/>
              <w:rPr>
                <w:ins w:id="1544" w:author="Alotaibi, Raed" w:date="2019-06-19T11:51:00Z"/>
                <w:rFonts w:ascii="Calibri" w:eastAsia="Times New Roman" w:hAnsi="Calibri" w:cs="Calibri"/>
                <w:color w:val="000000"/>
              </w:rPr>
              <w:pPrChange w:id="154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54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E78DF5B" w14:textId="77777777" w:rsidR="008A69EE" w:rsidRPr="008A69EE" w:rsidRDefault="008A69EE" w:rsidP="00F85A46">
            <w:pPr>
              <w:spacing w:after="0" w:line="240" w:lineRule="auto"/>
              <w:jc w:val="center"/>
              <w:rPr>
                <w:ins w:id="1547" w:author="Alotaibi, Raed" w:date="2019-06-19T11:51:00Z"/>
                <w:rFonts w:ascii="Calibri" w:eastAsia="Times New Roman" w:hAnsi="Calibri" w:cs="Calibri"/>
                <w:color w:val="000000"/>
              </w:rPr>
              <w:pPrChange w:id="1548" w:author="Alotaibi, Raed" w:date="2019-06-19T14:07:00Z">
                <w:pPr>
                  <w:spacing w:after="0" w:line="240" w:lineRule="auto"/>
                  <w:jc w:val="right"/>
                </w:pPr>
              </w:pPrChange>
            </w:pPr>
            <w:ins w:id="1549" w:author="Alotaibi, Raed" w:date="2019-06-19T11:51:00Z">
              <w:r w:rsidRPr="008A69EE">
                <w:rPr>
                  <w:rFonts w:ascii="Calibri" w:eastAsia="Times New Roman" w:hAnsi="Calibri" w:cs="Calibri"/>
                  <w:color w:val="000000"/>
                </w:rPr>
                <w:t>0</w:t>
              </w:r>
            </w:ins>
          </w:p>
        </w:tc>
      </w:tr>
      <w:tr w:rsidR="008A69EE" w:rsidRPr="008A69EE" w14:paraId="20C79E06" w14:textId="77777777" w:rsidTr="008A69EE">
        <w:trPr>
          <w:trHeight w:val="300"/>
          <w:ins w:id="1550" w:author="Alotaibi, Raed" w:date="2019-06-19T11:51:00Z"/>
          <w:trPrChange w:id="1551"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552"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D2507B4" w14:textId="77777777" w:rsidR="008A69EE" w:rsidRPr="008A69EE" w:rsidRDefault="008A69EE" w:rsidP="008A69EE">
            <w:pPr>
              <w:spacing w:after="0" w:line="240" w:lineRule="auto"/>
              <w:rPr>
                <w:ins w:id="1553" w:author="Alotaibi, Raed" w:date="2019-06-19T11:51:00Z"/>
                <w:rFonts w:ascii="Calibri" w:eastAsia="Times New Roman" w:hAnsi="Calibri" w:cs="Calibri"/>
                <w:color w:val="000000"/>
              </w:rPr>
            </w:pPr>
            <w:ins w:id="1554" w:author="Alotaibi, Raed" w:date="2019-06-19T11:51:00Z">
              <w:r w:rsidRPr="008A69EE">
                <w:rPr>
                  <w:rFonts w:ascii="Calibri" w:eastAsia="Times New Roman" w:hAnsi="Calibri" w:cs="Calibri"/>
                  <w:color w:val="000000"/>
                </w:rPr>
                <w:t>New Hampshire</w:t>
              </w:r>
            </w:ins>
          </w:p>
        </w:tc>
        <w:tc>
          <w:tcPr>
            <w:tcW w:w="635" w:type="pct"/>
            <w:tcBorders>
              <w:top w:val="nil"/>
              <w:left w:val="nil"/>
              <w:bottom w:val="single" w:sz="4" w:space="0" w:color="auto"/>
              <w:right w:val="single" w:sz="4" w:space="0" w:color="auto"/>
            </w:tcBorders>
            <w:shd w:val="clear" w:color="auto" w:fill="auto"/>
            <w:noWrap/>
            <w:vAlign w:val="bottom"/>
            <w:hideMark/>
            <w:tcPrChange w:id="155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0A540A3" w14:textId="77777777" w:rsidR="008A69EE" w:rsidRPr="008A69EE" w:rsidRDefault="008A69EE" w:rsidP="00F85A46">
            <w:pPr>
              <w:spacing w:after="0" w:line="240" w:lineRule="auto"/>
              <w:jc w:val="center"/>
              <w:rPr>
                <w:ins w:id="1556" w:author="Alotaibi, Raed" w:date="2019-06-19T11:51:00Z"/>
                <w:rFonts w:ascii="Calibri" w:eastAsia="Times New Roman" w:hAnsi="Calibri" w:cs="Calibri"/>
                <w:color w:val="000000"/>
              </w:rPr>
              <w:pPrChange w:id="1557" w:author="Alotaibi, Raed" w:date="2019-06-19T14:07:00Z">
                <w:pPr>
                  <w:spacing w:after="0" w:line="240" w:lineRule="auto"/>
                  <w:jc w:val="right"/>
                </w:pPr>
              </w:pPrChange>
            </w:pPr>
            <w:ins w:id="1558"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55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EAD6230" w14:textId="77777777" w:rsidR="008A69EE" w:rsidRPr="008A69EE" w:rsidRDefault="008A69EE" w:rsidP="00F85A46">
            <w:pPr>
              <w:spacing w:after="0" w:line="240" w:lineRule="auto"/>
              <w:jc w:val="center"/>
              <w:rPr>
                <w:ins w:id="1560" w:author="Alotaibi, Raed" w:date="2019-06-19T11:51:00Z"/>
                <w:rFonts w:ascii="Calibri" w:eastAsia="Times New Roman" w:hAnsi="Calibri" w:cs="Calibri"/>
                <w:color w:val="000000"/>
              </w:rPr>
              <w:pPrChange w:id="1561" w:author="Alotaibi, Raed" w:date="2019-06-19T14:07:00Z">
                <w:pPr>
                  <w:spacing w:after="0" w:line="240" w:lineRule="auto"/>
                  <w:jc w:val="right"/>
                </w:pPr>
              </w:pPrChange>
            </w:pPr>
            <w:ins w:id="1562"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56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C9CB563" w14:textId="77777777" w:rsidR="008A69EE" w:rsidRPr="008A69EE" w:rsidRDefault="008A69EE" w:rsidP="00F85A46">
            <w:pPr>
              <w:spacing w:after="0" w:line="240" w:lineRule="auto"/>
              <w:jc w:val="center"/>
              <w:rPr>
                <w:ins w:id="1564" w:author="Alotaibi, Raed" w:date="2019-06-19T11:51:00Z"/>
                <w:rFonts w:ascii="Calibri" w:eastAsia="Times New Roman" w:hAnsi="Calibri" w:cs="Calibri"/>
                <w:color w:val="000000"/>
              </w:rPr>
              <w:pPrChange w:id="1565" w:author="Alotaibi, Raed" w:date="2019-06-19T14:07:00Z">
                <w:pPr>
                  <w:spacing w:after="0" w:line="240" w:lineRule="auto"/>
                  <w:jc w:val="right"/>
                </w:pPr>
              </w:pPrChange>
            </w:pPr>
            <w:ins w:id="1566"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56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2E7761F" w14:textId="4F013DC5" w:rsidR="008A69EE" w:rsidRPr="008A69EE" w:rsidRDefault="008A69EE" w:rsidP="00F85A46">
            <w:pPr>
              <w:spacing w:after="0" w:line="240" w:lineRule="auto"/>
              <w:jc w:val="center"/>
              <w:rPr>
                <w:ins w:id="1568" w:author="Alotaibi, Raed" w:date="2019-06-19T11:51:00Z"/>
                <w:rFonts w:ascii="Calibri" w:eastAsia="Times New Roman" w:hAnsi="Calibri" w:cs="Calibri"/>
                <w:color w:val="000000"/>
              </w:rPr>
              <w:pPrChange w:id="156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57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4AB7753" w14:textId="7DAB8794" w:rsidR="008A69EE" w:rsidRPr="008A69EE" w:rsidRDefault="008A69EE" w:rsidP="00F85A46">
            <w:pPr>
              <w:spacing w:after="0" w:line="240" w:lineRule="auto"/>
              <w:jc w:val="center"/>
              <w:rPr>
                <w:ins w:id="1571" w:author="Alotaibi, Raed" w:date="2019-06-19T11:51:00Z"/>
                <w:rFonts w:ascii="Calibri" w:eastAsia="Times New Roman" w:hAnsi="Calibri" w:cs="Calibri"/>
                <w:color w:val="000000"/>
              </w:rPr>
              <w:pPrChange w:id="157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57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10D92DB" w14:textId="77777777" w:rsidR="008A69EE" w:rsidRPr="008A69EE" w:rsidRDefault="008A69EE" w:rsidP="00F85A46">
            <w:pPr>
              <w:spacing w:after="0" w:line="240" w:lineRule="auto"/>
              <w:jc w:val="center"/>
              <w:rPr>
                <w:ins w:id="1574" w:author="Alotaibi, Raed" w:date="2019-06-19T11:51:00Z"/>
                <w:rFonts w:ascii="Calibri" w:eastAsia="Times New Roman" w:hAnsi="Calibri" w:cs="Calibri"/>
                <w:color w:val="000000"/>
              </w:rPr>
              <w:pPrChange w:id="1575" w:author="Alotaibi, Raed" w:date="2019-06-19T14:07:00Z">
                <w:pPr>
                  <w:spacing w:after="0" w:line="240" w:lineRule="auto"/>
                  <w:jc w:val="right"/>
                </w:pPr>
              </w:pPrChange>
            </w:pPr>
            <w:ins w:id="1576" w:author="Alotaibi, Raed" w:date="2019-06-19T11:51:00Z">
              <w:r w:rsidRPr="008A69EE">
                <w:rPr>
                  <w:rFonts w:ascii="Calibri" w:eastAsia="Times New Roman" w:hAnsi="Calibri" w:cs="Calibri"/>
                  <w:color w:val="000000"/>
                </w:rPr>
                <w:t>3</w:t>
              </w:r>
            </w:ins>
          </w:p>
        </w:tc>
      </w:tr>
      <w:tr w:rsidR="008A69EE" w:rsidRPr="008A69EE" w14:paraId="45EFD8A6" w14:textId="77777777" w:rsidTr="008A69EE">
        <w:trPr>
          <w:trHeight w:val="300"/>
          <w:ins w:id="1577" w:author="Alotaibi, Raed" w:date="2019-06-19T11:51:00Z"/>
          <w:trPrChange w:id="1578"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579"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5060414" w14:textId="77777777" w:rsidR="008A69EE" w:rsidRPr="008A69EE" w:rsidRDefault="008A69EE" w:rsidP="008A69EE">
            <w:pPr>
              <w:spacing w:after="0" w:line="240" w:lineRule="auto"/>
              <w:rPr>
                <w:ins w:id="1580" w:author="Alotaibi, Raed" w:date="2019-06-19T11:51:00Z"/>
                <w:rFonts w:ascii="Calibri" w:eastAsia="Times New Roman" w:hAnsi="Calibri" w:cs="Calibri"/>
                <w:color w:val="000000"/>
              </w:rPr>
            </w:pPr>
            <w:ins w:id="1581" w:author="Alotaibi, Raed" w:date="2019-06-19T11:51:00Z">
              <w:r w:rsidRPr="008A69EE">
                <w:rPr>
                  <w:rFonts w:ascii="Calibri" w:eastAsia="Times New Roman" w:hAnsi="Calibri" w:cs="Calibri"/>
                  <w:color w:val="000000"/>
                </w:rPr>
                <w:t>New Jersey</w:t>
              </w:r>
            </w:ins>
          </w:p>
        </w:tc>
        <w:tc>
          <w:tcPr>
            <w:tcW w:w="635" w:type="pct"/>
            <w:tcBorders>
              <w:top w:val="nil"/>
              <w:left w:val="nil"/>
              <w:bottom w:val="single" w:sz="4" w:space="0" w:color="auto"/>
              <w:right w:val="single" w:sz="4" w:space="0" w:color="auto"/>
            </w:tcBorders>
            <w:shd w:val="clear" w:color="auto" w:fill="auto"/>
            <w:noWrap/>
            <w:vAlign w:val="bottom"/>
            <w:hideMark/>
            <w:tcPrChange w:id="158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2D73A12" w14:textId="387D30E0" w:rsidR="008A69EE" w:rsidRPr="008A69EE" w:rsidRDefault="008A69EE" w:rsidP="00F85A46">
            <w:pPr>
              <w:spacing w:after="0" w:line="240" w:lineRule="auto"/>
              <w:jc w:val="center"/>
              <w:rPr>
                <w:ins w:id="1583" w:author="Alotaibi, Raed" w:date="2019-06-19T11:51:00Z"/>
                <w:rFonts w:ascii="Calibri" w:eastAsia="Times New Roman" w:hAnsi="Calibri" w:cs="Calibri"/>
                <w:color w:val="000000"/>
              </w:rPr>
              <w:pPrChange w:id="158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58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5DBB754" w14:textId="35C8E1CF" w:rsidR="008A69EE" w:rsidRPr="008A69EE" w:rsidRDefault="008A69EE" w:rsidP="00F85A46">
            <w:pPr>
              <w:spacing w:after="0" w:line="240" w:lineRule="auto"/>
              <w:jc w:val="center"/>
              <w:rPr>
                <w:ins w:id="1586" w:author="Alotaibi, Raed" w:date="2019-06-19T11:51:00Z"/>
                <w:rFonts w:ascii="Calibri" w:eastAsia="Times New Roman" w:hAnsi="Calibri" w:cs="Calibri"/>
                <w:color w:val="000000"/>
              </w:rPr>
              <w:pPrChange w:id="158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58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914F5D9" w14:textId="77777777" w:rsidR="008A69EE" w:rsidRPr="008A69EE" w:rsidRDefault="008A69EE" w:rsidP="00F85A46">
            <w:pPr>
              <w:spacing w:after="0" w:line="240" w:lineRule="auto"/>
              <w:jc w:val="center"/>
              <w:rPr>
                <w:ins w:id="1589" w:author="Alotaibi, Raed" w:date="2019-06-19T11:51:00Z"/>
                <w:rFonts w:ascii="Calibri" w:eastAsia="Times New Roman" w:hAnsi="Calibri" w:cs="Calibri"/>
                <w:color w:val="000000"/>
              </w:rPr>
              <w:pPrChange w:id="1590" w:author="Alotaibi, Raed" w:date="2019-06-19T14:07:00Z">
                <w:pPr>
                  <w:spacing w:after="0" w:line="240" w:lineRule="auto"/>
                  <w:jc w:val="right"/>
                </w:pPr>
              </w:pPrChange>
            </w:pPr>
            <w:ins w:id="159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59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42841A0" w14:textId="77777777" w:rsidR="008A69EE" w:rsidRPr="008A69EE" w:rsidRDefault="008A69EE" w:rsidP="00F85A46">
            <w:pPr>
              <w:spacing w:after="0" w:line="240" w:lineRule="auto"/>
              <w:jc w:val="center"/>
              <w:rPr>
                <w:ins w:id="1593" w:author="Alotaibi, Raed" w:date="2019-06-19T11:51:00Z"/>
                <w:rFonts w:ascii="Calibri" w:eastAsia="Times New Roman" w:hAnsi="Calibri" w:cs="Calibri"/>
                <w:color w:val="000000"/>
              </w:rPr>
              <w:pPrChange w:id="1594" w:author="Alotaibi, Raed" w:date="2019-06-19T14:07:00Z">
                <w:pPr>
                  <w:spacing w:after="0" w:line="240" w:lineRule="auto"/>
                  <w:jc w:val="right"/>
                </w:pPr>
              </w:pPrChange>
            </w:pPr>
            <w:ins w:id="159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59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76A6F05" w14:textId="77777777" w:rsidR="008A69EE" w:rsidRPr="008A69EE" w:rsidRDefault="008A69EE" w:rsidP="00F85A46">
            <w:pPr>
              <w:spacing w:after="0" w:line="240" w:lineRule="auto"/>
              <w:jc w:val="center"/>
              <w:rPr>
                <w:ins w:id="1597" w:author="Alotaibi, Raed" w:date="2019-06-19T11:51:00Z"/>
                <w:rFonts w:ascii="Calibri" w:eastAsia="Times New Roman" w:hAnsi="Calibri" w:cs="Calibri"/>
                <w:color w:val="000000"/>
              </w:rPr>
              <w:pPrChange w:id="1598" w:author="Alotaibi, Raed" w:date="2019-06-19T14:07:00Z">
                <w:pPr>
                  <w:spacing w:after="0" w:line="240" w:lineRule="auto"/>
                  <w:jc w:val="right"/>
                </w:pPr>
              </w:pPrChange>
            </w:pPr>
            <w:ins w:id="159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60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931C8C4" w14:textId="77777777" w:rsidR="008A69EE" w:rsidRPr="008A69EE" w:rsidRDefault="008A69EE" w:rsidP="00F85A46">
            <w:pPr>
              <w:spacing w:after="0" w:line="240" w:lineRule="auto"/>
              <w:jc w:val="center"/>
              <w:rPr>
                <w:ins w:id="1601" w:author="Alotaibi, Raed" w:date="2019-06-19T11:51:00Z"/>
                <w:rFonts w:ascii="Calibri" w:eastAsia="Times New Roman" w:hAnsi="Calibri" w:cs="Calibri"/>
                <w:color w:val="000000"/>
              </w:rPr>
              <w:pPrChange w:id="1602" w:author="Alotaibi, Raed" w:date="2019-06-19T14:07:00Z">
                <w:pPr>
                  <w:spacing w:after="0" w:line="240" w:lineRule="auto"/>
                  <w:jc w:val="right"/>
                </w:pPr>
              </w:pPrChange>
            </w:pPr>
            <w:ins w:id="1603" w:author="Alotaibi, Raed" w:date="2019-06-19T11:51:00Z">
              <w:r w:rsidRPr="008A69EE">
                <w:rPr>
                  <w:rFonts w:ascii="Calibri" w:eastAsia="Times New Roman" w:hAnsi="Calibri" w:cs="Calibri"/>
                  <w:color w:val="000000"/>
                </w:rPr>
                <w:t>3</w:t>
              </w:r>
            </w:ins>
          </w:p>
        </w:tc>
      </w:tr>
      <w:tr w:rsidR="008A69EE" w:rsidRPr="008A69EE" w14:paraId="38F70AFC" w14:textId="77777777" w:rsidTr="008A69EE">
        <w:trPr>
          <w:trHeight w:val="300"/>
          <w:ins w:id="1604" w:author="Alotaibi, Raed" w:date="2019-06-19T11:51:00Z"/>
          <w:trPrChange w:id="1605"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606"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D574328" w14:textId="77777777" w:rsidR="008A69EE" w:rsidRPr="008A69EE" w:rsidRDefault="008A69EE" w:rsidP="008A69EE">
            <w:pPr>
              <w:spacing w:after="0" w:line="240" w:lineRule="auto"/>
              <w:rPr>
                <w:ins w:id="1607" w:author="Alotaibi, Raed" w:date="2019-06-19T11:51:00Z"/>
                <w:rFonts w:ascii="Calibri" w:eastAsia="Times New Roman" w:hAnsi="Calibri" w:cs="Calibri"/>
                <w:color w:val="000000"/>
              </w:rPr>
            </w:pPr>
            <w:ins w:id="1608" w:author="Alotaibi, Raed" w:date="2019-06-19T11:51:00Z">
              <w:r w:rsidRPr="008A69EE">
                <w:rPr>
                  <w:rFonts w:ascii="Calibri" w:eastAsia="Times New Roman" w:hAnsi="Calibri" w:cs="Calibri"/>
                  <w:color w:val="000000"/>
                </w:rPr>
                <w:t>New Mexico</w:t>
              </w:r>
            </w:ins>
          </w:p>
        </w:tc>
        <w:tc>
          <w:tcPr>
            <w:tcW w:w="635" w:type="pct"/>
            <w:tcBorders>
              <w:top w:val="nil"/>
              <w:left w:val="nil"/>
              <w:bottom w:val="single" w:sz="4" w:space="0" w:color="auto"/>
              <w:right w:val="single" w:sz="4" w:space="0" w:color="auto"/>
            </w:tcBorders>
            <w:shd w:val="clear" w:color="auto" w:fill="auto"/>
            <w:noWrap/>
            <w:vAlign w:val="bottom"/>
            <w:hideMark/>
            <w:tcPrChange w:id="160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7B809C2" w14:textId="768B9345" w:rsidR="008A69EE" w:rsidRPr="008A69EE" w:rsidRDefault="008A69EE" w:rsidP="00F85A46">
            <w:pPr>
              <w:spacing w:after="0" w:line="240" w:lineRule="auto"/>
              <w:jc w:val="center"/>
              <w:rPr>
                <w:ins w:id="1610" w:author="Alotaibi, Raed" w:date="2019-06-19T11:51:00Z"/>
                <w:rFonts w:ascii="Calibri" w:eastAsia="Times New Roman" w:hAnsi="Calibri" w:cs="Calibri"/>
                <w:color w:val="000000"/>
              </w:rPr>
              <w:pPrChange w:id="161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1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A5B221B" w14:textId="77777777" w:rsidR="008A69EE" w:rsidRPr="008A69EE" w:rsidRDefault="008A69EE" w:rsidP="00F85A46">
            <w:pPr>
              <w:spacing w:after="0" w:line="240" w:lineRule="auto"/>
              <w:jc w:val="center"/>
              <w:rPr>
                <w:ins w:id="1613" w:author="Alotaibi, Raed" w:date="2019-06-19T11:51:00Z"/>
                <w:rFonts w:ascii="Calibri" w:eastAsia="Times New Roman" w:hAnsi="Calibri" w:cs="Calibri"/>
                <w:color w:val="000000"/>
              </w:rPr>
              <w:pPrChange w:id="1614" w:author="Alotaibi, Raed" w:date="2019-06-19T14:07:00Z">
                <w:pPr>
                  <w:spacing w:after="0" w:line="240" w:lineRule="auto"/>
                  <w:jc w:val="right"/>
                </w:pPr>
              </w:pPrChange>
            </w:pPr>
            <w:ins w:id="161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61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5383C5B" w14:textId="77777777" w:rsidR="008A69EE" w:rsidRPr="008A69EE" w:rsidRDefault="008A69EE" w:rsidP="00F85A46">
            <w:pPr>
              <w:spacing w:after="0" w:line="240" w:lineRule="auto"/>
              <w:jc w:val="center"/>
              <w:rPr>
                <w:ins w:id="1617" w:author="Alotaibi, Raed" w:date="2019-06-19T11:51:00Z"/>
                <w:rFonts w:ascii="Calibri" w:eastAsia="Times New Roman" w:hAnsi="Calibri" w:cs="Calibri"/>
                <w:color w:val="000000"/>
              </w:rPr>
              <w:pPrChange w:id="1618" w:author="Alotaibi, Raed" w:date="2019-06-19T14:07:00Z">
                <w:pPr>
                  <w:spacing w:after="0" w:line="240" w:lineRule="auto"/>
                  <w:jc w:val="right"/>
                </w:pPr>
              </w:pPrChange>
            </w:pPr>
            <w:ins w:id="161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62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9701AAA" w14:textId="639DAC6F" w:rsidR="008A69EE" w:rsidRPr="008A69EE" w:rsidRDefault="008A69EE" w:rsidP="00F85A46">
            <w:pPr>
              <w:spacing w:after="0" w:line="240" w:lineRule="auto"/>
              <w:jc w:val="center"/>
              <w:rPr>
                <w:ins w:id="1621" w:author="Alotaibi, Raed" w:date="2019-06-19T11:51:00Z"/>
                <w:rFonts w:ascii="Calibri" w:eastAsia="Times New Roman" w:hAnsi="Calibri" w:cs="Calibri"/>
                <w:color w:val="000000"/>
              </w:rPr>
              <w:pPrChange w:id="162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2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CBBE105" w14:textId="77777777" w:rsidR="008A69EE" w:rsidRPr="008A69EE" w:rsidRDefault="008A69EE" w:rsidP="00F85A46">
            <w:pPr>
              <w:spacing w:after="0" w:line="240" w:lineRule="auto"/>
              <w:jc w:val="center"/>
              <w:rPr>
                <w:ins w:id="1624" w:author="Alotaibi, Raed" w:date="2019-06-19T11:51:00Z"/>
                <w:rFonts w:ascii="Calibri" w:eastAsia="Times New Roman" w:hAnsi="Calibri" w:cs="Calibri"/>
                <w:color w:val="000000"/>
              </w:rPr>
              <w:pPrChange w:id="1625" w:author="Alotaibi, Raed" w:date="2019-06-19T14:07:00Z">
                <w:pPr>
                  <w:spacing w:after="0" w:line="240" w:lineRule="auto"/>
                  <w:jc w:val="right"/>
                </w:pPr>
              </w:pPrChange>
            </w:pPr>
            <w:ins w:id="1626"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62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EB460ED" w14:textId="77777777" w:rsidR="008A69EE" w:rsidRPr="008A69EE" w:rsidRDefault="008A69EE" w:rsidP="00F85A46">
            <w:pPr>
              <w:spacing w:after="0" w:line="240" w:lineRule="auto"/>
              <w:jc w:val="center"/>
              <w:rPr>
                <w:ins w:id="1628" w:author="Alotaibi, Raed" w:date="2019-06-19T11:51:00Z"/>
                <w:rFonts w:ascii="Calibri" w:eastAsia="Times New Roman" w:hAnsi="Calibri" w:cs="Calibri"/>
                <w:color w:val="000000"/>
              </w:rPr>
              <w:pPrChange w:id="1629" w:author="Alotaibi, Raed" w:date="2019-06-19T14:07:00Z">
                <w:pPr>
                  <w:spacing w:after="0" w:line="240" w:lineRule="auto"/>
                  <w:jc w:val="right"/>
                </w:pPr>
              </w:pPrChange>
            </w:pPr>
            <w:ins w:id="1630" w:author="Alotaibi, Raed" w:date="2019-06-19T11:51:00Z">
              <w:r w:rsidRPr="008A69EE">
                <w:rPr>
                  <w:rFonts w:ascii="Calibri" w:eastAsia="Times New Roman" w:hAnsi="Calibri" w:cs="Calibri"/>
                  <w:color w:val="000000"/>
                </w:rPr>
                <w:t>3</w:t>
              </w:r>
            </w:ins>
          </w:p>
        </w:tc>
      </w:tr>
      <w:tr w:rsidR="008A69EE" w:rsidRPr="008A69EE" w14:paraId="07DF14C0" w14:textId="77777777" w:rsidTr="008A69EE">
        <w:trPr>
          <w:trHeight w:val="300"/>
          <w:ins w:id="1631" w:author="Alotaibi, Raed" w:date="2019-06-19T11:51:00Z"/>
          <w:trPrChange w:id="1632"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633"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86D49CC" w14:textId="77777777" w:rsidR="008A69EE" w:rsidRPr="008A69EE" w:rsidRDefault="008A69EE" w:rsidP="008A69EE">
            <w:pPr>
              <w:spacing w:after="0" w:line="240" w:lineRule="auto"/>
              <w:rPr>
                <w:ins w:id="1634" w:author="Alotaibi, Raed" w:date="2019-06-19T11:51:00Z"/>
                <w:rFonts w:ascii="Calibri" w:eastAsia="Times New Roman" w:hAnsi="Calibri" w:cs="Calibri"/>
                <w:color w:val="000000"/>
              </w:rPr>
            </w:pPr>
            <w:ins w:id="1635" w:author="Alotaibi, Raed" w:date="2019-06-19T11:51:00Z">
              <w:r w:rsidRPr="008A69EE">
                <w:rPr>
                  <w:rFonts w:ascii="Calibri" w:eastAsia="Times New Roman" w:hAnsi="Calibri" w:cs="Calibri"/>
                  <w:color w:val="000000"/>
                </w:rPr>
                <w:t>New York</w:t>
              </w:r>
            </w:ins>
          </w:p>
        </w:tc>
        <w:tc>
          <w:tcPr>
            <w:tcW w:w="635" w:type="pct"/>
            <w:tcBorders>
              <w:top w:val="nil"/>
              <w:left w:val="nil"/>
              <w:bottom w:val="single" w:sz="4" w:space="0" w:color="auto"/>
              <w:right w:val="single" w:sz="4" w:space="0" w:color="auto"/>
            </w:tcBorders>
            <w:shd w:val="clear" w:color="auto" w:fill="auto"/>
            <w:noWrap/>
            <w:vAlign w:val="bottom"/>
            <w:hideMark/>
            <w:tcPrChange w:id="163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3B518AA" w14:textId="77777777" w:rsidR="008A69EE" w:rsidRPr="008A69EE" w:rsidRDefault="008A69EE" w:rsidP="00F85A46">
            <w:pPr>
              <w:spacing w:after="0" w:line="240" w:lineRule="auto"/>
              <w:jc w:val="center"/>
              <w:rPr>
                <w:ins w:id="1637" w:author="Alotaibi, Raed" w:date="2019-06-19T11:51:00Z"/>
                <w:rFonts w:ascii="Calibri" w:eastAsia="Times New Roman" w:hAnsi="Calibri" w:cs="Calibri"/>
                <w:color w:val="000000"/>
              </w:rPr>
              <w:pPrChange w:id="1638" w:author="Alotaibi, Raed" w:date="2019-06-19T14:07:00Z">
                <w:pPr>
                  <w:spacing w:after="0" w:line="240" w:lineRule="auto"/>
                  <w:jc w:val="right"/>
                </w:pPr>
              </w:pPrChange>
            </w:pPr>
            <w:ins w:id="163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64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57FE77C" w14:textId="77777777" w:rsidR="008A69EE" w:rsidRPr="008A69EE" w:rsidRDefault="008A69EE" w:rsidP="00F85A46">
            <w:pPr>
              <w:spacing w:after="0" w:line="240" w:lineRule="auto"/>
              <w:jc w:val="center"/>
              <w:rPr>
                <w:ins w:id="1641" w:author="Alotaibi, Raed" w:date="2019-06-19T11:51:00Z"/>
                <w:rFonts w:ascii="Calibri" w:eastAsia="Times New Roman" w:hAnsi="Calibri" w:cs="Calibri"/>
                <w:color w:val="000000"/>
              </w:rPr>
              <w:pPrChange w:id="1642" w:author="Alotaibi, Raed" w:date="2019-06-19T14:07:00Z">
                <w:pPr>
                  <w:spacing w:after="0" w:line="240" w:lineRule="auto"/>
                  <w:jc w:val="right"/>
                </w:pPr>
              </w:pPrChange>
            </w:pPr>
            <w:ins w:id="1643"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64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6E03C97" w14:textId="77777777" w:rsidR="008A69EE" w:rsidRPr="008A69EE" w:rsidRDefault="008A69EE" w:rsidP="00F85A46">
            <w:pPr>
              <w:spacing w:after="0" w:line="240" w:lineRule="auto"/>
              <w:jc w:val="center"/>
              <w:rPr>
                <w:ins w:id="1645" w:author="Alotaibi, Raed" w:date="2019-06-19T11:51:00Z"/>
                <w:rFonts w:ascii="Calibri" w:eastAsia="Times New Roman" w:hAnsi="Calibri" w:cs="Calibri"/>
                <w:color w:val="000000"/>
              </w:rPr>
              <w:pPrChange w:id="1646" w:author="Alotaibi, Raed" w:date="2019-06-19T14:07:00Z">
                <w:pPr>
                  <w:spacing w:after="0" w:line="240" w:lineRule="auto"/>
                  <w:jc w:val="right"/>
                </w:pPr>
              </w:pPrChange>
            </w:pPr>
            <w:ins w:id="164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64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3813DB4" w14:textId="77777777" w:rsidR="008A69EE" w:rsidRPr="008A69EE" w:rsidRDefault="008A69EE" w:rsidP="00F85A46">
            <w:pPr>
              <w:spacing w:after="0" w:line="240" w:lineRule="auto"/>
              <w:jc w:val="center"/>
              <w:rPr>
                <w:ins w:id="1649" w:author="Alotaibi, Raed" w:date="2019-06-19T11:51:00Z"/>
                <w:rFonts w:ascii="Calibri" w:eastAsia="Times New Roman" w:hAnsi="Calibri" w:cs="Calibri"/>
                <w:color w:val="000000"/>
              </w:rPr>
              <w:pPrChange w:id="1650" w:author="Alotaibi, Raed" w:date="2019-06-19T14:07:00Z">
                <w:pPr>
                  <w:spacing w:after="0" w:line="240" w:lineRule="auto"/>
                  <w:jc w:val="right"/>
                </w:pPr>
              </w:pPrChange>
            </w:pPr>
            <w:ins w:id="165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65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028FBDB" w14:textId="32ED0D98" w:rsidR="008A69EE" w:rsidRPr="008A69EE" w:rsidRDefault="008A69EE" w:rsidP="00F85A46">
            <w:pPr>
              <w:spacing w:after="0" w:line="240" w:lineRule="auto"/>
              <w:jc w:val="center"/>
              <w:rPr>
                <w:ins w:id="1653" w:author="Alotaibi, Raed" w:date="2019-06-19T11:51:00Z"/>
                <w:rFonts w:ascii="Calibri" w:eastAsia="Times New Roman" w:hAnsi="Calibri" w:cs="Calibri"/>
                <w:color w:val="000000"/>
              </w:rPr>
              <w:pPrChange w:id="165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5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F52D5C0" w14:textId="77777777" w:rsidR="008A69EE" w:rsidRPr="008A69EE" w:rsidRDefault="008A69EE" w:rsidP="00F85A46">
            <w:pPr>
              <w:spacing w:after="0" w:line="240" w:lineRule="auto"/>
              <w:jc w:val="center"/>
              <w:rPr>
                <w:ins w:id="1656" w:author="Alotaibi, Raed" w:date="2019-06-19T11:51:00Z"/>
                <w:rFonts w:ascii="Calibri" w:eastAsia="Times New Roman" w:hAnsi="Calibri" w:cs="Calibri"/>
                <w:color w:val="000000"/>
              </w:rPr>
              <w:pPrChange w:id="1657" w:author="Alotaibi, Raed" w:date="2019-06-19T14:07:00Z">
                <w:pPr>
                  <w:spacing w:after="0" w:line="240" w:lineRule="auto"/>
                  <w:jc w:val="right"/>
                </w:pPr>
              </w:pPrChange>
            </w:pPr>
            <w:ins w:id="1658" w:author="Alotaibi, Raed" w:date="2019-06-19T11:51:00Z">
              <w:r w:rsidRPr="008A69EE">
                <w:rPr>
                  <w:rFonts w:ascii="Calibri" w:eastAsia="Times New Roman" w:hAnsi="Calibri" w:cs="Calibri"/>
                  <w:color w:val="000000"/>
                </w:rPr>
                <w:t>4</w:t>
              </w:r>
            </w:ins>
          </w:p>
        </w:tc>
      </w:tr>
      <w:tr w:rsidR="008A69EE" w:rsidRPr="008A69EE" w14:paraId="2786DA60" w14:textId="77777777" w:rsidTr="008A69EE">
        <w:trPr>
          <w:trHeight w:val="300"/>
          <w:ins w:id="1659" w:author="Alotaibi, Raed" w:date="2019-06-19T11:51:00Z"/>
          <w:trPrChange w:id="1660"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661"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42BAFBE" w14:textId="77777777" w:rsidR="008A69EE" w:rsidRPr="008A69EE" w:rsidRDefault="008A69EE" w:rsidP="008A69EE">
            <w:pPr>
              <w:spacing w:after="0" w:line="240" w:lineRule="auto"/>
              <w:rPr>
                <w:ins w:id="1662" w:author="Alotaibi, Raed" w:date="2019-06-19T11:51:00Z"/>
                <w:rFonts w:ascii="Calibri" w:eastAsia="Times New Roman" w:hAnsi="Calibri" w:cs="Calibri"/>
                <w:color w:val="000000"/>
              </w:rPr>
            </w:pPr>
            <w:ins w:id="1663" w:author="Alotaibi, Raed" w:date="2019-06-19T11:51:00Z">
              <w:r w:rsidRPr="008A69EE">
                <w:rPr>
                  <w:rFonts w:ascii="Calibri" w:eastAsia="Times New Roman" w:hAnsi="Calibri" w:cs="Calibri"/>
                  <w:color w:val="000000"/>
                </w:rPr>
                <w:t>North Carolina</w:t>
              </w:r>
            </w:ins>
          </w:p>
        </w:tc>
        <w:tc>
          <w:tcPr>
            <w:tcW w:w="635" w:type="pct"/>
            <w:tcBorders>
              <w:top w:val="nil"/>
              <w:left w:val="nil"/>
              <w:bottom w:val="single" w:sz="4" w:space="0" w:color="auto"/>
              <w:right w:val="single" w:sz="4" w:space="0" w:color="auto"/>
            </w:tcBorders>
            <w:shd w:val="clear" w:color="auto" w:fill="auto"/>
            <w:noWrap/>
            <w:vAlign w:val="bottom"/>
            <w:hideMark/>
            <w:tcPrChange w:id="166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B01C305" w14:textId="4B2F4FF1" w:rsidR="008A69EE" w:rsidRPr="008A69EE" w:rsidRDefault="008A69EE" w:rsidP="00F85A46">
            <w:pPr>
              <w:spacing w:after="0" w:line="240" w:lineRule="auto"/>
              <w:jc w:val="center"/>
              <w:rPr>
                <w:ins w:id="1665" w:author="Alotaibi, Raed" w:date="2019-06-19T11:51:00Z"/>
                <w:rFonts w:ascii="Calibri" w:eastAsia="Times New Roman" w:hAnsi="Calibri" w:cs="Calibri"/>
                <w:color w:val="000000"/>
              </w:rPr>
              <w:pPrChange w:id="166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6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DA37D18" w14:textId="711AB494" w:rsidR="008A69EE" w:rsidRPr="008A69EE" w:rsidRDefault="008A69EE" w:rsidP="00F85A46">
            <w:pPr>
              <w:spacing w:after="0" w:line="240" w:lineRule="auto"/>
              <w:jc w:val="center"/>
              <w:rPr>
                <w:ins w:id="1668" w:author="Alotaibi, Raed" w:date="2019-06-19T11:51:00Z"/>
                <w:rFonts w:ascii="Calibri" w:eastAsia="Times New Roman" w:hAnsi="Calibri" w:cs="Calibri"/>
                <w:color w:val="000000"/>
              </w:rPr>
              <w:pPrChange w:id="166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7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402D94F" w14:textId="288E7E6A" w:rsidR="008A69EE" w:rsidRPr="008A69EE" w:rsidRDefault="008A69EE" w:rsidP="00F85A46">
            <w:pPr>
              <w:spacing w:after="0" w:line="240" w:lineRule="auto"/>
              <w:jc w:val="center"/>
              <w:rPr>
                <w:ins w:id="1671" w:author="Alotaibi, Raed" w:date="2019-06-19T11:51:00Z"/>
                <w:rFonts w:ascii="Calibri" w:eastAsia="Times New Roman" w:hAnsi="Calibri" w:cs="Calibri"/>
                <w:color w:val="000000"/>
              </w:rPr>
              <w:pPrChange w:id="167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7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C579280" w14:textId="7D946AAB" w:rsidR="008A69EE" w:rsidRPr="008A69EE" w:rsidRDefault="008A69EE" w:rsidP="00F85A46">
            <w:pPr>
              <w:spacing w:after="0" w:line="240" w:lineRule="auto"/>
              <w:jc w:val="center"/>
              <w:rPr>
                <w:ins w:id="1674" w:author="Alotaibi, Raed" w:date="2019-06-19T11:51:00Z"/>
                <w:rFonts w:ascii="Calibri" w:eastAsia="Times New Roman" w:hAnsi="Calibri" w:cs="Calibri"/>
                <w:color w:val="000000"/>
              </w:rPr>
              <w:pPrChange w:id="167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7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69C1A6F" w14:textId="41CD0ADF" w:rsidR="008A69EE" w:rsidRPr="008A69EE" w:rsidRDefault="008A69EE" w:rsidP="00F85A46">
            <w:pPr>
              <w:spacing w:after="0" w:line="240" w:lineRule="auto"/>
              <w:jc w:val="center"/>
              <w:rPr>
                <w:ins w:id="1677" w:author="Alotaibi, Raed" w:date="2019-06-19T11:51:00Z"/>
                <w:rFonts w:ascii="Calibri" w:eastAsia="Times New Roman" w:hAnsi="Calibri" w:cs="Calibri"/>
                <w:color w:val="000000"/>
              </w:rPr>
              <w:pPrChange w:id="167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7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DAED750" w14:textId="77777777" w:rsidR="008A69EE" w:rsidRPr="008A69EE" w:rsidRDefault="008A69EE" w:rsidP="00F85A46">
            <w:pPr>
              <w:spacing w:after="0" w:line="240" w:lineRule="auto"/>
              <w:jc w:val="center"/>
              <w:rPr>
                <w:ins w:id="1680" w:author="Alotaibi, Raed" w:date="2019-06-19T11:51:00Z"/>
                <w:rFonts w:ascii="Calibri" w:eastAsia="Times New Roman" w:hAnsi="Calibri" w:cs="Calibri"/>
                <w:color w:val="000000"/>
              </w:rPr>
              <w:pPrChange w:id="1681" w:author="Alotaibi, Raed" w:date="2019-06-19T14:07:00Z">
                <w:pPr>
                  <w:spacing w:after="0" w:line="240" w:lineRule="auto"/>
                  <w:jc w:val="right"/>
                </w:pPr>
              </w:pPrChange>
            </w:pPr>
            <w:ins w:id="1682" w:author="Alotaibi, Raed" w:date="2019-06-19T11:51:00Z">
              <w:r w:rsidRPr="008A69EE">
                <w:rPr>
                  <w:rFonts w:ascii="Calibri" w:eastAsia="Times New Roman" w:hAnsi="Calibri" w:cs="Calibri"/>
                  <w:color w:val="000000"/>
                </w:rPr>
                <w:t>0</w:t>
              </w:r>
            </w:ins>
          </w:p>
        </w:tc>
      </w:tr>
      <w:tr w:rsidR="008A69EE" w:rsidRPr="008A69EE" w14:paraId="1EC7352B" w14:textId="77777777" w:rsidTr="008A69EE">
        <w:trPr>
          <w:trHeight w:val="300"/>
          <w:ins w:id="1683" w:author="Alotaibi, Raed" w:date="2019-06-19T11:51:00Z"/>
          <w:trPrChange w:id="1684"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685"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B746532" w14:textId="77777777" w:rsidR="008A69EE" w:rsidRPr="008A69EE" w:rsidRDefault="008A69EE" w:rsidP="008A69EE">
            <w:pPr>
              <w:spacing w:after="0" w:line="240" w:lineRule="auto"/>
              <w:rPr>
                <w:ins w:id="1686" w:author="Alotaibi, Raed" w:date="2019-06-19T11:51:00Z"/>
                <w:rFonts w:ascii="Calibri" w:eastAsia="Times New Roman" w:hAnsi="Calibri" w:cs="Calibri"/>
                <w:color w:val="000000"/>
              </w:rPr>
            </w:pPr>
            <w:ins w:id="1687" w:author="Alotaibi, Raed" w:date="2019-06-19T11:51:00Z">
              <w:r w:rsidRPr="008A69EE">
                <w:rPr>
                  <w:rFonts w:ascii="Calibri" w:eastAsia="Times New Roman" w:hAnsi="Calibri" w:cs="Calibri"/>
                  <w:color w:val="000000"/>
                </w:rPr>
                <w:t>North Dakota</w:t>
              </w:r>
            </w:ins>
          </w:p>
        </w:tc>
        <w:tc>
          <w:tcPr>
            <w:tcW w:w="635" w:type="pct"/>
            <w:tcBorders>
              <w:top w:val="nil"/>
              <w:left w:val="nil"/>
              <w:bottom w:val="single" w:sz="4" w:space="0" w:color="auto"/>
              <w:right w:val="single" w:sz="4" w:space="0" w:color="auto"/>
            </w:tcBorders>
            <w:shd w:val="clear" w:color="auto" w:fill="auto"/>
            <w:noWrap/>
            <w:vAlign w:val="bottom"/>
            <w:hideMark/>
            <w:tcPrChange w:id="168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B5B2494" w14:textId="7226E473" w:rsidR="008A69EE" w:rsidRPr="008A69EE" w:rsidRDefault="008A69EE" w:rsidP="00F85A46">
            <w:pPr>
              <w:spacing w:after="0" w:line="240" w:lineRule="auto"/>
              <w:jc w:val="center"/>
              <w:rPr>
                <w:ins w:id="1689" w:author="Alotaibi, Raed" w:date="2019-06-19T11:51:00Z"/>
                <w:rFonts w:ascii="Calibri" w:eastAsia="Times New Roman" w:hAnsi="Calibri" w:cs="Calibri"/>
                <w:color w:val="000000"/>
              </w:rPr>
              <w:pPrChange w:id="169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9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2970D85" w14:textId="59170F01" w:rsidR="008A69EE" w:rsidRPr="008A69EE" w:rsidRDefault="008A69EE" w:rsidP="00F85A46">
            <w:pPr>
              <w:spacing w:after="0" w:line="240" w:lineRule="auto"/>
              <w:jc w:val="center"/>
              <w:rPr>
                <w:ins w:id="1692" w:author="Alotaibi, Raed" w:date="2019-06-19T11:51:00Z"/>
                <w:rFonts w:ascii="Calibri" w:eastAsia="Times New Roman" w:hAnsi="Calibri" w:cs="Calibri"/>
                <w:color w:val="000000"/>
              </w:rPr>
              <w:pPrChange w:id="169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9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7EE734B" w14:textId="64A783AF" w:rsidR="008A69EE" w:rsidRPr="008A69EE" w:rsidRDefault="008A69EE" w:rsidP="00F85A46">
            <w:pPr>
              <w:spacing w:after="0" w:line="240" w:lineRule="auto"/>
              <w:jc w:val="center"/>
              <w:rPr>
                <w:ins w:id="1695" w:author="Alotaibi, Raed" w:date="2019-06-19T11:51:00Z"/>
                <w:rFonts w:ascii="Calibri" w:eastAsia="Times New Roman" w:hAnsi="Calibri" w:cs="Calibri"/>
                <w:color w:val="000000"/>
              </w:rPr>
              <w:pPrChange w:id="169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69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1C9E521" w14:textId="0973C71D" w:rsidR="008A69EE" w:rsidRPr="008A69EE" w:rsidRDefault="008A69EE" w:rsidP="00F85A46">
            <w:pPr>
              <w:spacing w:after="0" w:line="240" w:lineRule="auto"/>
              <w:jc w:val="center"/>
              <w:rPr>
                <w:ins w:id="1698" w:author="Alotaibi, Raed" w:date="2019-06-19T11:51:00Z"/>
                <w:rFonts w:ascii="Calibri" w:eastAsia="Times New Roman" w:hAnsi="Calibri" w:cs="Calibri"/>
                <w:color w:val="000000"/>
              </w:rPr>
              <w:pPrChange w:id="169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0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967F781" w14:textId="39AA64A6" w:rsidR="008A69EE" w:rsidRPr="008A69EE" w:rsidRDefault="008A69EE" w:rsidP="00F85A46">
            <w:pPr>
              <w:spacing w:after="0" w:line="240" w:lineRule="auto"/>
              <w:jc w:val="center"/>
              <w:rPr>
                <w:ins w:id="1701" w:author="Alotaibi, Raed" w:date="2019-06-19T11:51:00Z"/>
                <w:rFonts w:ascii="Calibri" w:eastAsia="Times New Roman" w:hAnsi="Calibri" w:cs="Calibri"/>
                <w:color w:val="000000"/>
              </w:rPr>
              <w:pPrChange w:id="170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0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48F0BDF" w14:textId="77777777" w:rsidR="008A69EE" w:rsidRPr="008A69EE" w:rsidRDefault="008A69EE" w:rsidP="00F85A46">
            <w:pPr>
              <w:spacing w:after="0" w:line="240" w:lineRule="auto"/>
              <w:jc w:val="center"/>
              <w:rPr>
                <w:ins w:id="1704" w:author="Alotaibi, Raed" w:date="2019-06-19T11:51:00Z"/>
                <w:rFonts w:ascii="Calibri" w:eastAsia="Times New Roman" w:hAnsi="Calibri" w:cs="Calibri"/>
                <w:color w:val="000000"/>
              </w:rPr>
              <w:pPrChange w:id="1705" w:author="Alotaibi, Raed" w:date="2019-06-19T14:07:00Z">
                <w:pPr>
                  <w:spacing w:after="0" w:line="240" w:lineRule="auto"/>
                  <w:jc w:val="right"/>
                </w:pPr>
              </w:pPrChange>
            </w:pPr>
            <w:ins w:id="1706" w:author="Alotaibi, Raed" w:date="2019-06-19T11:51:00Z">
              <w:r w:rsidRPr="008A69EE">
                <w:rPr>
                  <w:rFonts w:ascii="Calibri" w:eastAsia="Times New Roman" w:hAnsi="Calibri" w:cs="Calibri"/>
                  <w:color w:val="000000"/>
                </w:rPr>
                <w:t>0</w:t>
              </w:r>
            </w:ins>
          </w:p>
        </w:tc>
      </w:tr>
      <w:tr w:rsidR="008A69EE" w:rsidRPr="008A69EE" w14:paraId="40467027" w14:textId="77777777" w:rsidTr="008A69EE">
        <w:trPr>
          <w:trHeight w:val="300"/>
          <w:ins w:id="1707" w:author="Alotaibi, Raed" w:date="2019-06-19T11:51:00Z"/>
          <w:trPrChange w:id="1708"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709"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B4F6D37" w14:textId="77777777" w:rsidR="008A69EE" w:rsidRPr="008A69EE" w:rsidRDefault="008A69EE" w:rsidP="008A69EE">
            <w:pPr>
              <w:spacing w:after="0" w:line="240" w:lineRule="auto"/>
              <w:rPr>
                <w:ins w:id="1710" w:author="Alotaibi, Raed" w:date="2019-06-19T11:51:00Z"/>
                <w:rFonts w:ascii="Calibri" w:eastAsia="Times New Roman" w:hAnsi="Calibri" w:cs="Calibri"/>
                <w:color w:val="000000"/>
              </w:rPr>
            </w:pPr>
            <w:ins w:id="1711" w:author="Alotaibi, Raed" w:date="2019-06-19T11:51:00Z">
              <w:r w:rsidRPr="008A69EE">
                <w:rPr>
                  <w:rFonts w:ascii="Calibri" w:eastAsia="Times New Roman" w:hAnsi="Calibri" w:cs="Calibri"/>
                  <w:color w:val="000000"/>
                </w:rPr>
                <w:t>Ohio</w:t>
              </w:r>
            </w:ins>
          </w:p>
        </w:tc>
        <w:tc>
          <w:tcPr>
            <w:tcW w:w="635" w:type="pct"/>
            <w:tcBorders>
              <w:top w:val="nil"/>
              <w:left w:val="nil"/>
              <w:bottom w:val="single" w:sz="4" w:space="0" w:color="auto"/>
              <w:right w:val="single" w:sz="4" w:space="0" w:color="auto"/>
            </w:tcBorders>
            <w:shd w:val="clear" w:color="auto" w:fill="auto"/>
            <w:noWrap/>
            <w:vAlign w:val="bottom"/>
            <w:hideMark/>
            <w:tcPrChange w:id="171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11DB279" w14:textId="58E40839" w:rsidR="008A69EE" w:rsidRPr="008A69EE" w:rsidRDefault="008A69EE" w:rsidP="00F85A46">
            <w:pPr>
              <w:spacing w:after="0" w:line="240" w:lineRule="auto"/>
              <w:jc w:val="center"/>
              <w:rPr>
                <w:ins w:id="1713" w:author="Alotaibi, Raed" w:date="2019-06-19T11:51:00Z"/>
                <w:rFonts w:ascii="Calibri" w:eastAsia="Times New Roman" w:hAnsi="Calibri" w:cs="Calibri"/>
                <w:color w:val="000000"/>
              </w:rPr>
              <w:pPrChange w:id="171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1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B54771E" w14:textId="77777777" w:rsidR="008A69EE" w:rsidRPr="008A69EE" w:rsidRDefault="008A69EE" w:rsidP="00F85A46">
            <w:pPr>
              <w:spacing w:after="0" w:line="240" w:lineRule="auto"/>
              <w:jc w:val="center"/>
              <w:rPr>
                <w:ins w:id="1716" w:author="Alotaibi, Raed" w:date="2019-06-19T11:51:00Z"/>
                <w:rFonts w:ascii="Calibri" w:eastAsia="Times New Roman" w:hAnsi="Calibri" w:cs="Calibri"/>
                <w:color w:val="000000"/>
              </w:rPr>
              <w:pPrChange w:id="1717" w:author="Alotaibi, Raed" w:date="2019-06-19T14:07:00Z">
                <w:pPr>
                  <w:spacing w:after="0" w:line="240" w:lineRule="auto"/>
                  <w:jc w:val="right"/>
                </w:pPr>
              </w:pPrChange>
            </w:pPr>
            <w:ins w:id="1718"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71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26A855A" w14:textId="77777777" w:rsidR="008A69EE" w:rsidRPr="008A69EE" w:rsidRDefault="008A69EE" w:rsidP="00F85A46">
            <w:pPr>
              <w:spacing w:after="0" w:line="240" w:lineRule="auto"/>
              <w:jc w:val="center"/>
              <w:rPr>
                <w:ins w:id="1720" w:author="Alotaibi, Raed" w:date="2019-06-19T11:51:00Z"/>
                <w:rFonts w:ascii="Calibri" w:eastAsia="Times New Roman" w:hAnsi="Calibri" w:cs="Calibri"/>
                <w:color w:val="000000"/>
              </w:rPr>
              <w:pPrChange w:id="1721" w:author="Alotaibi, Raed" w:date="2019-06-19T14:07:00Z">
                <w:pPr>
                  <w:spacing w:after="0" w:line="240" w:lineRule="auto"/>
                  <w:jc w:val="right"/>
                </w:pPr>
              </w:pPrChange>
            </w:pPr>
            <w:ins w:id="1722"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72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B8AA42A" w14:textId="3F1C5D55" w:rsidR="008A69EE" w:rsidRPr="008A69EE" w:rsidRDefault="008A69EE" w:rsidP="00F85A46">
            <w:pPr>
              <w:spacing w:after="0" w:line="240" w:lineRule="auto"/>
              <w:jc w:val="center"/>
              <w:rPr>
                <w:ins w:id="1724" w:author="Alotaibi, Raed" w:date="2019-06-19T11:51:00Z"/>
                <w:rFonts w:ascii="Calibri" w:eastAsia="Times New Roman" w:hAnsi="Calibri" w:cs="Calibri"/>
                <w:color w:val="000000"/>
              </w:rPr>
              <w:pPrChange w:id="172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2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0C8AA43" w14:textId="3E354B90" w:rsidR="008A69EE" w:rsidRPr="008A69EE" w:rsidRDefault="008A69EE" w:rsidP="00F85A46">
            <w:pPr>
              <w:spacing w:after="0" w:line="240" w:lineRule="auto"/>
              <w:jc w:val="center"/>
              <w:rPr>
                <w:ins w:id="1727" w:author="Alotaibi, Raed" w:date="2019-06-19T11:51:00Z"/>
                <w:rFonts w:ascii="Calibri" w:eastAsia="Times New Roman" w:hAnsi="Calibri" w:cs="Calibri"/>
                <w:color w:val="000000"/>
              </w:rPr>
              <w:pPrChange w:id="172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2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D389F5C" w14:textId="77777777" w:rsidR="008A69EE" w:rsidRPr="008A69EE" w:rsidRDefault="008A69EE" w:rsidP="00F85A46">
            <w:pPr>
              <w:spacing w:after="0" w:line="240" w:lineRule="auto"/>
              <w:jc w:val="center"/>
              <w:rPr>
                <w:ins w:id="1730" w:author="Alotaibi, Raed" w:date="2019-06-19T11:51:00Z"/>
                <w:rFonts w:ascii="Calibri" w:eastAsia="Times New Roman" w:hAnsi="Calibri" w:cs="Calibri"/>
                <w:color w:val="000000"/>
              </w:rPr>
              <w:pPrChange w:id="1731" w:author="Alotaibi, Raed" w:date="2019-06-19T14:07:00Z">
                <w:pPr>
                  <w:spacing w:after="0" w:line="240" w:lineRule="auto"/>
                  <w:jc w:val="right"/>
                </w:pPr>
              </w:pPrChange>
            </w:pPr>
            <w:ins w:id="1732" w:author="Alotaibi, Raed" w:date="2019-06-19T11:51:00Z">
              <w:r w:rsidRPr="008A69EE">
                <w:rPr>
                  <w:rFonts w:ascii="Calibri" w:eastAsia="Times New Roman" w:hAnsi="Calibri" w:cs="Calibri"/>
                  <w:color w:val="000000"/>
                </w:rPr>
                <w:t>2</w:t>
              </w:r>
            </w:ins>
          </w:p>
        </w:tc>
      </w:tr>
      <w:tr w:rsidR="008A69EE" w:rsidRPr="008A69EE" w14:paraId="7ACDF9BE" w14:textId="77777777" w:rsidTr="008A69EE">
        <w:trPr>
          <w:trHeight w:val="300"/>
          <w:ins w:id="1733" w:author="Alotaibi, Raed" w:date="2019-06-19T11:51:00Z"/>
          <w:trPrChange w:id="1734"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735"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94958F0" w14:textId="77777777" w:rsidR="008A69EE" w:rsidRPr="008A69EE" w:rsidRDefault="008A69EE" w:rsidP="008A69EE">
            <w:pPr>
              <w:spacing w:after="0" w:line="240" w:lineRule="auto"/>
              <w:rPr>
                <w:ins w:id="1736" w:author="Alotaibi, Raed" w:date="2019-06-19T11:51:00Z"/>
                <w:rFonts w:ascii="Calibri" w:eastAsia="Times New Roman" w:hAnsi="Calibri" w:cs="Calibri"/>
                <w:color w:val="000000"/>
              </w:rPr>
            </w:pPr>
            <w:ins w:id="1737" w:author="Alotaibi, Raed" w:date="2019-06-19T11:51:00Z">
              <w:r w:rsidRPr="008A69EE">
                <w:rPr>
                  <w:rFonts w:ascii="Calibri" w:eastAsia="Times New Roman" w:hAnsi="Calibri" w:cs="Calibri"/>
                  <w:color w:val="000000"/>
                </w:rPr>
                <w:t>Oklahoma</w:t>
              </w:r>
            </w:ins>
          </w:p>
        </w:tc>
        <w:tc>
          <w:tcPr>
            <w:tcW w:w="635" w:type="pct"/>
            <w:tcBorders>
              <w:top w:val="nil"/>
              <w:left w:val="nil"/>
              <w:bottom w:val="single" w:sz="4" w:space="0" w:color="auto"/>
              <w:right w:val="single" w:sz="4" w:space="0" w:color="auto"/>
            </w:tcBorders>
            <w:shd w:val="clear" w:color="auto" w:fill="auto"/>
            <w:noWrap/>
            <w:vAlign w:val="bottom"/>
            <w:hideMark/>
            <w:tcPrChange w:id="173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DE5E80C" w14:textId="1DA0AA4F" w:rsidR="008A69EE" w:rsidRPr="008A69EE" w:rsidRDefault="008A69EE" w:rsidP="00F85A46">
            <w:pPr>
              <w:spacing w:after="0" w:line="240" w:lineRule="auto"/>
              <w:jc w:val="center"/>
              <w:rPr>
                <w:ins w:id="1739" w:author="Alotaibi, Raed" w:date="2019-06-19T11:51:00Z"/>
                <w:rFonts w:ascii="Calibri" w:eastAsia="Times New Roman" w:hAnsi="Calibri" w:cs="Calibri"/>
                <w:color w:val="000000"/>
              </w:rPr>
              <w:pPrChange w:id="174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4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803EDAD" w14:textId="77777777" w:rsidR="008A69EE" w:rsidRPr="008A69EE" w:rsidRDefault="008A69EE" w:rsidP="00F85A46">
            <w:pPr>
              <w:spacing w:after="0" w:line="240" w:lineRule="auto"/>
              <w:jc w:val="center"/>
              <w:rPr>
                <w:ins w:id="1742" w:author="Alotaibi, Raed" w:date="2019-06-19T11:51:00Z"/>
                <w:rFonts w:ascii="Calibri" w:eastAsia="Times New Roman" w:hAnsi="Calibri" w:cs="Calibri"/>
                <w:color w:val="000000"/>
              </w:rPr>
              <w:pPrChange w:id="1743" w:author="Alotaibi, Raed" w:date="2019-06-19T14:07:00Z">
                <w:pPr>
                  <w:spacing w:after="0" w:line="240" w:lineRule="auto"/>
                  <w:jc w:val="right"/>
                </w:pPr>
              </w:pPrChange>
            </w:pPr>
            <w:ins w:id="1744"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74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9C1CD1C" w14:textId="77777777" w:rsidR="008A69EE" w:rsidRPr="008A69EE" w:rsidRDefault="008A69EE" w:rsidP="00F85A46">
            <w:pPr>
              <w:spacing w:after="0" w:line="240" w:lineRule="auto"/>
              <w:jc w:val="center"/>
              <w:rPr>
                <w:ins w:id="1746" w:author="Alotaibi, Raed" w:date="2019-06-19T11:51:00Z"/>
                <w:rFonts w:ascii="Calibri" w:eastAsia="Times New Roman" w:hAnsi="Calibri" w:cs="Calibri"/>
                <w:color w:val="000000"/>
              </w:rPr>
              <w:pPrChange w:id="1747" w:author="Alotaibi, Raed" w:date="2019-06-19T14:07:00Z">
                <w:pPr>
                  <w:spacing w:after="0" w:line="240" w:lineRule="auto"/>
                  <w:jc w:val="right"/>
                </w:pPr>
              </w:pPrChange>
            </w:pPr>
            <w:ins w:id="1748"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74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AE654AE" w14:textId="37B247C1" w:rsidR="008A69EE" w:rsidRPr="008A69EE" w:rsidRDefault="008A69EE" w:rsidP="00F85A46">
            <w:pPr>
              <w:spacing w:after="0" w:line="240" w:lineRule="auto"/>
              <w:jc w:val="center"/>
              <w:rPr>
                <w:ins w:id="1750" w:author="Alotaibi, Raed" w:date="2019-06-19T11:51:00Z"/>
                <w:rFonts w:ascii="Calibri" w:eastAsia="Times New Roman" w:hAnsi="Calibri" w:cs="Calibri"/>
                <w:color w:val="000000"/>
              </w:rPr>
              <w:pPrChange w:id="175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5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14B892E" w14:textId="77777777" w:rsidR="008A69EE" w:rsidRPr="008A69EE" w:rsidRDefault="008A69EE" w:rsidP="00F85A46">
            <w:pPr>
              <w:spacing w:after="0" w:line="240" w:lineRule="auto"/>
              <w:jc w:val="center"/>
              <w:rPr>
                <w:ins w:id="1753" w:author="Alotaibi, Raed" w:date="2019-06-19T11:51:00Z"/>
                <w:rFonts w:ascii="Calibri" w:eastAsia="Times New Roman" w:hAnsi="Calibri" w:cs="Calibri"/>
                <w:color w:val="000000"/>
              </w:rPr>
              <w:pPrChange w:id="1754" w:author="Alotaibi, Raed" w:date="2019-06-19T14:07:00Z">
                <w:pPr>
                  <w:spacing w:after="0" w:line="240" w:lineRule="auto"/>
                  <w:jc w:val="right"/>
                </w:pPr>
              </w:pPrChange>
            </w:pPr>
            <w:ins w:id="175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75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9DA67D3" w14:textId="77777777" w:rsidR="008A69EE" w:rsidRPr="008A69EE" w:rsidRDefault="008A69EE" w:rsidP="00F85A46">
            <w:pPr>
              <w:spacing w:after="0" w:line="240" w:lineRule="auto"/>
              <w:jc w:val="center"/>
              <w:rPr>
                <w:ins w:id="1757" w:author="Alotaibi, Raed" w:date="2019-06-19T11:51:00Z"/>
                <w:rFonts w:ascii="Calibri" w:eastAsia="Times New Roman" w:hAnsi="Calibri" w:cs="Calibri"/>
                <w:color w:val="000000"/>
              </w:rPr>
              <w:pPrChange w:id="1758" w:author="Alotaibi, Raed" w:date="2019-06-19T14:07:00Z">
                <w:pPr>
                  <w:spacing w:after="0" w:line="240" w:lineRule="auto"/>
                  <w:jc w:val="right"/>
                </w:pPr>
              </w:pPrChange>
            </w:pPr>
            <w:ins w:id="1759" w:author="Alotaibi, Raed" w:date="2019-06-19T11:51:00Z">
              <w:r w:rsidRPr="008A69EE">
                <w:rPr>
                  <w:rFonts w:ascii="Calibri" w:eastAsia="Times New Roman" w:hAnsi="Calibri" w:cs="Calibri"/>
                  <w:color w:val="000000"/>
                </w:rPr>
                <w:t>3</w:t>
              </w:r>
            </w:ins>
          </w:p>
        </w:tc>
      </w:tr>
      <w:tr w:rsidR="008A69EE" w:rsidRPr="008A69EE" w14:paraId="792280C6" w14:textId="77777777" w:rsidTr="008A69EE">
        <w:trPr>
          <w:trHeight w:val="300"/>
          <w:ins w:id="1760" w:author="Alotaibi, Raed" w:date="2019-06-19T11:51:00Z"/>
          <w:trPrChange w:id="1761"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762"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AF2E409" w14:textId="77777777" w:rsidR="008A69EE" w:rsidRPr="008A69EE" w:rsidRDefault="008A69EE" w:rsidP="008A69EE">
            <w:pPr>
              <w:spacing w:after="0" w:line="240" w:lineRule="auto"/>
              <w:rPr>
                <w:ins w:id="1763" w:author="Alotaibi, Raed" w:date="2019-06-19T11:51:00Z"/>
                <w:rFonts w:ascii="Calibri" w:eastAsia="Times New Roman" w:hAnsi="Calibri" w:cs="Calibri"/>
                <w:color w:val="000000"/>
              </w:rPr>
            </w:pPr>
            <w:ins w:id="1764" w:author="Alotaibi, Raed" w:date="2019-06-19T11:51:00Z">
              <w:r w:rsidRPr="008A69EE">
                <w:rPr>
                  <w:rFonts w:ascii="Calibri" w:eastAsia="Times New Roman" w:hAnsi="Calibri" w:cs="Calibri"/>
                  <w:color w:val="000000"/>
                </w:rPr>
                <w:t>Oregon</w:t>
              </w:r>
            </w:ins>
          </w:p>
        </w:tc>
        <w:tc>
          <w:tcPr>
            <w:tcW w:w="635" w:type="pct"/>
            <w:tcBorders>
              <w:top w:val="nil"/>
              <w:left w:val="nil"/>
              <w:bottom w:val="single" w:sz="4" w:space="0" w:color="auto"/>
              <w:right w:val="single" w:sz="4" w:space="0" w:color="auto"/>
            </w:tcBorders>
            <w:shd w:val="clear" w:color="auto" w:fill="auto"/>
            <w:noWrap/>
            <w:vAlign w:val="bottom"/>
            <w:hideMark/>
            <w:tcPrChange w:id="176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3230A67" w14:textId="4D7793A6" w:rsidR="008A69EE" w:rsidRPr="008A69EE" w:rsidRDefault="008A69EE" w:rsidP="00F85A46">
            <w:pPr>
              <w:spacing w:after="0" w:line="240" w:lineRule="auto"/>
              <w:jc w:val="center"/>
              <w:rPr>
                <w:ins w:id="1766" w:author="Alotaibi, Raed" w:date="2019-06-19T11:51:00Z"/>
                <w:rFonts w:ascii="Calibri" w:eastAsia="Times New Roman" w:hAnsi="Calibri" w:cs="Calibri"/>
                <w:color w:val="000000"/>
              </w:rPr>
              <w:pPrChange w:id="176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6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2530927" w14:textId="77777777" w:rsidR="008A69EE" w:rsidRPr="008A69EE" w:rsidRDefault="008A69EE" w:rsidP="00F85A46">
            <w:pPr>
              <w:spacing w:after="0" w:line="240" w:lineRule="auto"/>
              <w:jc w:val="center"/>
              <w:rPr>
                <w:ins w:id="1769" w:author="Alotaibi, Raed" w:date="2019-06-19T11:51:00Z"/>
                <w:rFonts w:ascii="Calibri" w:eastAsia="Times New Roman" w:hAnsi="Calibri" w:cs="Calibri"/>
                <w:color w:val="000000"/>
              </w:rPr>
              <w:pPrChange w:id="1770" w:author="Alotaibi, Raed" w:date="2019-06-19T14:07:00Z">
                <w:pPr>
                  <w:spacing w:after="0" w:line="240" w:lineRule="auto"/>
                  <w:jc w:val="right"/>
                </w:pPr>
              </w:pPrChange>
            </w:pPr>
            <w:ins w:id="177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77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693010C" w14:textId="7F682DA7" w:rsidR="008A69EE" w:rsidRPr="008A69EE" w:rsidRDefault="008A69EE" w:rsidP="00F85A46">
            <w:pPr>
              <w:spacing w:after="0" w:line="240" w:lineRule="auto"/>
              <w:jc w:val="center"/>
              <w:rPr>
                <w:ins w:id="1773" w:author="Alotaibi, Raed" w:date="2019-06-19T11:51:00Z"/>
                <w:rFonts w:ascii="Calibri" w:eastAsia="Times New Roman" w:hAnsi="Calibri" w:cs="Calibri"/>
                <w:color w:val="000000"/>
              </w:rPr>
              <w:pPrChange w:id="177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7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09C0811" w14:textId="5AAC6484" w:rsidR="008A69EE" w:rsidRPr="008A69EE" w:rsidRDefault="008A69EE" w:rsidP="00F85A46">
            <w:pPr>
              <w:spacing w:after="0" w:line="240" w:lineRule="auto"/>
              <w:jc w:val="center"/>
              <w:rPr>
                <w:ins w:id="1776" w:author="Alotaibi, Raed" w:date="2019-06-19T11:51:00Z"/>
                <w:rFonts w:ascii="Calibri" w:eastAsia="Times New Roman" w:hAnsi="Calibri" w:cs="Calibri"/>
                <w:color w:val="000000"/>
              </w:rPr>
              <w:pPrChange w:id="177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7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CEE64CB" w14:textId="2298F7BE" w:rsidR="008A69EE" w:rsidRPr="008A69EE" w:rsidRDefault="008A69EE" w:rsidP="00F85A46">
            <w:pPr>
              <w:spacing w:after="0" w:line="240" w:lineRule="auto"/>
              <w:jc w:val="center"/>
              <w:rPr>
                <w:ins w:id="1779" w:author="Alotaibi, Raed" w:date="2019-06-19T11:51:00Z"/>
                <w:rFonts w:ascii="Calibri" w:eastAsia="Times New Roman" w:hAnsi="Calibri" w:cs="Calibri"/>
                <w:color w:val="000000"/>
              </w:rPr>
              <w:pPrChange w:id="178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8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09D99CF" w14:textId="77777777" w:rsidR="008A69EE" w:rsidRPr="008A69EE" w:rsidRDefault="008A69EE" w:rsidP="00F85A46">
            <w:pPr>
              <w:spacing w:after="0" w:line="240" w:lineRule="auto"/>
              <w:jc w:val="center"/>
              <w:rPr>
                <w:ins w:id="1782" w:author="Alotaibi, Raed" w:date="2019-06-19T11:51:00Z"/>
                <w:rFonts w:ascii="Calibri" w:eastAsia="Times New Roman" w:hAnsi="Calibri" w:cs="Calibri"/>
                <w:color w:val="000000"/>
              </w:rPr>
              <w:pPrChange w:id="1783" w:author="Alotaibi, Raed" w:date="2019-06-19T14:07:00Z">
                <w:pPr>
                  <w:spacing w:after="0" w:line="240" w:lineRule="auto"/>
                  <w:jc w:val="right"/>
                </w:pPr>
              </w:pPrChange>
            </w:pPr>
            <w:ins w:id="1784" w:author="Alotaibi, Raed" w:date="2019-06-19T11:51:00Z">
              <w:r w:rsidRPr="008A69EE">
                <w:rPr>
                  <w:rFonts w:ascii="Calibri" w:eastAsia="Times New Roman" w:hAnsi="Calibri" w:cs="Calibri"/>
                  <w:color w:val="000000"/>
                </w:rPr>
                <w:t>1</w:t>
              </w:r>
            </w:ins>
          </w:p>
        </w:tc>
      </w:tr>
      <w:tr w:rsidR="008A69EE" w:rsidRPr="008A69EE" w14:paraId="6D15189F" w14:textId="77777777" w:rsidTr="008A69EE">
        <w:trPr>
          <w:trHeight w:val="300"/>
          <w:ins w:id="1785" w:author="Alotaibi, Raed" w:date="2019-06-19T11:51:00Z"/>
          <w:trPrChange w:id="1786"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787"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BB31F52" w14:textId="77777777" w:rsidR="008A69EE" w:rsidRPr="008A69EE" w:rsidRDefault="008A69EE" w:rsidP="008A69EE">
            <w:pPr>
              <w:spacing w:after="0" w:line="240" w:lineRule="auto"/>
              <w:rPr>
                <w:ins w:id="1788" w:author="Alotaibi, Raed" w:date="2019-06-19T11:51:00Z"/>
                <w:rFonts w:ascii="Calibri" w:eastAsia="Times New Roman" w:hAnsi="Calibri" w:cs="Calibri"/>
                <w:color w:val="000000"/>
              </w:rPr>
            </w:pPr>
            <w:ins w:id="1789" w:author="Alotaibi, Raed" w:date="2019-06-19T11:51:00Z">
              <w:r w:rsidRPr="008A69EE">
                <w:rPr>
                  <w:rFonts w:ascii="Calibri" w:eastAsia="Times New Roman" w:hAnsi="Calibri" w:cs="Calibri"/>
                  <w:color w:val="000000"/>
                </w:rPr>
                <w:t>Pennsylvania</w:t>
              </w:r>
            </w:ins>
          </w:p>
        </w:tc>
        <w:tc>
          <w:tcPr>
            <w:tcW w:w="635" w:type="pct"/>
            <w:tcBorders>
              <w:top w:val="nil"/>
              <w:left w:val="nil"/>
              <w:bottom w:val="single" w:sz="4" w:space="0" w:color="auto"/>
              <w:right w:val="single" w:sz="4" w:space="0" w:color="auto"/>
            </w:tcBorders>
            <w:shd w:val="clear" w:color="auto" w:fill="auto"/>
            <w:noWrap/>
            <w:vAlign w:val="bottom"/>
            <w:hideMark/>
            <w:tcPrChange w:id="179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1C55C23" w14:textId="6164FB0E" w:rsidR="008A69EE" w:rsidRPr="008A69EE" w:rsidRDefault="008A69EE" w:rsidP="00F85A46">
            <w:pPr>
              <w:spacing w:after="0" w:line="240" w:lineRule="auto"/>
              <w:jc w:val="center"/>
              <w:rPr>
                <w:ins w:id="1791" w:author="Alotaibi, Raed" w:date="2019-06-19T11:51:00Z"/>
                <w:rFonts w:ascii="Calibri" w:eastAsia="Times New Roman" w:hAnsi="Calibri" w:cs="Calibri"/>
                <w:color w:val="000000"/>
              </w:rPr>
              <w:pPrChange w:id="179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79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B6C9243" w14:textId="77777777" w:rsidR="008A69EE" w:rsidRPr="008A69EE" w:rsidRDefault="008A69EE" w:rsidP="00F85A46">
            <w:pPr>
              <w:spacing w:after="0" w:line="240" w:lineRule="auto"/>
              <w:jc w:val="center"/>
              <w:rPr>
                <w:ins w:id="1794" w:author="Alotaibi, Raed" w:date="2019-06-19T11:51:00Z"/>
                <w:rFonts w:ascii="Calibri" w:eastAsia="Times New Roman" w:hAnsi="Calibri" w:cs="Calibri"/>
                <w:color w:val="000000"/>
              </w:rPr>
              <w:pPrChange w:id="1795" w:author="Alotaibi, Raed" w:date="2019-06-19T14:07:00Z">
                <w:pPr>
                  <w:spacing w:after="0" w:line="240" w:lineRule="auto"/>
                  <w:jc w:val="right"/>
                </w:pPr>
              </w:pPrChange>
            </w:pPr>
            <w:ins w:id="1796"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79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F341597" w14:textId="7A00296A" w:rsidR="008A69EE" w:rsidRPr="008A69EE" w:rsidRDefault="008A69EE" w:rsidP="00F85A46">
            <w:pPr>
              <w:spacing w:after="0" w:line="240" w:lineRule="auto"/>
              <w:jc w:val="center"/>
              <w:rPr>
                <w:ins w:id="1798" w:author="Alotaibi, Raed" w:date="2019-06-19T11:51:00Z"/>
                <w:rFonts w:ascii="Calibri" w:eastAsia="Times New Roman" w:hAnsi="Calibri" w:cs="Calibri"/>
                <w:color w:val="000000"/>
              </w:rPr>
              <w:pPrChange w:id="179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0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C2D286F" w14:textId="7341C5D6" w:rsidR="008A69EE" w:rsidRPr="008A69EE" w:rsidRDefault="008A69EE" w:rsidP="00F85A46">
            <w:pPr>
              <w:spacing w:after="0" w:line="240" w:lineRule="auto"/>
              <w:jc w:val="center"/>
              <w:rPr>
                <w:ins w:id="1801" w:author="Alotaibi, Raed" w:date="2019-06-19T11:51:00Z"/>
                <w:rFonts w:ascii="Calibri" w:eastAsia="Times New Roman" w:hAnsi="Calibri" w:cs="Calibri"/>
                <w:color w:val="000000"/>
              </w:rPr>
              <w:pPrChange w:id="180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0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B74F759" w14:textId="77777777" w:rsidR="008A69EE" w:rsidRPr="008A69EE" w:rsidRDefault="008A69EE" w:rsidP="00F85A46">
            <w:pPr>
              <w:spacing w:after="0" w:line="240" w:lineRule="auto"/>
              <w:jc w:val="center"/>
              <w:rPr>
                <w:ins w:id="1804" w:author="Alotaibi, Raed" w:date="2019-06-19T11:51:00Z"/>
                <w:rFonts w:ascii="Calibri" w:eastAsia="Times New Roman" w:hAnsi="Calibri" w:cs="Calibri"/>
                <w:color w:val="000000"/>
              </w:rPr>
              <w:pPrChange w:id="1805" w:author="Alotaibi, Raed" w:date="2019-06-19T14:07:00Z">
                <w:pPr>
                  <w:spacing w:after="0" w:line="240" w:lineRule="auto"/>
                  <w:jc w:val="right"/>
                </w:pPr>
              </w:pPrChange>
            </w:pPr>
            <w:ins w:id="1806"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80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142070B" w14:textId="77777777" w:rsidR="008A69EE" w:rsidRPr="008A69EE" w:rsidRDefault="008A69EE" w:rsidP="00F85A46">
            <w:pPr>
              <w:spacing w:after="0" w:line="240" w:lineRule="auto"/>
              <w:jc w:val="center"/>
              <w:rPr>
                <w:ins w:id="1808" w:author="Alotaibi, Raed" w:date="2019-06-19T11:51:00Z"/>
                <w:rFonts w:ascii="Calibri" w:eastAsia="Times New Roman" w:hAnsi="Calibri" w:cs="Calibri"/>
                <w:color w:val="000000"/>
              </w:rPr>
              <w:pPrChange w:id="1809" w:author="Alotaibi, Raed" w:date="2019-06-19T14:07:00Z">
                <w:pPr>
                  <w:spacing w:after="0" w:line="240" w:lineRule="auto"/>
                  <w:jc w:val="right"/>
                </w:pPr>
              </w:pPrChange>
            </w:pPr>
            <w:ins w:id="1810" w:author="Alotaibi, Raed" w:date="2019-06-19T11:51:00Z">
              <w:r w:rsidRPr="008A69EE">
                <w:rPr>
                  <w:rFonts w:ascii="Calibri" w:eastAsia="Times New Roman" w:hAnsi="Calibri" w:cs="Calibri"/>
                  <w:color w:val="000000"/>
                </w:rPr>
                <w:t>2</w:t>
              </w:r>
            </w:ins>
          </w:p>
        </w:tc>
      </w:tr>
      <w:tr w:rsidR="008A69EE" w:rsidRPr="008A69EE" w14:paraId="70BFD01E" w14:textId="77777777" w:rsidTr="008A69EE">
        <w:trPr>
          <w:trHeight w:val="300"/>
          <w:ins w:id="1811" w:author="Alotaibi, Raed" w:date="2019-06-19T11:51:00Z"/>
          <w:trPrChange w:id="1812"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813"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D5E6D9E" w14:textId="77777777" w:rsidR="008A69EE" w:rsidRPr="008A69EE" w:rsidRDefault="008A69EE" w:rsidP="008A69EE">
            <w:pPr>
              <w:spacing w:after="0" w:line="240" w:lineRule="auto"/>
              <w:rPr>
                <w:ins w:id="1814" w:author="Alotaibi, Raed" w:date="2019-06-19T11:51:00Z"/>
                <w:rFonts w:ascii="Calibri" w:eastAsia="Times New Roman" w:hAnsi="Calibri" w:cs="Calibri"/>
                <w:color w:val="000000"/>
              </w:rPr>
            </w:pPr>
            <w:ins w:id="1815" w:author="Alotaibi, Raed" w:date="2019-06-19T11:51:00Z">
              <w:r w:rsidRPr="008A69EE">
                <w:rPr>
                  <w:rFonts w:ascii="Calibri" w:eastAsia="Times New Roman" w:hAnsi="Calibri" w:cs="Calibri"/>
                  <w:color w:val="000000"/>
                </w:rPr>
                <w:t>Rhode Island</w:t>
              </w:r>
            </w:ins>
          </w:p>
        </w:tc>
        <w:tc>
          <w:tcPr>
            <w:tcW w:w="635" w:type="pct"/>
            <w:tcBorders>
              <w:top w:val="nil"/>
              <w:left w:val="nil"/>
              <w:bottom w:val="single" w:sz="4" w:space="0" w:color="auto"/>
              <w:right w:val="single" w:sz="4" w:space="0" w:color="auto"/>
            </w:tcBorders>
            <w:shd w:val="clear" w:color="auto" w:fill="auto"/>
            <w:noWrap/>
            <w:vAlign w:val="bottom"/>
            <w:hideMark/>
            <w:tcPrChange w:id="181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AA028EF" w14:textId="3D4F862C" w:rsidR="008A69EE" w:rsidRPr="008A69EE" w:rsidRDefault="008A69EE" w:rsidP="00F85A46">
            <w:pPr>
              <w:spacing w:after="0" w:line="240" w:lineRule="auto"/>
              <w:jc w:val="center"/>
              <w:rPr>
                <w:ins w:id="1817" w:author="Alotaibi, Raed" w:date="2019-06-19T11:51:00Z"/>
                <w:rFonts w:ascii="Calibri" w:eastAsia="Times New Roman" w:hAnsi="Calibri" w:cs="Calibri"/>
                <w:color w:val="000000"/>
              </w:rPr>
              <w:pPrChange w:id="181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1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D4F06D5" w14:textId="2EDB2153" w:rsidR="008A69EE" w:rsidRPr="008A69EE" w:rsidRDefault="008A69EE" w:rsidP="00F85A46">
            <w:pPr>
              <w:spacing w:after="0" w:line="240" w:lineRule="auto"/>
              <w:jc w:val="center"/>
              <w:rPr>
                <w:ins w:id="1820" w:author="Alotaibi, Raed" w:date="2019-06-19T11:51:00Z"/>
                <w:rFonts w:ascii="Calibri" w:eastAsia="Times New Roman" w:hAnsi="Calibri" w:cs="Calibri"/>
                <w:color w:val="000000"/>
              </w:rPr>
              <w:pPrChange w:id="182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2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BC5E116" w14:textId="77777777" w:rsidR="008A69EE" w:rsidRPr="008A69EE" w:rsidRDefault="008A69EE" w:rsidP="00F85A46">
            <w:pPr>
              <w:spacing w:after="0" w:line="240" w:lineRule="auto"/>
              <w:jc w:val="center"/>
              <w:rPr>
                <w:ins w:id="1823" w:author="Alotaibi, Raed" w:date="2019-06-19T11:51:00Z"/>
                <w:rFonts w:ascii="Calibri" w:eastAsia="Times New Roman" w:hAnsi="Calibri" w:cs="Calibri"/>
                <w:color w:val="000000"/>
              </w:rPr>
              <w:pPrChange w:id="1824" w:author="Alotaibi, Raed" w:date="2019-06-19T14:07:00Z">
                <w:pPr>
                  <w:spacing w:after="0" w:line="240" w:lineRule="auto"/>
                  <w:jc w:val="right"/>
                </w:pPr>
              </w:pPrChange>
            </w:pPr>
            <w:ins w:id="182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82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158DC51" w14:textId="77777777" w:rsidR="008A69EE" w:rsidRPr="008A69EE" w:rsidRDefault="008A69EE" w:rsidP="00F85A46">
            <w:pPr>
              <w:spacing w:after="0" w:line="240" w:lineRule="auto"/>
              <w:jc w:val="center"/>
              <w:rPr>
                <w:ins w:id="1827" w:author="Alotaibi, Raed" w:date="2019-06-19T11:51:00Z"/>
                <w:rFonts w:ascii="Calibri" w:eastAsia="Times New Roman" w:hAnsi="Calibri" w:cs="Calibri"/>
                <w:color w:val="000000"/>
              </w:rPr>
              <w:pPrChange w:id="1828" w:author="Alotaibi, Raed" w:date="2019-06-19T14:07:00Z">
                <w:pPr>
                  <w:spacing w:after="0" w:line="240" w:lineRule="auto"/>
                  <w:jc w:val="right"/>
                </w:pPr>
              </w:pPrChange>
            </w:pPr>
            <w:ins w:id="182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83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908C24E" w14:textId="279A30BD" w:rsidR="008A69EE" w:rsidRPr="008A69EE" w:rsidRDefault="008A69EE" w:rsidP="00F85A46">
            <w:pPr>
              <w:spacing w:after="0" w:line="240" w:lineRule="auto"/>
              <w:jc w:val="center"/>
              <w:rPr>
                <w:ins w:id="1831" w:author="Alotaibi, Raed" w:date="2019-06-19T11:51:00Z"/>
                <w:rFonts w:ascii="Calibri" w:eastAsia="Times New Roman" w:hAnsi="Calibri" w:cs="Calibri"/>
                <w:color w:val="000000"/>
              </w:rPr>
              <w:pPrChange w:id="183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3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012EAA1" w14:textId="77777777" w:rsidR="008A69EE" w:rsidRPr="008A69EE" w:rsidRDefault="008A69EE" w:rsidP="00F85A46">
            <w:pPr>
              <w:spacing w:after="0" w:line="240" w:lineRule="auto"/>
              <w:jc w:val="center"/>
              <w:rPr>
                <w:ins w:id="1834" w:author="Alotaibi, Raed" w:date="2019-06-19T11:51:00Z"/>
                <w:rFonts w:ascii="Calibri" w:eastAsia="Times New Roman" w:hAnsi="Calibri" w:cs="Calibri"/>
                <w:color w:val="000000"/>
              </w:rPr>
              <w:pPrChange w:id="1835" w:author="Alotaibi, Raed" w:date="2019-06-19T14:07:00Z">
                <w:pPr>
                  <w:spacing w:after="0" w:line="240" w:lineRule="auto"/>
                  <w:jc w:val="right"/>
                </w:pPr>
              </w:pPrChange>
            </w:pPr>
            <w:ins w:id="1836" w:author="Alotaibi, Raed" w:date="2019-06-19T11:51:00Z">
              <w:r w:rsidRPr="008A69EE">
                <w:rPr>
                  <w:rFonts w:ascii="Calibri" w:eastAsia="Times New Roman" w:hAnsi="Calibri" w:cs="Calibri"/>
                  <w:color w:val="000000"/>
                </w:rPr>
                <w:t>2</w:t>
              </w:r>
            </w:ins>
          </w:p>
        </w:tc>
      </w:tr>
      <w:tr w:rsidR="008A69EE" w:rsidRPr="008A69EE" w14:paraId="09B3D4F5" w14:textId="77777777" w:rsidTr="008A69EE">
        <w:trPr>
          <w:trHeight w:val="300"/>
          <w:ins w:id="1837" w:author="Alotaibi, Raed" w:date="2019-06-19T11:51:00Z"/>
          <w:trPrChange w:id="1838"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839"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9A0007F" w14:textId="77777777" w:rsidR="008A69EE" w:rsidRPr="008A69EE" w:rsidRDefault="008A69EE" w:rsidP="008A69EE">
            <w:pPr>
              <w:spacing w:after="0" w:line="240" w:lineRule="auto"/>
              <w:rPr>
                <w:ins w:id="1840" w:author="Alotaibi, Raed" w:date="2019-06-19T11:51:00Z"/>
                <w:rFonts w:ascii="Calibri" w:eastAsia="Times New Roman" w:hAnsi="Calibri" w:cs="Calibri"/>
                <w:color w:val="000000"/>
              </w:rPr>
            </w:pPr>
            <w:ins w:id="1841" w:author="Alotaibi, Raed" w:date="2019-06-19T11:51:00Z">
              <w:r w:rsidRPr="008A69EE">
                <w:rPr>
                  <w:rFonts w:ascii="Calibri" w:eastAsia="Times New Roman" w:hAnsi="Calibri" w:cs="Calibri"/>
                  <w:color w:val="000000"/>
                </w:rPr>
                <w:t>South Carolina</w:t>
              </w:r>
            </w:ins>
          </w:p>
        </w:tc>
        <w:tc>
          <w:tcPr>
            <w:tcW w:w="635" w:type="pct"/>
            <w:tcBorders>
              <w:top w:val="nil"/>
              <w:left w:val="nil"/>
              <w:bottom w:val="single" w:sz="4" w:space="0" w:color="auto"/>
              <w:right w:val="single" w:sz="4" w:space="0" w:color="auto"/>
            </w:tcBorders>
            <w:shd w:val="clear" w:color="auto" w:fill="auto"/>
            <w:noWrap/>
            <w:vAlign w:val="bottom"/>
            <w:hideMark/>
            <w:tcPrChange w:id="184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A3FB11F" w14:textId="614C965A" w:rsidR="008A69EE" w:rsidRPr="008A69EE" w:rsidRDefault="008A69EE" w:rsidP="00F85A46">
            <w:pPr>
              <w:spacing w:after="0" w:line="240" w:lineRule="auto"/>
              <w:jc w:val="center"/>
              <w:rPr>
                <w:ins w:id="1843" w:author="Alotaibi, Raed" w:date="2019-06-19T11:51:00Z"/>
                <w:rFonts w:ascii="Calibri" w:eastAsia="Times New Roman" w:hAnsi="Calibri" w:cs="Calibri"/>
                <w:color w:val="000000"/>
              </w:rPr>
              <w:pPrChange w:id="184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4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87AD9D0" w14:textId="5230F6C7" w:rsidR="008A69EE" w:rsidRPr="008A69EE" w:rsidRDefault="008A69EE" w:rsidP="00F85A46">
            <w:pPr>
              <w:spacing w:after="0" w:line="240" w:lineRule="auto"/>
              <w:jc w:val="center"/>
              <w:rPr>
                <w:ins w:id="1846" w:author="Alotaibi, Raed" w:date="2019-06-19T11:51:00Z"/>
                <w:rFonts w:ascii="Calibri" w:eastAsia="Times New Roman" w:hAnsi="Calibri" w:cs="Calibri"/>
                <w:color w:val="000000"/>
              </w:rPr>
              <w:pPrChange w:id="184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4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C02DB72" w14:textId="3B780257" w:rsidR="008A69EE" w:rsidRPr="008A69EE" w:rsidRDefault="008A69EE" w:rsidP="00F85A46">
            <w:pPr>
              <w:spacing w:after="0" w:line="240" w:lineRule="auto"/>
              <w:jc w:val="center"/>
              <w:rPr>
                <w:ins w:id="1849" w:author="Alotaibi, Raed" w:date="2019-06-19T11:51:00Z"/>
                <w:rFonts w:ascii="Calibri" w:eastAsia="Times New Roman" w:hAnsi="Calibri" w:cs="Calibri"/>
                <w:color w:val="000000"/>
              </w:rPr>
              <w:pPrChange w:id="185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5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4A9B148" w14:textId="05FE997A" w:rsidR="008A69EE" w:rsidRPr="008A69EE" w:rsidRDefault="008A69EE" w:rsidP="00F85A46">
            <w:pPr>
              <w:spacing w:after="0" w:line="240" w:lineRule="auto"/>
              <w:jc w:val="center"/>
              <w:rPr>
                <w:ins w:id="1852" w:author="Alotaibi, Raed" w:date="2019-06-19T11:51:00Z"/>
                <w:rFonts w:ascii="Calibri" w:eastAsia="Times New Roman" w:hAnsi="Calibri" w:cs="Calibri"/>
                <w:color w:val="000000"/>
              </w:rPr>
              <w:pPrChange w:id="185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5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D02DD37" w14:textId="135296F1" w:rsidR="008A69EE" w:rsidRPr="008A69EE" w:rsidRDefault="008A69EE" w:rsidP="00F85A46">
            <w:pPr>
              <w:spacing w:after="0" w:line="240" w:lineRule="auto"/>
              <w:jc w:val="center"/>
              <w:rPr>
                <w:ins w:id="1855" w:author="Alotaibi, Raed" w:date="2019-06-19T11:51:00Z"/>
                <w:rFonts w:ascii="Calibri" w:eastAsia="Times New Roman" w:hAnsi="Calibri" w:cs="Calibri"/>
                <w:color w:val="000000"/>
              </w:rPr>
              <w:pPrChange w:id="185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5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1ED5A74" w14:textId="77777777" w:rsidR="008A69EE" w:rsidRPr="008A69EE" w:rsidRDefault="008A69EE" w:rsidP="00F85A46">
            <w:pPr>
              <w:spacing w:after="0" w:line="240" w:lineRule="auto"/>
              <w:jc w:val="center"/>
              <w:rPr>
                <w:ins w:id="1858" w:author="Alotaibi, Raed" w:date="2019-06-19T11:51:00Z"/>
                <w:rFonts w:ascii="Calibri" w:eastAsia="Times New Roman" w:hAnsi="Calibri" w:cs="Calibri"/>
                <w:color w:val="000000"/>
              </w:rPr>
              <w:pPrChange w:id="1859" w:author="Alotaibi, Raed" w:date="2019-06-19T14:07:00Z">
                <w:pPr>
                  <w:spacing w:after="0" w:line="240" w:lineRule="auto"/>
                  <w:jc w:val="right"/>
                </w:pPr>
              </w:pPrChange>
            </w:pPr>
            <w:ins w:id="1860" w:author="Alotaibi, Raed" w:date="2019-06-19T11:51:00Z">
              <w:r w:rsidRPr="008A69EE">
                <w:rPr>
                  <w:rFonts w:ascii="Calibri" w:eastAsia="Times New Roman" w:hAnsi="Calibri" w:cs="Calibri"/>
                  <w:color w:val="000000"/>
                </w:rPr>
                <w:t>0</w:t>
              </w:r>
            </w:ins>
          </w:p>
        </w:tc>
      </w:tr>
      <w:tr w:rsidR="008A69EE" w:rsidRPr="008A69EE" w14:paraId="006DA4DD" w14:textId="77777777" w:rsidTr="008A69EE">
        <w:trPr>
          <w:trHeight w:val="300"/>
          <w:ins w:id="1861" w:author="Alotaibi, Raed" w:date="2019-06-19T11:51:00Z"/>
          <w:trPrChange w:id="1862"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863"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2FD730D" w14:textId="77777777" w:rsidR="008A69EE" w:rsidRPr="008A69EE" w:rsidRDefault="008A69EE" w:rsidP="008A69EE">
            <w:pPr>
              <w:spacing w:after="0" w:line="240" w:lineRule="auto"/>
              <w:rPr>
                <w:ins w:id="1864" w:author="Alotaibi, Raed" w:date="2019-06-19T11:51:00Z"/>
                <w:rFonts w:ascii="Calibri" w:eastAsia="Times New Roman" w:hAnsi="Calibri" w:cs="Calibri"/>
                <w:color w:val="000000"/>
              </w:rPr>
            </w:pPr>
            <w:ins w:id="1865" w:author="Alotaibi, Raed" w:date="2019-06-19T11:51:00Z">
              <w:r w:rsidRPr="008A69EE">
                <w:rPr>
                  <w:rFonts w:ascii="Calibri" w:eastAsia="Times New Roman" w:hAnsi="Calibri" w:cs="Calibri"/>
                  <w:color w:val="000000"/>
                </w:rPr>
                <w:t>South Dakota</w:t>
              </w:r>
            </w:ins>
          </w:p>
        </w:tc>
        <w:tc>
          <w:tcPr>
            <w:tcW w:w="635" w:type="pct"/>
            <w:tcBorders>
              <w:top w:val="nil"/>
              <w:left w:val="nil"/>
              <w:bottom w:val="single" w:sz="4" w:space="0" w:color="auto"/>
              <w:right w:val="single" w:sz="4" w:space="0" w:color="auto"/>
            </w:tcBorders>
            <w:shd w:val="clear" w:color="auto" w:fill="auto"/>
            <w:noWrap/>
            <w:vAlign w:val="bottom"/>
            <w:hideMark/>
            <w:tcPrChange w:id="186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033A575" w14:textId="6275692D" w:rsidR="008A69EE" w:rsidRPr="008A69EE" w:rsidRDefault="008A69EE" w:rsidP="00F85A46">
            <w:pPr>
              <w:spacing w:after="0" w:line="240" w:lineRule="auto"/>
              <w:jc w:val="center"/>
              <w:rPr>
                <w:ins w:id="1867" w:author="Alotaibi, Raed" w:date="2019-06-19T11:51:00Z"/>
                <w:rFonts w:ascii="Calibri" w:eastAsia="Times New Roman" w:hAnsi="Calibri" w:cs="Calibri"/>
                <w:color w:val="000000"/>
              </w:rPr>
              <w:pPrChange w:id="186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6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85F7210" w14:textId="4D50C414" w:rsidR="008A69EE" w:rsidRPr="008A69EE" w:rsidRDefault="008A69EE" w:rsidP="00F85A46">
            <w:pPr>
              <w:spacing w:after="0" w:line="240" w:lineRule="auto"/>
              <w:jc w:val="center"/>
              <w:rPr>
                <w:ins w:id="1870" w:author="Alotaibi, Raed" w:date="2019-06-19T11:51:00Z"/>
                <w:rFonts w:ascii="Calibri" w:eastAsia="Times New Roman" w:hAnsi="Calibri" w:cs="Calibri"/>
                <w:color w:val="000000"/>
              </w:rPr>
              <w:pPrChange w:id="187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7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0A7B39E" w14:textId="2E7F2036" w:rsidR="008A69EE" w:rsidRPr="008A69EE" w:rsidRDefault="008A69EE" w:rsidP="00F85A46">
            <w:pPr>
              <w:spacing w:after="0" w:line="240" w:lineRule="auto"/>
              <w:jc w:val="center"/>
              <w:rPr>
                <w:ins w:id="1873" w:author="Alotaibi, Raed" w:date="2019-06-19T11:51:00Z"/>
                <w:rFonts w:ascii="Calibri" w:eastAsia="Times New Roman" w:hAnsi="Calibri" w:cs="Calibri"/>
                <w:color w:val="000000"/>
              </w:rPr>
              <w:pPrChange w:id="187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7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CA28C23" w14:textId="5E039580" w:rsidR="008A69EE" w:rsidRPr="008A69EE" w:rsidRDefault="008A69EE" w:rsidP="00F85A46">
            <w:pPr>
              <w:spacing w:after="0" w:line="240" w:lineRule="auto"/>
              <w:jc w:val="center"/>
              <w:rPr>
                <w:ins w:id="1876" w:author="Alotaibi, Raed" w:date="2019-06-19T11:51:00Z"/>
                <w:rFonts w:ascii="Calibri" w:eastAsia="Times New Roman" w:hAnsi="Calibri" w:cs="Calibri"/>
                <w:color w:val="000000"/>
              </w:rPr>
              <w:pPrChange w:id="187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7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2E70F75" w14:textId="4A8B4031" w:rsidR="008A69EE" w:rsidRPr="008A69EE" w:rsidRDefault="008A69EE" w:rsidP="00F85A46">
            <w:pPr>
              <w:spacing w:after="0" w:line="240" w:lineRule="auto"/>
              <w:jc w:val="center"/>
              <w:rPr>
                <w:ins w:id="1879" w:author="Alotaibi, Raed" w:date="2019-06-19T11:51:00Z"/>
                <w:rFonts w:ascii="Calibri" w:eastAsia="Times New Roman" w:hAnsi="Calibri" w:cs="Calibri"/>
                <w:color w:val="000000"/>
              </w:rPr>
              <w:pPrChange w:id="188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8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548AEFA" w14:textId="77777777" w:rsidR="008A69EE" w:rsidRPr="008A69EE" w:rsidRDefault="008A69EE" w:rsidP="00F85A46">
            <w:pPr>
              <w:spacing w:after="0" w:line="240" w:lineRule="auto"/>
              <w:jc w:val="center"/>
              <w:rPr>
                <w:ins w:id="1882" w:author="Alotaibi, Raed" w:date="2019-06-19T11:51:00Z"/>
                <w:rFonts w:ascii="Calibri" w:eastAsia="Times New Roman" w:hAnsi="Calibri" w:cs="Calibri"/>
                <w:color w:val="000000"/>
              </w:rPr>
              <w:pPrChange w:id="1883" w:author="Alotaibi, Raed" w:date="2019-06-19T14:07:00Z">
                <w:pPr>
                  <w:spacing w:after="0" w:line="240" w:lineRule="auto"/>
                  <w:jc w:val="right"/>
                </w:pPr>
              </w:pPrChange>
            </w:pPr>
            <w:ins w:id="1884" w:author="Alotaibi, Raed" w:date="2019-06-19T11:51:00Z">
              <w:r w:rsidRPr="008A69EE">
                <w:rPr>
                  <w:rFonts w:ascii="Calibri" w:eastAsia="Times New Roman" w:hAnsi="Calibri" w:cs="Calibri"/>
                  <w:color w:val="000000"/>
                </w:rPr>
                <w:t>0</w:t>
              </w:r>
            </w:ins>
          </w:p>
        </w:tc>
      </w:tr>
      <w:tr w:rsidR="008A69EE" w:rsidRPr="008A69EE" w14:paraId="684DCD43" w14:textId="77777777" w:rsidTr="008A69EE">
        <w:trPr>
          <w:trHeight w:val="300"/>
          <w:ins w:id="1885" w:author="Alotaibi, Raed" w:date="2019-06-19T11:51:00Z"/>
          <w:trPrChange w:id="1886"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887"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95A5608" w14:textId="77777777" w:rsidR="008A69EE" w:rsidRPr="008A69EE" w:rsidRDefault="008A69EE" w:rsidP="008A69EE">
            <w:pPr>
              <w:spacing w:after="0" w:line="240" w:lineRule="auto"/>
              <w:rPr>
                <w:ins w:id="1888" w:author="Alotaibi, Raed" w:date="2019-06-19T11:51:00Z"/>
                <w:rFonts w:ascii="Calibri" w:eastAsia="Times New Roman" w:hAnsi="Calibri" w:cs="Calibri"/>
                <w:color w:val="000000"/>
              </w:rPr>
            </w:pPr>
            <w:ins w:id="1889" w:author="Alotaibi, Raed" w:date="2019-06-19T11:51:00Z">
              <w:r w:rsidRPr="008A69EE">
                <w:rPr>
                  <w:rFonts w:ascii="Calibri" w:eastAsia="Times New Roman" w:hAnsi="Calibri" w:cs="Calibri"/>
                  <w:color w:val="000000"/>
                </w:rPr>
                <w:t>Tennessee</w:t>
              </w:r>
            </w:ins>
          </w:p>
        </w:tc>
        <w:tc>
          <w:tcPr>
            <w:tcW w:w="635" w:type="pct"/>
            <w:tcBorders>
              <w:top w:val="nil"/>
              <w:left w:val="nil"/>
              <w:bottom w:val="single" w:sz="4" w:space="0" w:color="auto"/>
              <w:right w:val="single" w:sz="4" w:space="0" w:color="auto"/>
            </w:tcBorders>
            <w:shd w:val="clear" w:color="auto" w:fill="auto"/>
            <w:noWrap/>
            <w:vAlign w:val="bottom"/>
            <w:hideMark/>
            <w:tcPrChange w:id="189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9A316AB" w14:textId="5B2A78D5" w:rsidR="008A69EE" w:rsidRPr="008A69EE" w:rsidRDefault="008A69EE" w:rsidP="00F85A46">
            <w:pPr>
              <w:spacing w:after="0" w:line="240" w:lineRule="auto"/>
              <w:jc w:val="center"/>
              <w:rPr>
                <w:ins w:id="1891" w:author="Alotaibi, Raed" w:date="2019-06-19T11:51:00Z"/>
                <w:rFonts w:ascii="Calibri" w:eastAsia="Times New Roman" w:hAnsi="Calibri" w:cs="Calibri"/>
                <w:color w:val="000000"/>
              </w:rPr>
              <w:pPrChange w:id="1892"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9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0A99871" w14:textId="076A65D7" w:rsidR="008A69EE" w:rsidRPr="008A69EE" w:rsidRDefault="008A69EE" w:rsidP="00F85A46">
            <w:pPr>
              <w:spacing w:after="0" w:line="240" w:lineRule="auto"/>
              <w:jc w:val="center"/>
              <w:rPr>
                <w:ins w:id="1894" w:author="Alotaibi, Raed" w:date="2019-06-19T11:51:00Z"/>
                <w:rFonts w:ascii="Calibri" w:eastAsia="Times New Roman" w:hAnsi="Calibri" w:cs="Calibri"/>
                <w:color w:val="000000"/>
              </w:rPr>
              <w:pPrChange w:id="189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9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54A0203" w14:textId="17D19025" w:rsidR="008A69EE" w:rsidRPr="008A69EE" w:rsidRDefault="008A69EE" w:rsidP="00F85A46">
            <w:pPr>
              <w:spacing w:after="0" w:line="240" w:lineRule="auto"/>
              <w:jc w:val="center"/>
              <w:rPr>
                <w:ins w:id="1897" w:author="Alotaibi, Raed" w:date="2019-06-19T11:51:00Z"/>
                <w:rFonts w:ascii="Calibri" w:eastAsia="Times New Roman" w:hAnsi="Calibri" w:cs="Calibri"/>
                <w:color w:val="000000"/>
              </w:rPr>
              <w:pPrChange w:id="189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89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33C1A90" w14:textId="5D93A744" w:rsidR="008A69EE" w:rsidRPr="008A69EE" w:rsidRDefault="008A69EE" w:rsidP="00F85A46">
            <w:pPr>
              <w:spacing w:after="0" w:line="240" w:lineRule="auto"/>
              <w:jc w:val="center"/>
              <w:rPr>
                <w:ins w:id="1900" w:author="Alotaibi, Raed" w:date="2019-06-19T11:51:00Z"/>
                <w:rFonts w:ascii="Calibri" w:eastAsia="Times New Roman" w:hAnsi="Calibri" w:cs="Calibri"/>
                <w:color w:val="000000"/>
              </w:rPr>
              <w:pPrChange w:id="190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90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3D3C854" w14:textId="0484D504" w:rsidR="008A69EE" w:rsidRPr="008A69EE" w:rsidRDefault="008A69EE" w:rsidP="00F85A46">
            <w:pPr>
              <w:spacing w:after="0" w:line="240" w:lineRule="auto"/>
              <w:jc w:val="center"/>
              <w:rPr>
                <w:ins w:id="1903" w:author="Alotaibi, Raed" w:date="2019-06-19T11:51:00Z"/>
                <w:rFonts w:ascii="Calibri" w:eastAsia="Times New Roman" w:hAnsi="Calibri" w:cs="Calibri"/>
                <w:color w:val="000000"/>
              </w:rPr>
              <w:pPrChange w:id="190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90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EB8F2F8" w14:textId="77777777" w:rsidR="008A69EE" w:rsidRPr="008A69EE" w:rsidRDefault="008A69EE" w:rsidP="00F85A46">
            <w:pPr>
              <w:spacing w:after="0" w:line="240" w:lineRule="auto"/>
              <w:jc w:val="center"/>
              <w:rPr>
                <w:ins w:id="1906" w:author="Alotaibi, Raed" w:date="2019-06-19T11:51:00Z"/>
                <w:rFonts w:ascii="Calibri" w:eastAsia="Times New Roman" w:hAnsi="Calibri" w:cs="Calibri"/>
                <w:color w:val="000000"/>
              </w:rPr>
              <w:pPrChange w:id="1907" w:author="Alotaibi, Raed" w:date="2019-06-19T14:07:00Z">
                <w:pPr>
                  <w:spacing w:after="0" w:line="240" w:lineRule="auto"/>
                  <w:jc w:val="right"/>
                </w:pPr>
              </w:pPrChange>
            </w:pPr>
            <w:ins w:id="1908" w:author="Alotaibi, Raed" w:date="2019-06-19T11:51:00Z">
              <w:r w:rsidRPr="008A69EE">
                <w:rPr>
                  <w:rFonts w:ascii="Calibri" w:eastAsia="Times New Roman" w:hAnsi="Calibri" w:cs="Calibri"/>
                  <w:color w:val="000000"/>
                </w:rPr>
                <w:t>0</w:t>
              </w:r>
            </w:ins>
          </w:p>
        </w:tc>
      </w:tr>
      <w:tr w:rsidR="008A69EE" w:rsidRPr="008A69EE" w14:paraId="644169F9" w14:textId="77777777" w:rsidTr="008A69EE">
        <w:trPr>
          <w:trHeight w:val="300"/>
          <w:ins w:id="1909" w:author="Alotaibi, Raed" w:date="2019-06-19T11:51:00Z"/>
          <w:trPrChange w:id="1910"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911"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BC873E3" w14:textId="77777777" w:rsidR="008A69EE" w:rsidRPr="008A69EE" w:rsidRDefault="008A69EE" w:rsidP="008A69EE">
            <w:pPr>
              <w:spacing w:after="0" w:line="240" w:lineRule="auto"/>
              <w:rPr>
                <w:ins w:id="1912" w:author="Alotaibi, Raed" w:date="2019-06-19T11:51:00Z"/>
                <w:rFonts w:ascii="Calibri" w:eastAsia="Times New Roman" w:hAnsi="Calibri" w:cs="Calibri"/>
                <w:color w:val="000000"/>
              </w:rPr>
            </w:pPr>
            <w:ins w:id="1913" w:author="Alotaibi, Raed" w:date="2019-06-19T11:51:00Z">
              <w:r w:rsidRPr="008A69EE">
                <w:rPr>
                  <w:rFonts w:ascii="Calibri" w:eastAsia="Times New Roman" w:hAnsi="Calibri" w:cs="Calibri"/>
                  <w:color w:val="000000"/>
                </w:rPr>
                <w:t>Texas</w:t>
              </w:r>
            </w:ins>
          </w:p>
        </w:tc>
        <w:tc>
          <w:tcPr>
            <w:tcW w:w="635" w:type="pct"/>
            <w:tcBorders>
              <w:top w:val="nil"/>
              <w:left w:val="nil"/>
              <w:bottom w:val="single" w:sz="4" w:space="0" w:color="auto"/>
              <w:right w:val="single" w:sz="4" w:space="0" w:color="auto"/>
            </w:tcBorders>
            <w:shd w:val="clear" w:color="auto" w:fill="auto"/>
            <w:noWrap/>
            <w:vAlign w:val="bottom"/>
            <w:hideMark/>
            <w:tcPrChange w:id="191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4127833" w14:textId="77777777" w:rsidR="008A69EE" w:rsidRPr="008A69EE" w:rsidRDefault="008A69EE" w:rsidP="00F85A46">
            <w:pPr>
              <w:spacing w:after="0" w:line="240" w:lineRule="auto"/>
              <w:jc w:val="center"/>
              <w:rPr>
                <w:ins w:id="1915" w:author="Alotaibi, Raed" w:date="2019-06-19T11:51:00Z"/>
                <w:rFonts w:ascii="Calibri" w:eastAsia="Times New Roman" w:hAnsi="Calibri" w:cs="Calibri"/>
                <w:color w:val="000000"/>
              </w:rPr>
              <w:pPrChange w:id="1916" w:author="Alotaibi, Raed" w:date="2019-06-19T14:07:00Z">
                <w:pPr>
                  <w:spacing w:after="0" w:line="240" w:lineRule="auto"/>
                  <w:jc w:val="right"/>
                </w:pPr>
              </w:pPrChange>
            </w:pPr>
            <w:ins w:id="191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1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39A00DC" w14:textId="76ECB0D9" w:rsidR="008A69EE" w:rsidRPr="008A69EE" w:rsidRDefault="008A69EE" w:rsidP="00F85A46">
            <w:pPr>
              <w:spacing w:after="0" w:line="240" w:lineRule="auto"/>
              <w:jc w:val="center"/>
              <w:rPr>
                <w:ins w:id="1919" w:author="Alotaibi, Raed" w:date="2019-06-19T11:51:00Z"/>
                <w:rFonts w:ascii="Calibri" w:eastAsia="Times New Roman" w:hAnsi="Calibri" w:cs="Calibri"/>
                <w:color w:val="000000"/>
              </w:rPr>
              <w:pPrChange w:id="192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92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61FEAEF" w14:textId="77777777" w:rsidR="008A69EE" w:rsidRPr="008A69EE" w:rsidRDefault="008A69EE" w:rsidP="00F85A46">
            <w:pPr>
              <w:spacing w:after="0" w:line="240" w:lineRule="auto"/>
              <w:jc w:val="center"/>
              <w:rPr>
                <w:ins w:id="1922" w:author="Alotaibi, Raed" w:date="2019-06-19T11:51:00Z"/>
                <w:rFonts w:ascii="Calibri" w:eastAsia="Times New Roman" w:hAnsi="Calibri" w:cs="Calibri"/>
                <w:color w:val="000000"/>
              </w:rPr>
              <w:pPrChange w:id="1923" w:author="Alotaibi, Raed" w:date="2019-06-19T14:07:00Z">
                <w:pPr>
                  <w:spacing w:after="0" w:line="240" w:lineRule="auto"/>
                  <w:jc w:val="right"/>
                </w:pPr>
              </w:pPrChange>
            </w:pPr>
            <w:ins w:id="1924"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2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184CC22" w14:textId="77777777" w:rsidR="008A69EE" w:rsidRPr="008A69EE" w:rsidRDefault="008A69EE" w:rsidP="00F85A46">
            <w:pPr>
              <w:spacing w:after="0" w:line="240" w:lineRule="auto"/>
              <w:jc w:val="center"/>
              <w:rPr>
                <w:ins w:id="1926" w:author="Alotaibi, Raed" w:date="2019-06-19T11:51:00Z"/>
                <w:rFonts w:ascii="Calibri" w:eastAsia="Times New Roman" w:hAnsi="Calibri" w:cs="Calibri"/>
                <w:color w:val="000000"/>
              </w:rPr>
              <w:pPrChange w:id="1927" w:author="Alotaibi, Raed" w:date="2019-06-19T14:07:00Z">
                <w:pPr>
                  <w:spacing w:after="0" w:line="240" w:lineRule="auto"/>
                  <w:jc w:val="right"/>
                </w:pPr>
              </w:pPrChange>
            </w:pPr>
            <w:ins w:id="1928"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2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E981131" w14:textId="77777777" w:rsidR="008A69EE" w:rsidRPr="008A69EE" w:rsidRDefault="008A69EE" w:rsidP="00F85A46">
            <w:pPr>
              <w:spacing w:after="0" w:line="240" w:lineRule="auto"/>
              <w:jc w:val="center"/>
              <w:rPr>
                <w:ins w:id="1930" w:author="Alotaibi, Raed" w:date="2019-06-19T11:51:00Z"/>
                <w:rFonts w:ascii="Calibri" w:eastAsia="Times New Roman" w:hAnsi="Calibri" w:cs="Calibri"/>
                <w:color w:val="000000"/>
              </w:rPr>
              <w:pPrChange w:id="1931" w:author="Alotaibi, Raed" w:date="2019-06-19T14:07:00Z">
                <w:pPr>
                  <w:spacing w:after="0" w:line="240" w:lineRule="auto"/>
                  <w:jc w:val="right"/>
                </w:pPr>
              </w:pPrChange>
            </w:pPr>
            <w:ins w:id="1932"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3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AD83A4D" w14:textId="77777777" w:rsidR="008A69EE" w:rsidRPr="008A69EE" w:rsidRDefault="008A69EE" w:rsidP="00F85A46">
            <w:pPr>
              <w:spacing w:after="0" w:line="240" w:lineRule="auto"/>
              <w:jc w:val="center"/>
              <w:rPr>
                <w:ins w:id="1934" w:author="Alotaibi, Raed" w:date="2019-06-19T11:51:00Z"/>
                <w:rFonts w:ascii="Calibri" w:eastAsia="Times New Roman" w:hAnsi="Calibri" w:cs="Calibri"/>
                <w:color w:val="000000"/>
              </w:rPr>
              <w:pPrChange w:id="1935" w:author="Alotaibi, Raed" w:date="2019-06-19T14:07:00Z">
                <w:pPr>
                  <w:spacing w:after="0" w:line="240" w:lineRule="auto"/>
                  <w:jc w:val="right"/>
                </w:pPr>
              </w:pPrChange>
            </w:pPr>
            <w:ins w:id="1936" w:author="Alotaibi, Raed" w:date="2019-06-19T11:51:00Z">
              <w:r w:rsidRPr="008A69EE">
                <w:rPr>
                  <w:rFonts w:ascii="Calibri" w:eastAsia="Times New Roman" w:hAnsi="Calibri" w:cs="Calibri"/>
                  <w:color w:val="000000"/>
                </w:rPr>
                <w:t>4</w:t>
              </w:r>
            </w:ins>
          </w:p>
        </w:tc>
      </w:tr>
      <w:tr w:rsidR="008A69EE" w:rsidRPr="008A69EE" w14:paraId="529A680D" w14:textId="77777777" w:rsidTr="008A69EE">
        <w:trPr>
          <w:trHeight w:val="300"/>
          <w:ins w:id="1937" w:author="Alotaibi, Raed" w:date="2019-06-19T11:51:00Z"/>
          <w:trPrChange w:id="1938"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939"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C8B52AB" w14:textId="77777777" w:rsidR="008A69EE" w:rsidRPr="008A69EE" w:rsidRDefault="008A69EE" w:rsidP="008A69EE">
            <w:pPr>
              <w:spacing w:after="0" w:line="240" w:lineRule="auto"/>
              <w:rPr>
                <w:ins w:id="1940" w:author="Alotaibi, Raed" w:date="2019-06-19T11:51:00Z"/>
                <w:rFonts w:ascii="Calibri" w:eastAsia="Times New Roman" w:hAnsi="Calibri" w:cs="Calibri"/>
                <w:color w:val="000000"/>
              </w:rPr>
            </w:pPr>
            <w:ins w:id="1941" w:author="Alotaibi, Raed" w:date="2019-06-19T11:51:00Z">
              <w:r w:rsidRPr="008A69EE">
                <w:rPr>
                  <w:rFonts w:ascii="Calibri" w:eastAsia="Times New Roman" w:hAnsi="Calibri" w:cs="Calibri"/>
                  <w:color w:val="000000"/>
                </w:rPr>
                <w:t>Utah</w:t>
              </w:r>
            </w:ins>
          </w:p>
        </w:tc>
        <w:tc>
          <w:tcPr>
            <w:tcW w:w="635" w:type="pct"/>
            <w:tcBorders>
              <w:top w:val="nil"/>
              <w:left w:val="nil"/>
              <w:bottom w:val="single" w:sz="4" w:space="0" w:color="auto"/>
              <w:right w:val="single" w:sz="4" w:space="0" w:color="auto"/>
            </w:tcBorders>
            <w:shd w:val="clear" w:color="auto" w:fill="auto"/>
            <w:noWrap/>
            <w:vAlign w:val="bottom"/>
            <w:hideMark/>
            <w:tcPrChange w:id="194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7EF4276" w14:textId="71497016" w:rsidR="008A69EE" w:rsidRPr="008A69EE" w:rsidRDefault="008A69EE" w:rsidP="00F85A46">
            <w:pPr>
              <w:spacing w:after="0" w:line="240" w:lineRule="auto"/>
              <w:jc w:val="center"/>
              <w:rPr>
                <w:ins w:id="1943" w:author="Alotaibi, Raed" w:date="2019-06-19T11:51:00Z"/>
                <w:rFonts w:ascii="Calibri" w:eastAsia="Times New Roman" w:hAnsi="Calibri" w:cs="Calibri"/>
                <w:color w:val="000000"/>
              </w:rPr>
              <w:pPrChange w:id="194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194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0D588A0" w14:textId="77777777" w:rsidR="008A69EE" w:rsidRPr="008A69EE" w:rsidRDefault="008A69EE" w:rsidP="00F85A46">
            <w:pPr>
              <w:spacing w:after="0" w:line="240" w:lineRule="auto"/>
              <w:jc w:val="center"/>
              <w:rPr>
                <w:ins w:id="1946" w:author="Alotaibi, Raed" w:date="2019-06-19T11:51:00Z"/>
                <w:rFonts w:ascii="Calibri" w:eastAsia="Times New Roman" w:hAnsi="Calibri" w:cs="Calibri"/>
                <w:color w:val="000000"/>
              </w:rPr>
              <w:pPrChange w:id="1947" w:author="Alotaibi, Raed" w:date="2019-06-19T14:07:00Z">
                <w:pPr>
                  <w:spacing w:after="0" w:line="240" w:lineRule="auto"/>
                  <w:jc w:val="right"/>
                </w:pPr>
              </w:pPrChange>
            </w:pPr>
            <w:ins w:id="1948"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4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AE74135" w14:textId="77777777" w:rsidR="008A69EE" w:rsidRPr="008A69EE" w:rsidRDefault="008A69EE" w:rsidP="00F85A46">
            <w:pPr>
              <w:spacing w:after="0" w:line="240" w:lineRule="auto"/>
              <w:jc w:val="center"/>
              <w:rPr>
                <w:ins w:id="1950" w:author="Alotaibi, Raed" w:date="2019-06-19T11:51:00Z"/>
                <w:rFonts w:ascii="Calibri" w:eastAsia="Times New Roman" w:hAnsi="Calibri" w:cs="Calibri"/>
                <w:color w:val="000000"/>
              </w:rPr>
              <w:pPrChange w:id="1951" w:author="Alotaibi, Raed" w:date="2019-06-19T14:07:00Z">
                <w:pPr>
                  <w:spacing w:after="0" w:line="240" w:lineRule="auto"/>
                  <w:jc w:val="right"/>
                </w:pPr>
              </w:pPrChange>
            </w:pPr>
            <w:ins w:id="1952"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5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4BD7B59" w14:textId="77777777" w:rsidR="008A69EE" w:rsidRPr="008A69EE" w:rsidRDefault="008A69EE" w:rsidP="00F85A46">
            <w:pPr>
              <w:spacing w:after="0" w:line="240" w:lineRule="auto"/>
              <w:jc w:val="center"/>
              <w:rPr>
                <w:ins w:id="1954" w:author="Alotaibi, Raed" w:date="2019-06-19T11:51:00Z"/>
                <w:rFonts w:ascii="Calibri" w:eastAsia="Times New Roman" w:hAnsi="Calibri" w:cs="Calibri"/>
                <w:color w:val="000000"/>
              </w:rPr>
              <w:pPrChange w:id="1955" w:author="Alotaibi, Raed" w:date="2019-06-19T14:07:00Z">
                <w:pPr>
                  <w:spacing w:after="0" w:line="240" w:lineRule="auto"/>
                  <w:jc w:val="right"/>
                </w:pPr>
              </w:pPrChange>
            </w:pPr>
            <w:ins w:id="1956"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5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431F128" w14:textId="77777777" w:rsidR="008A69EE" w:rsidRPr="008A69EE" w:rsidRDefault="008A69EE" w:rsidP="00F85A46">
            <w:pPr>
              <w:spacing w:after="0" w:line="240" w:lineRule="auto"/>
              <w:jc w:val="center"/>
              <w:rPr>
                <w:ins w:id="1958" w:author="Alotaibi, Raed" w:date="2019-06-19T11:51:00Z"/>
                <w:rFonts w:ascii="Calibri" w:eastAsia="Times New Roman" w:hAnsi="Calibri" w:cs="Calibri"/>
                <w:color w:val="000000"/>
              </w:rPr>
              <w:pPrChange w:id="1959" w:author="Alotaibi, Raed" w:date="2019-06-19T14:07:00Z">
                <w:pPr>
                  <w:spacing w:after="0" w:line="240" w:lineRule="auto"/>
                  <w:jc w:val="right"/>
                </w:pPr>
              </w:pPrChange>
            </w:pPr>
            <w:ins w:id="1960"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6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AFD4DB2" w14:textId="77777777" w:rsidR="008A69EE" w:rsidRPr="008A69EE" w:rsidRDefault="008A69EE" w:rsidP="00F85A46">
            <w:pPr>
              <w:spacing w:after="0" w:line="240" w:lineRule="auto"/>
              <w:jc w:val="center"/>
              <w:rPr>
                <w:ins w:id="1962" w:author="Alotaibi, Raed" w:date="2019-06-19T11:51:00Z"/>
                <w:rFonts w:ascii="Calibri" w:eastAsia="Times New Roman" w:hAnsi="Calibri" w:cs="Calibri"/>
                <w:color w:val="000000"/>
              </w:rPr>
              <w:pPrChange w:id="1963" w:author="Alotaibi, Raed" w:date="2019-06-19T14:07:00Z">
                <w:pPr>
                  <w:spacing w:after="0" w:line="240" w:lineRule="auto"/>
                  <w:jc w:val="right"/>
                </w:pPr>
              </w:pPrChange>
            </w:pPr>
            <w:ins w:id="1964" w:author="Alotaibi, Raed" w:date="2019-06-19T11:51:00Z">
              <w:r w:rsidRPr="008A69EE">
                <w:rPr>
                  <w:rFonts w:ascii="Calibri" w:eastAsia="Times New Roman" w:hAnsi="Calibri" w:cs="Calibri"/>
                  <w:color w:val="000000"/>
                </w:rPr>
                <w:t>4</w:t>
              </w:r>
            </w:ins>
          </w:p>
        </w:tc>
      </w:tr>
      <w:tr w:rsidR="008A69EE" w:rsidRPr="008A69EE" w14:paraId="660DD5D5" w14:textId="77777777" w:rsidTr="008A69EE">
        <w:trPr>
          <w:trHeight w:val="300"/>
          <w:ins w:id="1965" w:author="Alotaibi, Raed" w:date="2019-06-19T11:51:00Z"/>
          <w:trPrChange w:id="1966"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967"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8969205" w14:textId="77777777" w:rsidR="008A69EE" w:rsidRPr="008A69EE" w:rsidRDefault="008A69EE" w:rsidP="008A69EE">
            <w:pPr>
              <w:spacing w:after="0" w:line="240" w:lineRule="auto"/>
              <w:rPr>
                <w:ins w:id="1968" w:author="Alotaibi, Raed" w:date="2019-06-19T11:51:00Z"/>
                <w:rFonts w:ascii="Calibri" w:eastAsia="Times New Roman" w:hAnsi="Calibri" w:cs="Calibri"/>
                <w:color w:val="000000"/>
              </w:rPr>
            </w:pPr>
            <w:ins w:id="1969" w:author="Alotaibi, Raed" w:date="2019-06-19T11:51:00Z">
              <w:r w:rsidRPr="008A69EE">
                <w:rPr>
                  <w:rFonts w:ascii="Calibri" w:eastAsia="Times New Roman" w:hAnsi="Calibri" w:cs="Calibri"/>
                  <w:color w:val="000000"/>
                </w:rPr>
                <w:t>Vermont</w:t>
              </w:r>
            </w:ins>
          </w:p>
        </w:tc>
        <w:tc>
          <w:tcPr>
            <w:tcW w:w="635" w:type="pct"/>
            <w:tcBorders>
              <w:top w:val="nil"/>
              <w:left w:val="nil"/>
              <w:bottom w:val="single" w:sz="4" w:space="0" w:color="auto"/>
              <w:right w:val="single" w:sz="4" w:space="0" w:color="auto"/>
            </w:tcBorders>
            <w:shd w:val="clear" w:color="auto" w:fill="auto"/>
            <w:noWrap/>
            <w:vAlign w:val="bottom"/>
            <w:hideMark/>
            <w:tcPrChange w:id="197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36C6E62" w14:textId="77777777" w:rsidR="008A69EE" w:rsidRPr="008A69EE" w:rsidRDefault="008A69EE" w:rsidP="00F85A46">
            <w:pPr>
              <w:spacing w:after="0" w:line="240" w:lineRule="auto"/>
              <w:jc w:val="center"/>
              <w:rPr>
                <w:ins w:id="1971" w:author="Alotaibi, Raed" w:date="2019-06-19T11:51:00Z"/>
                <w:rFonts w:ascii="Calibri" w:eastAsia="Times New Roman" w:hAnsi="Calibri" w:cs="Calibri"/>
                <w:color w:val="000000"/>
              </w:rPr>
              <w:pPrChange w:id="1972" w:author="Alotaibi, Raed" w:date="2019-06-19T14:07:00Z">
                <w:pPr>
                  <w:spacing w:after="0" w:line="240" w:lineRule="auto"/>
                  <w:jc w:val="right"/>
                </w:pPr>
              </w:pPrChange>
            </w:pPr>
            <w:ins w:id="1973"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7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1D371A7" w14:textId="77777777" w:rsidR="008A69EE" w:rsidRPr="008A69EE" w:rsidRDefault="008A69EE" w:rsidP="00F85A46">
            <w:pPr>
              <w:spacing w:after="0" w:line="240" w:lineRule="auto"/>
              <w:jc w:val="center"/>
              <w:rPr>
                <w:ins w:id="1975" w:author="Alotaibi, Raed" w:date="2019-06-19T11:51:00Z"/>
                <w:rFonts w:ascii="Calibri" w:eastAsia="Times New Roman" w:hAnsi="Calibri" w:cs="Calibri"/>
                <w:color w:val="000000"/>
              </w:rPr>
              <w:pPrChange w:id="1976" w:author="Alotaibi, Raed" w:date="2019-06-19T14:07:00Z">
                <w:pPr>
                  <w:spacing w:after="0" w:line="240" w:lineRule="auto"/>
                  <w:jc w:val="right"/>
                </w:pPr>
              </w:pPrChange>
            </w:pPr>
            <w:ins w:id="197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7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7BBFB84" w14:textId="77777777" w:rsidR="008A69EE" w:rsidRPr="008A69EE" w:rsidRDefault="008A69EE" w:rsidP="00F85A46">
            <w:pPr>
              <w:spacing w:after="0" w:line="240" w:lineRule="auto"/>
              <w:jc w:val="center"/>
              <w:rPr>
                <w:ins w:id="1979" w:author="Alotaibi, Raed" w:date="2019-06-19T11:51:00Z"/>
                <w:rFonts w:ascii="Calibri" w:eastAsia="Times New Roman" w:hAnsi="Calibri" w:cs="Calibri"/>
                <w:color w:val="000000"/>
              </w:rPr>
              <w:pPrChange w:id="1980" w:author="Alotaibi, Raed" w:date="2019-06-19T14:07:00Z">
                <w:pPr>
                  <w:spacing w:after="0" w:line="240" w:lineRule="auto"/>
                  <w:jc w:val="right"/>
                </w:pPr>
              </w:pPrChange>
            </w:pPr>
            <w:ins w:id="1981"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8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1ACEDB7" w14:textId="77777777" w:rsidR="008A69EE" w:rsidRPr="008A69EE" w:rsidRDefault="008A69EE" w:rsidP="00F85A46">
            <w:pPr>
              <w:spacing w:after="0" w:line="240" w:lineRule="auto"/>
              <w:jc w:val="center"/>
              <w:rPr>
                <w:ins w:id="1983" w:author="Alotaibi, Raed" w:date="2019-06-19T11:51:00Z"/>
                <w:rFonts w:ascii="Calibri" w:eastAsia="Times New Roman" w:hAnsi="Calibri" w:cs="Calibri"/>
                <w:color w:val="000000"/>
              </w:rPr>
              <w:pPrChange w:id="1984" w:author="Alotaibi, Raed" w:date="2019-06-19T14:07:00Z">
                <w:pPr>
                  <w:spacing w:after="0" w:line="240" w:lineRule="auto"/>
                  <w:jc w:val="right"/>
                </w:pPr>
              </w:pPrChange>
            </w:pPr>
            <w:ins w:id="198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8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2285B7F" w14:textId="77777777" w:rsidR="008A69EE" w:rsidRPr="008A69EE" w:rsidRDefault="008A69EE" w:rsidP="00F85A46">
            <w:pPr>
              <w:spacing w:after="0" w:line="240" w:lineRule="auto"/>
              <w:jc w:val="center"/>
              <w:rPr>
                <w:ins w:id="1987" w:author="Alotaibi, Raed" w:date="2019-06-19T11:51:00Z"/>
                <w:rFonts w:ascii="Calibri" w:eastAsia="Times New Roman" w:hAnsi="Calibri" w:cs="Calibri"/>
                <w:color w:val="000000"/>
              </w:rPr>
              <w:pPrChange w:id="1988" w:author="Alotaibi, Raed" w:date="2019-06-19T14:07:00Z">
                <w:pPr>
                  <w:spacing w:after="0" w:line="240" w:lineRule="auto"/>
                  <w:jc w:val="right"/>
                </w:pPr>
              </w:pPrChange>
            </w:pPr>
            <w:ins w:id="198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199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14B050E" w14:textId="77777777" w:rsidR="008A69EE" w:rsidRPr="008A69EE" w:rsidRDefault="008A69EE" w:rsidP="00F85A46">
            <w:pPr>
              <w:spacing w:after="0" w:line="240" w:lineRule="auto"/>
              <w:jc w:val="center"/>
              <w:rPr>
                <w:ins w:id="1991" w:author="Alotaibi, Raed" w:date="2019-06-19T11:51:00Z"/>
                <w:rFonts w:ascii="Calibri" w:eastAsia="Times New Roman" w:hAnsi="Calibri" w:cs="Calibri"/>
                <w:color w:val="000000"/>
              </w:rPr>
              <w:pPrChange w:id="1992" w:author="Alotaibi, Raed" w:date="2019-06-19T14:07:00Z">
                <w:pPr>
                  <w:spacing w:after="0" w:line="240" w:lineRule="auto"/>
                  <w:jc w:val="right"/>
                </w:pPr>
              </w:pPrChange>
            </w:pPr>
            <w:ins w:id="1993" w:author="Alotaibi, Raed" w:date="2019-06-19T11:51:00Z">
              <w:r w:rsidRPr="008A69EE">
                <w:rPr>
                  <w:rFonts w:ascii="Calibri" w:eastAsia="Times New Roman" w:hAnsi="Calibri" w:cs="Calibri"/>
                  <w:color w:val="000000"/>
                </w:rPr>
                <w:t>5</w:t>
              </w:r>
            </w:ins>
          </w:p>
        </w:tc>
      </w:tr>
      <w:tr w:rsidR="008A69EE" w:rsidRPr="008A69EE" w14:paraId="5F4797D1" w14:textId="77777777" w:rsidTr="008A69EE">
        <w:trPr>
          <w:trHeight w:val="300"/>
          <w:ins w:id="1994" w:author="Alotaibi, Raed" w:date="2019-06-19T11:51:00Z"/>
          <w:trPrChange w:id="1995"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1996"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BD12E03" w14:textId="77777777" w:rsidR="008A69EE" w:rsidRPr="008A69EE" w:rsidRDefault="008A69EE" w:rsidP="008A69EE">
            <w:pPr>
              <w:spacing w:after="0" w:line="240" w:lineRule="auto"/>
              <w:rPr>
                <w:ins w:id="1997" w:author="Alotaibi, Raed" w:date="2019-06-19T11:51:00Z"/>
                <w:rFonts w:ascii="Calibri" w:eastAsia="Times New Roman" w:hAnsi="Calibri" w:cs="Calibri"/>
                <w:color w:val="000000"/>
              </w:rPr>
            </w:pPr>
            <w:ins w:id="1998" w:author="Alotaibi, Raed" w:date="2019-06-19T11:51:00Z">
              <w:r w:rsidRPr="008A69EE">
                <w:rPr>
                  <w:rFonts w:ascii="Calibri" w:eastAsia="Times New Roman" w:hAnsi="Calibri" w:cs="Calibri"/>
                  <w:color w:val="000000"/>
                </w:rPr>
                <w:t>Virginia</w:t>
              </w:r>
            </w:ins>
          </w:p>
        </w:tc>
        <w:tc>
          <w:tcPr>
            <w:tcW w:w="635" w:type="pct"/>
            <w:tcBorders>
              <w:top w:val="nil"/>
              <w:left w:val="nil"/>
              <w:bottom w:val="single" w:sz="4" w:space="0" w:color="auto"/>
              <w:right w:val="single" w:sz="4" w:space="0" w:color="auto"/>
            </w:tcBorders>
            <w:shd w:val="clear" w:color="auto" w:fill="auto"/>
            <w:noWrap/>
            <w:vAlign w:val="bottom"/>
            <w:hideMark/>
            <w:tcPrChange w:id="199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2DEF690" w14:textId="295DF48E" w:rsidR="008A69EE" w:rsidRPr="008A69EE" w:rsidRDefault="008A69EE" w:rsidP="00F85A46">
            <w:pPr>
              <w:spacing w:after="0" w:line="240" w:lineRule="auto"/>
              <w:jc w:val="center"/>
              <w:rPr>
                <w:ins w:id="2000" w:author="Alotaibi, Raed" w:date="2019-06-19T11:51:00Z"/>
                <w:rFonts w:ascii="Calibri" w:eastAsia="Times New Roman" w:hAnsi="Calibri" w:cs="Calibri"/>
                <w:color w:val="000000"/>
              </w:rPr>
              <w:pPrChange w:id="200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0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EA5EB79" w14:textId="147BA91B" w:rsidR="008A69EE" w:rsidRPr="008A69EE" w:rsidRDefault="008A69EE" w:rsidP="00F85A46">
            <w:pPr>
              <w:spacing w:after="0" w:line="240" w:lineRule="auto"/>
              <w:jc w:val="center"/>
              <w:rPr>
                <w:ins w:id="2003" w:author="Alotaibi, Raed" w:date="2019-06-19T11:51:00Z"/>
                <w:rFonts w:ascii="Calibri" w:eastAsia="Times New Roman" w:hAnsi="Calibri" w:cs="Calibri"/>
                <w:color w:val="000000"/>
              </w:rPr>
              <w:pPrChange w:id="200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0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E474FC8" w14:textId="67132927" w:rsidR="008A69EE" w:rsidRPr="008A69EE" w:rsidRDefault="008A69EE" w:rsidP="00F85A46">
            <w:pPr>
              <w:spacing w:after="0" w:line="240" w:lineRule="auto"/>
              <w:jc w:val="center"/>
              <w:rPr>
                <w:ins w:id="2006" w:author="Alotaibi, Raed" w:date="2019-06-19T11:51:00Z"/>
                <w:rFonts w:ascii="Calibri" w:eastAsia="Times New Roman" w:hAnsi="Calibri" w:cs="Calibri"/>
                <w:color w:val="000000"/>
              </w:rPr>
              <w:pPrChange w:id="200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0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0CC88CA" w14:textId="651EADC9" w:rsidR="008A69EE" w:rsidRPr="008A69EE" w:rsidRDefault="008A69EE" w:rsidP="00F85A46">
            <w:pPr>
              <w:spacing w:after="0" w:line="240" w:lineRule="auto"/>
              <w:jc w:val="center"/>
              <w:rPr>
                <w:ins w:id="2009" w:author="Alotaibi, Raed" w:date="2019-06-19T11:51:00Z"/>
                <w:rFonts w:ascii="Calibri" w:eastAsia="Times New Roman" w:hAnsi="Calibri" w:cs="Calibri"/>
                <w:color w:val="000000"/>
              </w:rPr>
              <w:pPrChange w:id="201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1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1A8A51E" w14:textId="64FDD215" w:rsidR="008A69EE" w:rsidRPr="008A69EE" w:rsidRDefault="008A69EE" w:rsidP="00F85A46">
            <w:pPr>
              <w:spacing w:after="0" w:line="240" w:lineRule="auto"/>
              <w:jc w:val="center"/>
              <w:rPr>
                <w:ins w:id="2012" w:author="Alotaibi, Raed" w:date="2019-06-19T11:51:00Z"/>
                <w:rFonts w:ascii="Calibri" w:eastAsia="Times New Roman" w:hAnsi="Calibri" w:cs="Calibri"/>
                <w:color w:val="000000"/>
              </w:rPr>
              <w:pPrChange w:id="201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1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DD353ED" w14:textId="77777777" w:rsidR="008A69EE" w:rsidRPr="008A69EE" w:rsidRDefault="008A69EE" w:rsidP="00F85A46">
            <w:pPr>
              <w:spacing w:after="0" w:line="240" w:lineRule="auto"/>
              <w:jc w:val="center"/>
              <w:rPr>
                <w:ins w:id="2015" w:author="Alotaibi, Raed" w:date="2019-06-19T11:51:00Z"/>
                <w:rFonts w:ascii="Calibri" w:eastAsia="Times New Roman" w:hAnsi="Calibri" w:cs="Calibri"/>
                <w:color w:val="000000"/>
              </w:rPr>
              <w:pPrChange w:id="2016" w:author="Alotaibi, Raed" w:date="2019-06-19T14:07:00Z">
                <w:pPr>
                  <w:spacing w:after="0" w:line="240" w:lineRule="auto"/>
                  <w:jc w:val="right"/>
                </w:pPr>
              </w:pPrChange>
            </w:pPr>
            <w:ins w:id="2017" w:author="Alotaibi, Raed" w:date="2019-06-19T11:51:00Z">
              <w:r w:rsidRPr="008A69EE">
                <w:rPr>
                  <w:rFonts w:ascii="Calibri" w:eastAsia="Times New Roman" w:hAnsi="Calibri" w:cs="Calibri"/>
                  <w:color w:val="000000"/>
                </w:rPr>
                <w:t>0</w:t>
              </w:r>
            </w:ins>
          </w:p>
        </w:tc>
      </w:tr>
      <w:tr w:rsidR="008A69EE" w:rsidRPr="008A69EE" w14:paraId="4021C157" w14:textId="77777777" w:rsidTr="008A69EE">
        <w:trPr>
          <w:trHeight w:val="300"/>
          <w:ins w:id="2018" w:author="Alotaibi, Raed" w:date="2019-06-19T11:51:00Z"/>
          <w:trPrChange w:id="2019"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2020"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8981C58" w14:textId="77777777" w:rsidR="008A69EE" w:rsidRPr="008A69EE" w:rsidRDefault="008A69EE" w:rsidP="008A69EE">
            <w:pPr>
              <w:spacing w:after="0" w:line="240" w:lineRule="auto"/>
              <w:rPr>
                <w:ins w:id="2021" w:author="Alotaibi, Raed" w:date="2019-06-19T11:51:00Z"/>
                <w:rFonts w:ascii="Calibri" w:eastAsia="Times New Roman" w:hAnsi="Calibri" w:cs="Calibri"/>
                <w:color w:val="000000"/>
              </w:rPr>
            </w:pPr>
            <w:ins w:id="2022" w:author="Alotaibi, Raed" w:date="2019-06-19T11:51:00Z">
              <w:r w:rsidRPr="008A69EE">
                <w:rPr>
                  <w:rFonts w:ascii="Calibri" w:eastAsia="Times New Roman" w:hAnsi="Calibri" w:cs="Calibri"/>
                  <w:color w:val="000000"/>
                </w:rPr>
                <w:t>Washington</w:t>
              </w:r>
            </w:ins>
          </w:p>
        </w:tc>
        <w:tc>
          <w:tcPr>
            <w:tcW w:w="635" w:type="pct"/>
            <w:tcBorders>
              <w:top w:val="nil"/>
              <w:left w:val="nil"/>
              <w:bottom w:val="single" w:sz="4" w:space="0" w:color="auto"/>
              <w:right w:val="single" w:sz="4" w:space="0" w:color="auto"/>
            </w:tcBorders>
            <w:shd w:val="clear" w:color="auto" w:fill="auto"/>
            <w:noWrap/>
            <w:vAlign w:val="bottom"/>
            <w:hideMark/>
            <w:tcPrChange w:id="2023"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E8439A1" w14:textId="78715634" w:rsidR="008A69EE" w:rsidRPr="008A69EE" w:rsidRDefault="008A69EE" w:rsidP="00F85A46">
            <w:pPr>
              <w:spacing w:after="0" w:line="240" w:lineRule="auto"/>
              <w:jc w:val="center"/>
              <w:rPr>
                <w:ins w:id="2024" w:author="Alotaibi, Raed" w:date="2019-06-19T11:51:00Z"/>
                <w:rFonts w:ascii="Calibri" w:eastAsia="Times New Roman" w:hAnsi="Calibri" w:cs="Calibri"/>
                <w:color w:val="000000"/>
              </w:rPr>
              <w:pPrChange w:id="2025"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2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1A3B147" w14:textId="2F04FC48" w:rsidR="008A69EE" w:rsidRPr="008A69EE" w:rsidRDefault="008A69EE" w:rsidP="00F85A46">
            <w:pPr>
              <w:spacing w:after="0" w:line="240" w:lineRule="auto"/>
              <w:jc w:val="center"/>
              <w:rPr>
                <w:ins w:id="2027" w:author="Alotaibi, Raed" w:date="2019-06-19T11:51:00Z"/>
                <w:rFonts w:ascii="Calibri" w:eastAsia="Times New Roman" w:hAnsi="Calibri" w:cs="Calibri"/>
                <w:color w:val="000000"/>
              </w:rPr>
              <w:pPrChange w:id="202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2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FD4B7D3" w14:textId="6D4F2581" w:rsidR="008A69EE" w:rsidRPr="008A69EE" w:rsidRDefault="008A69EE" w:rsidP="00F85A46">
            <w:pPr>
              <w:spacing w:after="0" w:line="240" w:lineRule="auto"/>
              <w:jc w:val="center"/>
              <w:rPr>
                <w:ins w:id="2030" w:author="Alotaibi, Raed" w:date="2019-06-19T11:51:00Z"/>
                <w:rFonts w:ascii="Calibri" w:eastAsia="Times New Roman" w:hAnsi="Calibri" w:cs="Calibri"/>
                <w:color w:val="000000"/>
              </w:rPr>
              <w:pPrChange w:id="203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3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2E9CFAFC" w14:textId="77777777" w:rsidR="008A69EE" w:rsidRPr="008A69EE" w:rsidRDefault="008A69EE" w:rsidP="00F85A46">
            <w:pPr>
              <w:spacing w:after="0" w:line="240" w:lineRule="auto"/>
              <w:jc w:val="center"/>
              <w:rPr>
                <w:ins w:id="2033" w:author="Alotaibi, Raed" w:date="2019-06-19T11:51:00Z"/>
                <w:rFonts w:ascii="Calibri" w:eastAsia="Times New Roman" w:hAnsi="Calibri" w:cs="Calibri"/>
                <w:color w:val="000000"/>
              </w:rPr>
              <w:pPrChange w:id="2034" w:author="Alotaibi, Raed" w:date="2019-06-19T14:07:00Z">
                <w:pPr>
                  <w:spacing w:after="0" w:line="240" w:lineRule="auto"/>
                  <w:jc w:val="right"/>
                </w:pPr>
              </w:pPrChange>
            </w:pPr>
            <w:ins w:id="203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203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7556D83" w14:textId="77777777" w:rsidR="008A69EE" w:rsidRPr="008A69EE" w:rsidRDefault="008A69EE" w:rsidP="00F85A46">
            <w:pPr>
              <w:spacing w:after="0" w:line="240" w:lineRule="auto"/>
              <w:jc w:val="center"/>
              <w:rPr>
                <w:ins w:id="2037" w:author="Alotaibi, Raed" w:date="2019-06-19T11:51:00Z"/>
                <w:rFonts w:ascii="Calibri" w:eastAsia="Times New Roman" w:hAnsi="Calibri" w:cs="Calibri"/>
                <w:color w:val="000000"/>
              </w:rPr>
              <w:pPrChange w:id="2038" w:author="Alotaibi, Raed" w:date="2019-06-19T14:07:00Z">
                <w:pPr>
                  <w:spacing w:after="0" w:line="240" w:lineRule="auto"/>
                  <w:jc w:val="right"/>
                </w:pPr>
              </w:pPrChange>
            </w:pPr>
            <w:ins w:id="2039"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204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3571DE0" w14:textId="77777777" w:rsidR="008A69EE" w:rsidRPr="008A69EE" w:rsidRDefault="008A69EE" w:rsidP="00F85A46">
            <w:pPr>
              <w:spacing w:after="0" w:line="240" w:lineRule="auto"/>
              <w:jc w:val="center"/>
              <w:rPr>
                <w:ins w:id="2041" w:author="Alotaibi, Raed" w:date="2019-06-19T11:51:00Z"/>
                <w:rFonts w:ascii="Calibri" w:eastAsia="Times New Roman" w:hAnsi="Calibri" w:cs="Calibri"/>
                <w:color w:val="000000"/>
              </w:rPr>
              <w:pPrChange w:id="2042" w:author="Alotaibi, Raed" w:date="2019-06-19T14:07:00Z">
                <w:pPr>
                  <w:spacing w:after="0" w:line="240" w:lineRule="auto"/>
                  <w:jc w:val="right"/>
                </w:pPr>
              </w:pPrChange>
            </w:pPr>
            <w:ins w:id="2043" w:author="Alotaibi, Raed" w:date="2019-06-19T11:51:00Z">
              <w:r w:rsidRPr="008A69EE">
                <w:rPr>
                  <w:rFonts w:ascii="Calibri" w:eastAsia="Times New Roman" w:hAnsi="Calibri" w:cs="Calibri"/>
                  <w:color w:val="000000"/>
                </w:rPr>
                <w:t>2</w:t>
              </w:r>
            </w:ins>
          </w:p>
        </w:tc>
      </w:tr>
      <w:tr w:rsidR="008A69EE" w:rsidRPr="008A69EE" w14:paraId="5B2D424A" w14:textId="77777777" w:rsidTr="008A69EE">
        <w:trPr>
          <w:trHeight w:val="300"/>
          <w:ins w:id="2044" w:author="Alotaibi, Raed" w:date="2019-06-19T11:51:00Z"/>
          <w:trPrChange w:id="2045"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2046"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A02EB76" w14:textId="77777777" w:rsidR="008A69EE" w:rsidRPr="008A69EE" w:rsidRDefault="008A69EE" w:rsidP="008A69EE">
            <w:pPr>
              <w:spacing w:after="0" w:line="240" w:lineRule="auto"/>
              <w:rPr>
                <w:ins w:id="2047" w:author="Alotaibi, Raed" w:date="2019-06-19T11:51:00Z"/>
                <w:rFonts w:ascii="Calibri" w:eastAsia="Times New Roman" w:hAnsi="Calibri" w:cs="Calibri"/>
                <w:color w:val="000000"/>
              </w:rPr>
            </w:pPr>
            <w:ins w:id="2048" w:author="Alotaibi, Raed" w:date="2019-06-19T11:51:00Z">
              <w:r w:rsidRPr="008A69EE">
                <w:rPr>
                  <w:rFonts w:ascii="Calibri" w:eastAsia="Times New Roman" w:hAnsi="Calibri" w:cs="Calibri"/>
                  <w:color w:val="000000"/>
                </w:rPr>
                <w:t>West Virginia</w:t>
              </w:r>
            </w:ins>
          </w:p>
        </w:tc>
        <w:tc>
          <w:tcPr>
            <w:tcW w:w="635" w:type="pct"/>
            <w:tcBorders>
              <w:top w:val="nil"/>
              <w:left w:val="nil"/>
              <w:bottom w:val="single" w:sz="4" w:space="0" w:color="auto"/>
              <w:right w:val="single" w:sz="4" w:space="0" w:color="auto"/>
            </w:tcBorders>
            <w:shd w:val="clear" w:color="auto" w:fill="auto"/>
            <w:noWrap/>
            <w:vAlign w:val="bottom"/>
            <w:hideMark/>
            <w:tcPrChange w:id="204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D100B4D" w14:textId="105EAD6B" w:rsidR="008A69EE" w:rsidRPr="008A69EE" w:rsidRDefault="008A69EE" w:rsidP="00F85A46">
            <w:pPr>
              <w:spacing w:after="0" w:line="240" w:lineRule="auto"/>
              <w:jc w:val="center"/>
              <w:rPr>
                <w:ins w:id="2050" w:author="Alotaibi, Raed" w:date="2019-06-19T11:51:00Z"/>
                <w:rFonts w:ascii="Calibri" w:eastAsia="Times New Roman" w:hAnsi="Calibri" w:cs="Calibri"/>
                <w:color w:val="000000"/>
              </w:rPr>
              <w:pPrChange w:id="205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5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B8E3EFF" w14:textId="77777777" w:rsidR="008A69EE" w:rsidRPr="008A69EE" w:rsidRDefault="008A69EE" w:rsidP="00F85A46">
            <w:pPr>
              <w:spacing w:after="0" w:line="240" w:lineRule="auto"/>
              <w:jc w:val="center"/>
              <w:rPr>
                <w:ins w:id="2053" w:author="Alotaibi, Raed" w:date="2019-06-19T11:51:00Z"/>
                <w:rFonts w:ascii="Calibri" w:eastAsia="Times New Roman" w:hAnsi="Calibri" w:cs="Calibri"/>
                <w:color w:val="000000"/>
              </w:rPr>
              <w:pPrChange w:id="2054" w:author="Alotaibi, Raed" w:date="2019-06-19T14:07:00Z">
                <w:pPr>
                  <w:spacing w:after="0" w:line="240" w:lineRule="auto"/>
                  <w:jc w:val="right"/>
                </w:pPr>
              </w:pPrChange>
            </w:pPr>
            <w:ins w:id="2055"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2056"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B13950D" w14:textId="1B2F968C" w:rsidR="008A69EE" w:rsidRPr="008A69EE" w:rsidRDefault="008A69EE" w:rsidP="00F85A46">
            <w:pPr>
              <w:spacing w:after="0" w:line="240" w:lineRule="auto"/>
              <w:jc w:val="center"/>
              <w:rPr>
                <w:ins w:id="2057" w:author="Alotaibi, Raed" w:date="2019-06-19T11:51:00Z"/>
                <w:rFonts w:ascii="Calibri" w:eastAsia="Times New Roman" w:hAnsi="Calibri" w:cs="Calibri"/>
                <w:color w:val="000000"/>
              </w:rPr>
              <w:pPrChange w:id="2058"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5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949FA74" w14:textId="0BAF46F0" w:rsidR="008A69EE" w:rsidRPr="008A69EE" w:rsidRDefault="008A69EE" w:rsidP="00F85A46">
            <w:pPr>
              <w:spacing w:after="0" w:line="240" w:lineRule="auto"/>
              <w:jc w:val="center"/>
              <w:rPr>
                <w:ins w:id="2060" w:author="Alotaibi, Raed" w:date="2019-06-19T11:51:00Z"/>
                <w:rFonts w:ascii="Calibri" w:eastAsia="Times New Roman" w:hAnsi="Calibri" w:cs="Calibri"/>
                <w:color w:val="000000"/>
              </w:rPr>
              <w:pPrChange w:id="206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6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619E8BE" w14:textId="5E412300" w:rsidR="008A69EE" w:rsidRPr="008A69EE" w:rsidRDefault="008A69EE" w:rsidP="00F85A46">
            <w:pPr>
              <w:spacing w:after="0" w:line="240" w:lineRule="auto"/>
              <w:jc w:val="center"/>
              <w:rPr>
                <w:ins w:id="2063" w:author="Alotaibi, Raed" w:date="2019-06-19T11:51:00Z"/>
                <w:rFonts w:ascii="Calibri" w:eastAsia="Times New Roman" w:hAnsi="Calibri" w:cs="Calibri"/>
                <w:color w:val="000000"/>
              </w:rPr>
              <w:pPrChange w:id="206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6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B028821" w14:textId="77777777" w:rsidR="008A69EE" w:rsidRPr="008A69EE" w:rsidRDefault="008A69EE" w:rsidP="00F85A46">
            <w:pPr>
              <w:spacing w:after="0" w:line="240" w:lineRule="auto"/>
              <w:jc w:val="center"/>
              <w:rPr>
                <w:ins w:id="2066" w:author="Alotaibi, Raed" w:date="2019-06-19T11:51:00Z"/>
                <w:rFonts w:ascii="Calibri" w:eastAsia="Times New Roman" w:hAnsi="Calibri" w:cs="Calibri"/>
                <w:color w:val="000000"/>
              </w:rPr>
              <w:pPrChange w:id="2067" w:author="Alotaibi, Raed" w:date="2019-06-19T14:07:00Z">
                <w:pPr>
                  <w:spacing w:after="0" w:line="240" w:lineRule="auto"/>
                  <w:jc w:val="right"/>
                </w:pPr>
              </w:pPrChange>
            </w:pPr>
            <w:ins w:id="2068" w:author="Alotaibi, Raed" w:date="2019-06-19T11:51:00Z">
              <w:r w:rsidRPr="008A69EE">
                <w:rPr>
                  <w:rFonts w:ascii="Calibri" w:eastAsia="Times New Roman" w:hAnsi="Calibri" w:cs="Calibri"/>
                  <w:color w:val="000000"/>
                </w:rPr>
                <w:t>1</w:t>
              </w:r>
            </w:ins>
          </w:p>
        </w:tc>
      </w:tr>
      <w:tr w:rsidR="008A69EE" w:rsidRPr="008A69EE" w14:paraId="08BD01A0" w14:textId="77777777" w:rsidTr="008A69EE">
        <w:trPr>
          <w:trHeight w:val="300"/>
          <w:ins w:id="2069" w:author="Alotaibi, Raed" w:date="2019-06-19T11:51:00Z"/>
          <w:trPrChange w:id="2070"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2071"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254E4BA" w14:textId="77777777" w:rsidR="008A69EE" w:rsidRPr="008A69EE" w:rsidRDefault="008A69EE" w:rsidP="008A69EE">
            <w:pPr>
              <w:spacing w:after="0" w:line="240" w:lineRule="auto"/>
              <w:rPr>
                <w:ins w:id="2072" w:author="Alotaibi, Raed" w:date="2019-06-19T11:51:00Z"/>
                <w:rFonts w:ascii="Calibri" w:eastAsia="Times New Roman" w:hAnsi="Calibri" w:cs="Calibri"/>
                <w:color w:val="000000"/>
              </w:rPr>
            </w:pPr>
            <w:ins w:id="2073" w:author="Alotaibi, Raed" w:date="2019-06-19T11:51:00Z">
              <w:r w:rsidRPr="008A69EE">
                <w:rPr>
                  <w:rFonts w:ascii="Calibri" w:eastAsia="Times New Roman" w:hAnsi="Calibri" w:cs="Calibri"/>
                  <w:color w:val="000000"/>
                </w:rPr>
                <w:t>Wisconsin</w:t>
              </w:r>
            </w:ins>
          </w:p>
        </w:tc>
        <w:tc>
          <w:tcPr>
            <w:tcW w:w="635" w:type="pct"/>
            <w:tcBorders>
              <w:top w:val="nil"/>
              <w:left w:val="nil"/>
              <w:bottom w:val="single" w:sz="4" w:space="0" w:color="auto"/>
              <w:right w:val="single" w:sz="4" w:space="0" w:color="auto"/>
            </w:tcBorders>
            <w:shd w:val="clear" w:color="auto" w:fill="auto"/>
            <w:noWrap/>
            <w:vAlign w:val="bottom"/>
            <w:hideMark/>
            <w:tcPrChange w:id="207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DD7973A" w14:textId="77777777" w:rsidR="008A69EE" w:rsidRPr="008A69EE" w:rsidRDefault="008A69EE" w:rsidP="00F85A46">
            <w:pPr>
              <w:spacing w:after="0" w:line="240" w:lineRule="auto"/>
              <w:jc w:val="center"/>
              <w:rPr>
                <w:ins w:id="2075" w:author="Alotaibi, Raed" w:date="2019-06-19T11:51:00Z"/>
                <w:rFonts w:ascii="Calibri" w:eastAsia="Times New Roman" w:hAnsi="Calibri" w:cs="Calibri"/>
                <w:color w:val="000000"/>
              </w:rPr>
              <w:pPrChange w:id="2076" w:author="Alotaibi, Raed" w:date="2019-06-19T14:07:00Z">
                <w:pPr>
                  <w:spacing w:after="0" w:line="240" w:lineRule="auto"/>
                  <w:jc w:val="right"/>
                </w:pPr>
              </w:pPrChange>
            </w:pPr>
            <w:ins w:id="2077" w:author="Alotaibi, Raed" w:date="2019-06-19T11:51:00Z">
              <w:r w:rsidRPr="008A69EE">
                <w:rPr>
                  <w:rFonts w:ascii="Calibri" w:eastAsia="Times New Roman" w:hAnsi="Calibri" w:cs="Calibri"/>
                  <w:color w:val="000000"/>
                </w:rPr>
                <w:t>1</w:t>
              </w:r>
            </w:ins>
          </w:p>
        </w:tc>
        <w:tc>
          <w:tcPr>
            <w:tcW w:w="635" w:type="pct"/>
            <w:tcBorders>
              <w:top w:val="nil"/>
              <w:left w:val="nil"/>
              <w:bottom w:val="single" w:sz="4" w:space="0" w:color="auto"/>
              <w:right w:val="single" w:sz="4" w:space="0" w:color="auto"/>
            </w:tcBorders>
            <w:shd w:val="clear" w:color="auto" w:fill="auto"/>
            <w:noWrap/>
            <w:vAlign w:val="bottom"/>
            <w:hideMark/>
            <w:tcPrChange w:id="207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12D15607" w14:textId="03E8B196" w:rsidR="008A69EE" w:rsidRPr="008A69EE" w:rsidRDefault="008A69EE" w:rsidP="00F85A46">
            <w:pPr>
              <w:spacing w:after="0" w:line="240" w:lineRule="auto"/>
              <w:jc w:val="center"/>
              <w:rPr>
                <w:ins w:id="2079" w:author="Alotaibi, Raed" w:date="2019-06-19T11:51:00Z"/>
                <w:rFonts w:ascii="Calibri" w:eastAsia="Times New Roman" w:hAnsi="Calibri" w:cs="Calibri"/>
                <w:color w:val="000000"/>
              </w:rPr>
              <w:pPrChange w:id="208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8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3DE08BD" w14:textId="10F18144" w:rsidR="008A69EE" w:rsidRPr="008A69EE" w:rsidRDefault="008A69EE" w:rsidP="00F85A46">
            <w:pPr>
              <w:spacing w:after="0" w:line="240" w:lineRule="auto"/>
              <w:jc w:val="center"/>
              <w:rPr>
                <w:ins w:id="2082" w:author="Alotaibi, Raed" w:date="2019-06-19T11:51:00Z"/>
                <w:rFonts w:ascii="Calibri" w:eastAsia="Times New Roman" w:hAnsi="Calibri" w:cs="Calibri"/>
                <w:color w:val="000000"/>
              </w:rPr>
              <w:pPrChange w:id="208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8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801E4FE" w14:textId="1BF8C2E8" w:rsidR="008A69EE" w:rsidRPr="008A69EE" w:rsidRDefault="008A69EE" w:rsidP="00F85A46">
            <w:pPr>
              <w:spacing w:after="0" w:line="240" w:lineRule="auto"/>
              <w:jc w:val="center"/>
              <w:rPr>
                <w:ins w:id="2085" w:author="Alotaibi, Raed" w:date="2019-06-19T11:51:00Z"/>
                <w:rFonts w:ascii="Calibri" w:eastAsia="Times New Roman" w:hAnsi="Calibri" w:cs="Calibri"/>
                <w:color w:val="000000"/>
              </w:rPr>
              <w:pPrChange w:id="2086"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87"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BBAD629" w14:textId="3159F069" w:rsidR="008A69EE" w:rsidRPr="008A69EE" w:rsidRDefault="008A69EE" w:rsidP="00F85A46">
            <w:pPr>
              <w:spacing w:after="0" w:line="240" w:lineRule="auto"/>
              <w:jc w:val="center"/>
              <w:rPr>
                <w:ins w:id="2088" w:author="Alotaibi, Raed" w:date="2019-06-19T11:51:00Z"/>
                <w:rFonts w:ascii="Calibri" w:eastAsia="Times New Roman" w:hAnsi="Calibri" w:cs="Calibri"/>
                <w:color w:val="000000"/>
              </w:rPr>
              <w:pPrChange w:id="2089"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090"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49B6E6B1" w14:textId="77777777" w:rsidR="008A69EE" w:rsidRPr="008A69EE" w:rsidRDefault="008A69EE" w:rsidP="00F85A46">
            <w:pPr>
              <w:spacing w:after="0" w:line="240" w:lineRule="auto"/>
              <w:jc w:val="center"/>
              <w:rPr>
                <w:ins w:id="2091" w:author="Alotaibi, Raed" w:date="2019-06-19T11:51:00Z"/>
                <w:rFonts w:ascii="Calibri" w:eastAsia="Times New Roman" w:hAnsi="Calibri" w:cs="Calibri"/>
                <w:color w:val="000000"/>
              </w:rPr>
              <w:pPrChange w:id="2092" w:author="Alotaibi, Raed" w:date="2019-06-19T14:07:00Z">
                <w:pPr>
                  <w:spacing w:after="0" w:line="240" w:lineRule="auto"/>
                  <w:jc w:val="right"/>
                </w:pPr>
              </w:pPrChange>
            </w:pPr>
            <w:ins w:id="2093" w:author="Alotaibi, Raed" w:date="2019-06-19T11:51:00Z">
              <w:r w:rsidRPr="008A69EE">
                <w:rPr>
                  <w:rFonts w:ascii="Calibri" w:eastAsia="Times New Roman" w:hAnsi="Calibri" w:cs="Calibri"/>
                  <w:color w:val="000000"/>
                </w:rPr>
                <w:t>1</w:t>
              </w:r>
            </w:ins>
          </w:p>
        </w:tc>
      </w:tr>
      <w:tr w:rsidR="008A69EE" w:rsidRPr="008A69EE" w14:paraId="3DF49CC7" w14:textId="77777777" w:rsidTr="008A69EE">
        <w:trPr>
          <w:trHeight w:val="300"/>
          <w:ins w:id="2094" w:author="Alotaibi, Raed" w:date="2019-06-19T11:51:00Z"/>
          <w:trPrChange w:id="2095" w:author="Alotaibi, Raed" w:date="2019-06-19T11:52:00Z">
            <w:trPr>
              <w:trHeight w:val="300"/>
            </w:trPr>
          </w:trPrChange>
        </w:trPr>
        <w:tc>
          <w:tcPr>
            <w:tcW w:w="1190" w:type="pct"/>
            <w:tcBorders>
              <w:top w:val="nil"/>
              <w:left w:val="single" w:sz="4" w:space="0" w:color="auto"/>
              <w:bottom w:val="single" w:sz="4" w:space="0" w:color="auto"/>
              <w:right w:val="single" w:sz="4" w:space="0" w:color="auto"/>
            </w:tcBorders>
            <w:shd w:val="clear" w:color="auto" w:fill="auto"/>
            <w:noWrap/>
            <w:vAlign w:val="bottom"/>
            <w:hideMark/>
            <w:tcPrChange w:id="2096" w:author="Alotaibi, Raed" w:date="2019-06-19T11:52:00Z">
              <w:tcPr>
                <w:tcW w:w="1799"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5F40B20" w14:textId="77777777" w:rsidR="008A69EE" w:rsidRPr="008A69EE" w:rsidRDefault="008A69EE" w:rsidP="008A69EE">
            <w:pPr>
              <w:spacing w:after="0" w:line="240" w:lineRule="auto"/>
              <w:rPr>
                <w:ins w:id="2097" w:author="Alotaibi, Raed" w:date="2019-06-19T11:51:00Z"/>
                <w:rFonts w:ascii="Calibri" w:eastAsia="Times New Roman" w:hAnsi="Calibri" w:cs="Calibri"/>
                <w:color w:val="000000"/>
              </w:rPr>
            </w:pPr>
            <w:ins w:id="2098" w:author="Alotaibi, Raed" w:date="2019-06-19T11:51:00Z">
              <w:r w:rsidRPr="008A69EE">
                <w:rPr>
                  <w:rFonts w:ascii="Calibri" w:eastAsia="Times New Roman" w:hAnsi="Calibri" w:cs="Calibri"/>
                  <w:color w:val="000000"/>
                </w:rPr>
                <w:t>Wyoming</w:t>
              </w:r>
            </w:ins>
          </w:p>
        </w:tc>
        <w:tc>
          <w:tcPr>
            <w:tcW w:w="635" w:type="pct"/>
            <w:tcBorders>
              <w:top w:val="nil"/>
              <w:left w:val="nil"/>
              <w:bottom w:val="single" w:sz="4" w:space="0" w:color="auto"/>
              <w:right w:val="single" w:sz="4" w:space="0" w:color="auto"/>
            </w:tcBorders>
            <w:shd w:val="clear" w:color="auto" w:fill="auto"/>
            <w:noWrap/>
            <w:vAlign w:val="bottom"/>
            <w:hideMark/>
            <w:tcPrChange w:id="2099"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0E5BA6B7" w14:textId="6268B379" w:rsidR="008A69EE" w:rsidRPr="008A69EE" w:rsidRDefault="008A69EE" w:rsidP="00F85A46">
            <w:pPr>
              <w:spacing w:after="0" w:line="240" w:lineRule="auto"/>
              <w:jc w:val="center"/>
              <w:rPr>
                <w:ins w:id="2100" w:author="Alotaibi, Raed" w:date="2019-06-19T11:51:00Z"/>
                <w:rFonts w:ascii="Calibri" w:eastAsia="Times New Roman" w:hAnsi="Calibri" w:cs="Calibri"/>
                <w:color w:val="000000"/>
              </w:rPr>
              <w:pPrChange w:id="2101"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102"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6D177705" w14:textId="65BA2629" w:rsidR="008A69EE" w:rsidRPr="008A69EE" w:rsidRDefault="008A69EE" w:rsidP="00F85A46">
            <w:pPr>
              <w:spacing w:after="0" w:line="240" w:lineRule="auto"/>
              <w:jc w:val="center"/>
              <w:rPr>
                <w:ins w:id="2103" w:author="Alotaibi, Raed" w:date="2019-06-19T11:51:00Z"/>
                <w:rFonts w:ascii="Calibri" w:eastAsia="Times New Roman" w:hAnsi="Calibri" w:cs="Calibri"/>
                <w:color w:val="000000"/>
              </w:rPr>
              <w:pPrChange w:id="2104"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105"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83DF207" w14:textId="3156E0BE" w:rsidR="008A69EE" w:rsidRPr="008A69EE" w:rsidRDefault="008A69EE" w:rsidP="00F85A46">
            <w:pPr>
              <w:spacing w:after="0" w:line="240" w:lineRule="auto"/>
              <w:jc w:val="center"/>
              <w:rPr>
                <w:ins w:id="2106" w:author="Alotaibi, Raed" w:date="2019-06-19T11:51:00Z"/>
                <w:rFonts w:ascii="Calibri" w:eastAsia="Times New Roman" w:hAnsi="Calibri" w:cs="Calibri"/>
                <w:color w:val="000000"/>
              </w:rPr>
              <w:pPrChange w:id="2107"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108"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3B7AD015" w14:textId="6CF89770" w:rsidR="008A69EE" w:rsidRPr="008A69EE" w:rsidRDefault="008A69EE" w:rsidP="00F85A46">
            <w:pPr>
              <w:spacing w:after="0" w:line="240" w:lineRule="auto"/>
              <w:jc w:val="center"/>
              <w:rPr>
                <w:ins w:id="2109" w:author="Alotaibi, Raed" w:date="2019-06-19T11:51:00Z"/>
                <w:rFonts w:ascii="Calibri" w:eastAsia="Times New Roman" w:hAnsi="Calibri" w:cs="Calibri"/>
                <w:color w:val="000000"/>
              </w:rPr>
              <w:pPrChange w:id="2110"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111"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718D91CA" w14:textId="17D6894B" w:rsidR="008A69EE" w:rsidRPr="008A69EE" w:rsidRDefault="008A69EE" w:rsidP="00F85A46">
            <w:pPr>
              <w:spacing w:after="0" w:line="240" w:lineRule="auto"/>
              <w:jc w:val="center"/>
              <w:rPr>
                <w:ins w:id="2112" w:author="Alotaibi, Raed" w:date="2019-06-19T11:51:00Z"/>
                <w:rFonts w:ascii="Calibri" w:eastAsia="Times New Roman" w:hAnsi="Calibri" w:cs="Calibri"/>
                <w:color w:val="000000"/>
              </w:rPr>
              <w:pPrChange w:id="2113" w:author="Alotaibi, Raed" w:date="2019-06-19T14:07:00Z">
                <w:pPr>
                  <w:spacing w:after="0" w:line="240" w:lineRule="auto"/>
                </w:pPr>
              </w:pPrChange>
            </w:pPr>
          </w:p>
        </w:tc>
        <w:tc>
          <w:tcPr>
            <w:tcW w:w="635" w:type="pct"/>
            <w:tcBorders>
              <w:top w:val="nil"/>
              <w:left w:val="nil"/>
              <w:bottom w:val="single" w:sz="4" w:space="0" w:color="auto"/>
              <w:right w:val="single" w:sz="4" w:space="0" w:color="auto"/>
            </w:tcBorders>
            <w:shd w:val="clear" w:color="auto" w:fill="auto"/>
            <w:noWrap/>
            <w:vAlign w:val="bottom"/>
            <w:hideMark/>
            <w:tcPrChange w:id="2114" w:author="Alotaibi, Raed" w:date="2019-06-19T11:52:00Z">
              <w:tcPr>
                <w:tcW w:w="960" w:type="dxa"/>
                <w:tcBorders>
                  <w:top w:val="nil"/>
                  <w:left w:val="nil"/>
                  <w:bottom w:val="single" w:sz="4" w:space="0" w:color="auto"/>
                  <w:right w:val="single" w:sz="4" w:space="0" w:color="auto"/>
                </w:tcBorders>
                <w:shd w:val="clear" w:color="auto" w:fill="auto"/>
                <w:noWrap/>
                <w:vAlign w:val="bottom"/>
                <w:hideMark/>
              </w:tcPr>
            </w:tcPrChange>
          </w:tcPr>
          <w:p w14:paraId="5F1EDC41" w14:textId="77777777" w:rsidR="008A69EE" w:rsidRPr="008A69EE" w:rsidRDefault="008A69EE" w:rsidP="00F85A46">
            <w:pPr>
              <w:spacing w:after="0" w:line="240" w:lineRule="auto"/>
              <w:jc w:val="center"/>
              <w:rPr>
                <w:ins w:id="2115" w:author="Alotaibi, Raed" w:date="2019-06-19T11:51:00Z"/>
                <w:rFonts w:ascii="Calibri" w:eastAsia="Times New Roman" w:hAnsi="Calibri" w:cs="Calibri"/>
                <w:color w:val="000000"/>
              </w:rPr>
              <w:pPrChange w:id="2116" w:author="Alotaibi, Raed" w:date="2019-06-19T14:07:00Z">
                <w:pPr>
                  <w:spacing w:after="0" w:line="240" w:lineRule="auto"/>
                  <w:jc w:val="right"/>
                </w:pPr>
              </w:pPrChange>
            </w:pPr>
            <w:ins w:id="2117" w:author="Alotaibi, Raed" w:date="2019-06-19T11:51:00Z">
              <w:r w:rsidRPr="008A69EE">
                <w:rPr>
                  <w:rFonts w:ascii="Calibri" w:eastAsia="Times New Roman" w:hAnsi="Calibri" w:cs="Calibri"/>
                  <w:color w:val="000000"/>
                </w:rPr>
                <w:t>0</w:t>
              </w:r>
            </w:ins>
          </w:p>
        </w:tc>
      </w:tr>
    </w:tbl>
    <w:p w14:paraId="5A33A331" w14:textId="77777777" w:rsidR="008A69EE" w:rsidRPr="008A69EE" w:rsidRDefault="008A69EE" w:rsidP="0054558C">
      <w:pPr>
        <w:rPr>
          <w:color w:val="44546A" w:themeColor="text2"/>
          <w:sz w:val="18"/>
          <w:szCs w:val="18"/>
          <w:rPrChange w:id="2118" w:author="Alotaibi, Raed" w:date="2019-06-19T11:51:00Z">
            <w:rPr>
              <w:i/>
              <w:iCs/>
              <w:color w:val="44546A" w:themeColor="text2"/>
              <w:sz w:val="18"/>
              <w:szCs w:val="18"/>
            </w:rPr>
          </w:rPrChange>
        </w:rPr>
      </w:pPr>
    </w:p>
    <w:p w14:paraId="68788601" w14:textId="03081820" w:rsidR="004E4D3F" w:rsidRPr="00EC1FA9" w:rsidRDefault="004E4D3F" w:rsidP="004E4D3F">
      <w:pPr>
        <w:pStyle w:val="Caption"/>
        <w:keepNext/>
      </w:pPr>
      <w:bookmarkStart w:id="2119" w:name="_Toc9940847"/>
      <w:bookmarkStart w:id="2120" w:name="_Ref9945975"/>
      <w:bookmarkStart w:id="2121" w:name="_Toc11837831"/>
      <w:r w:rsidRPr="00EC1FA9">
        <w:t>Table S</w:t>
      </w:r>
      <w:r w:rsidR="003A36B2">
        <w:rPr>
          <w:noProof/>
        </w:rPr>
        <w:fldChar w:fldCharType="begin"/>
      </w:r>
      <w:r w:rsidR="003A36B2">
        <w:rPr>
          <w:noProof/>
        </w:rPr>
        <w:instrText xml:space="preserve"> SEQ Table_S \* ARABIC </w:instrText>
      </w:r>
      <w:r w:rsidR="003A36B2">
        <w:rPr>
          <w:noProof/>
        </w:rPr>
        <w:fldChar w:fldCharType="separate"/>
      </w:r>
      <w:ins w:id="2122" w:author="Alotaibi, Raed" w:date="2019-06-19T11:56:00Z">
        <w:r w:rsidR="008A69EE">
          <w:rPr>
            <w:noProof/>
          </w:rPr>
          <w:t>3</w:t>
        </w:r>
      </w:ins>
      <w:del w:id="2123" w:author="Alotaibi, Raed" w:date="2019-06-19T11:56:00Z">
        <w:r w:rsidR="00781CA0" w:rsidDel="008A69EE">
          <w:rPr>
            <w:noProof/>
          </w:rPr>
          <w:delText>2</w:delText>
        </w:r>
      </w:del>
      <w:r w:rsidR="003A36B2">
        <w:rPr>
          <w:noProof/>
        </w:rPr>
        <w:fldChar w:fldCharType="end"/>
      </w:r>
      <w:bookmarkEnd w:id="2120"/>
      <w:r w:rsidRPr="00EC1FA9">
        <w:t>: Childhood asthma survey summary by state (Total of 2006-2010)</w:t>
      </w:r>
      <w:bookmarkEnd w:id="2119"/>
      <w:bookmarkEnd w:id="2121"/>
    </w:p>
    <w:tbl>
      <w:tblPr>
        <w:tblW w:w="5000" w:type="pct"/>
        <w:tblLook w:val="04A0" w:firstRow="1" w:lastRow="0" w:firstColumn="1" w:lastColumn="0" w:noHBand="0" w:noVBand="1"/>
        <w:tblPrChange w:id="2124" w:author="Alotaibi, Raed" w:date="2019-06-19T11:55:00Z">
          <w:tblPr>
            <w:tblW w:w="4334" w:type="pct"/>
            <w:tblLook w:val="04A0" w:firstRow="1" w:lastRow="0" w:firstColumn="1" w:lastColumn="0" w:noHBand="0" w:noVBand="1"/>
          </w:tblPr>
        </w:tblPrChange>
      </w:tblPr>
      <w:tblGrid>
        <w:gridCol w:w="1821"/>
        <w:gridCol w:w="1534"/>
        <w:gridCol w:w="1481"/>
        <w:gridCol w:w="1475"/>
        <w:gridCol w:w="1550"/>
        <w:gridCol w:w="3275"/>
        <w:gridCol w:w="1814"/>
        <w:tblGridChange w:id="2125">
          <w:tblGrid>
            <w:gridCol w:w="1647"/>
            <w:gridCol w:w="891"/>
            <w:gridCol w:w="1481"/>
            <w:gridCol w:w="1345"/>
            <w:gridCol w:w="1411"/>
            <w:gridCol w:w="2835"/>
            <w:gridCol w:w="1644"/>
          </w:tblGrid>
        </w:tblGridChange>
      </w:tblGrid>
      <w:tr w:rsidR="008A69EE" w:rsidRPr="00EC1FA9" w14:paraId="47B98115" w14:textId="77777777" w:rsidTr="008A69EE">
        <w:trPr>
          <w:trHeight w:val="615"/>
          <w:trPrChange w:id="2126" w:author="Alotaibi, Raed" w:date="2019-06-19T11:55:00Z">
            <w:trPr>
              <w:trHeight w:val="615"/>
            </w:trPr>
          </w:trPrChange>
        </w:trPr>
        <w:tc>
          <w:tcPr>
            <w:tcW w:w="732"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127" w:author="Alotaibi, Raed" w:date="2019-06-19T11:55:00Z">
              <w:tcPr>
                <w:tcW w:w="783"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72B9C80D" w14:textId="77777777" w:rsidR="008A69EE" w:rsidRPr="00EC1FA9" w:rsidRDefault="008A69EE"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621" w:type="pct"/>
            <w:tcBorders>
              <w:top w:val="single" w:sz="4" w:space="0" w:color="auto"/>
              <w:left w:val="single" w:sz="4" w:space="0" w:color="auto"/>
              <w:bottom w:val="single" w:sz="4" w:space="0" w:color="auto"/>
              <w:right w:val="single" w:sz="4" w:space="0" w:color="auto"/>
            </w:tcBorders>
            <w:shd w:val="clear" w:color="auto" w:fill="auto"/>
            <w:vAlign w:val="center"/>
            <w:hideMark/>
            <w:tcPrChange w:id="2128" w:author="Alotaibi, Raed" w:date="2019-06-19T11:55:00Z">
              <w:tcPr>
                <w:tcW w:w="680" w:type="pct"/>
                <w:tcBorders>
                  <w:top w:val="single" w:sz="4" w:space="0" w:color="auto"/>
                  <w:left w:val="single" w:sz="4" w:space="0" w:color="auto"/>
                  <w:bottom w:val="single" w:sz="4" w:space="0" w:color="auto"/>
                  <w:right w:val="single" w:sz="4" w:space="0" w:color="auto"/>
                </w:tcBorders>
                <w:shd w:val="clear" w:color="auto" w:fill="auto"/>
                <w:vAlign w:val="center"/>
                <w:hideMark/>
              </w:tcPr>
            </w:tcPrChange>
          </w:tcPr>
          <w:p w14:paraId="5C3C85F2" w14:textId="77777777" w:rsidR="008A69EE" w:rsidRPr="00EC1FA9" w:rsidRDefault="008A69EE"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CBS Sample</w:t>
            </w:r>
          </w:p>
        </w:tc>
        <w:tc>
          <w:tcPr>
            <w:tcW w:w="433"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129" w:author="Alotaibi, Raed" w:date="2019-06-19T11:55:00Z">
              <w:tcPr>
                <w:tcW w:w="708"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8EB6C0F" w14:textId="77777777" w:rsidR="008A69EE" w:rsidRPr="00EC1FA9" w:rsidRDefault="008A69EE"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RFSS sample</w:t>
            </w:r>
          </w:p>
        </w:tc>
        <w:tc>
          <w:tcPr>
            <w:tcW w:w="598"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130" w:author="Alotaibi, Raed" w:date="2019-06-19T11:55:00Z">
              <w:tcPr>
                <w:tcW w:w="648"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A9D3872" w14:textId="77777777" w:rsidR="008A69EE" w:rsidRPr="00EC1FA9" w:rsidRDefault="008A69EE"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Ever asthma</w:t>
            </w:r>
          </w:p>
        </w:tc>
        <w:tc>
          <w:tcPr>
            <w:tcW w:w="627"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131" w:author="Alotaibi, Raed" w:date="2019-06-19T11:55:00Z">
              <w:tcPr>
                <w:tcW w:w="678"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C8B1B59" w14:textId="77777777" w:rsidR="008A69EE" w:rsidRPr="00EC1FA9" w:rsidRDefault="008A69EE"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Incident case</w:t>
            </w:r>
          </w:p>
        </w:tc>
        <w:tc>
          <w:tcPr>
            <w:tcW w:w="1260"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132" w:author="Alotaibi, Raed" w:date="2019-06-19T11:55:00Z">
              <w:tcPr>
                <w:tcW w:w="7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141B17FC" w14:textId="77777777" w:rsidR="008A69EE" w:rsidRPr="00EC1FA9" w:rsidRDefault="008A69EE" w:rsidP="00376EFA">
            <w:pPr>
              <w:spacing w:after="0" w:line="240" w:lineRule="auto"/>
              <w:jc w:val="center"/>
              <w:rPr>
                <w:rFonts w:ascii="Calibri" w:eastAsia="Times New Roman" w:hAnsi="Calibri" w:cs="Calibri"/>
                <w:b/>
                <w:bCs/>
                <w:color w:val="000000"/>
              </w:rPr>
            </w:pPr>
            <w:commentRangeStart w:id="2133"/>
            <w:commentRangeStart w:id="2134"/>
            <w:commentRangeStart w:id="2135"/>
            <w:commentRangeStart w:id="2136"/>
            <w:r w:rsidRPr="00EC1FA9">
              <w:rPr>
                <w:rFonts w:ascii="Calibri" w:eastAsia="Times New Roman" w:hAnsi="Calibri" w:cs="Calibri"/>
                <w:b/>
                <w:bCs/>
                <w:color w:val="000000"/>
              </w:rPr>
              <w:t xml:space="preserve">Incidence </w:t>
            </w:r>
            <w:commentRangeEnd w:id="2133"/>
            <w:r>
              <w:rPr>
                <w:rStyle w:val="CommentReference"/>
              </w:rPr>
              <w:commentReference w:id="2133"/>
            </w:r>
            <w:commentRangeEnd w:id="2134"/>
            <w:r>
              <w:rPr>
                <w:rStyle w:val="CommentReference"/>
              </w:rPr>
              <w:commentReference w:id="2134"/>
            </w:r>
            <w:commentRangeEnd w:id="2135"/>
            <w:r>
              <w:rPr>
                <w:rStyle w:val="CommentReference"/>
              </w:rPr>
              <w:commentReference w:id="2135"/>
            </w:r>
            <w:commentRangeEnd w:id="2136"/>
            <w:r w:rsidR="00F85A46">
              <w:rPr>
                <w:rStyle w:val="CommentReference"/>
              </w:rPr>
              <w:commentReference w:id="2136"/>
            </w:r>
            <w:r w:rsidRPr="00EC1FA9">
              <w:rPr>
                <w:rFonts w:ascii="Calibri" w:eastAsia="Times New Roman" w:hAnsi="Calibri" w:cs="Calibri"/>
                <w:b/>
                <w:bCs/>
                <w:color w:val="000000"/>
              </w:rPr>
              <w:t>rate</w:t>
            </w:r>
          </w:p>
        </w:tc>
        <w:tc>
          <w:tcPr>
            <w:tcW w:w="729" w:type="pct"/>
            <w:tcBorders>
              <w:top w:val="single" w:sz="4" w:space="0" w:color="auto"/>
              <w:left w:val="single" w:sz="4" w:space="0" w:color="auto"/>
              <w:bottom w:val="single" w:sz="4" w:space="0" w:color="auto"/>
              <w:right w:val="single" w:sz="4" w:space="0" w:color="auto"/>
            </w:tcBorders>
            <w:shd w:val="clear" w:color="auto" w:fill="auto"/>
            <w:noWrap/>
            <w:vAlign w:val="center"/>
            <w:hideMark/>
            <w:tcPrChange w:id="2137" w:author="Alotaibi, Raed" w:date="2019-06-19T11:55:00Z">
              <w:tcPr>
                <w:tcW w:w="781" w:type="pct"/>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6E73D10C" w14:textId="77777777" w:rsidR="008A69EE" w:rsidRPr="00EC1FA9" w:rsidRDefault="008A69EE"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Prevalence rate</w:t>
            </w:r>
          </w:p>
        </w:tc>
      </w:tr>
      <w:tr w:rsidR="008A69EE" w:rsidRPr="00EC1FA9" w14:paraId="231F9772" w14:textId="77777777" w:rsidTr="008A69EE">
        <w:trPr>
          <w:trHeight w:val="315"/>
          <w:trPrChange w:id="2138" w:author="Alotaibi, Raed" w:date="2019-06-19T11:55:00Z">
            <w:trPr>
              <w:trHeight w:val="315"/>
            </w:trPr>
          </w:trPrChange>
        </w:trPr>
        <w:tc>
          <w:tcPr>
            <w:tcW w:w="732" w:type="pct"/>
            <w:tcBorders>
              <w:top w:val="single" w:sz="4" w:space="0" w:color="auto"/>
              <w:left w:val="single" w:sz="8" w:space="0" w:color="auto"/>
              <w:bottom w:val="single" w:sz="8" w:space="0" w:color="auto"/>
              <w:right w:val="single" w:sz="8" w:space="0" w:color="auto"/>
            </w:tcBorders>
            <w:shd w:val="clear" w:color="auto" w:fill="auto"/>
            <w:noWrap/>
            <w:vAlign w:val="center"/>
            <w:hideMark/>
            <w:tcPrChange w:id="2139" w:author="Alotaibi, Raed" w:date="2019-06-19T11:55:00Z">
              <w:tcPr>
                <w:tcW w:w="783" w:type="pct"/>
                <w:tcBorders>
                  <w:top w:val="single" w:sz="4" w:space="0" w:color="auto"/>
                  <w:left w:val="single" w:sz="8" w:space="0" w:color="auto"/>
                  <w:bottom w:val="single" w:sz="8" w:space="0" w:color="auto"/>
                  <w:right w:val="single" w:sz="8" w:space="0" w:color="auto"/>
                </w:tcBorders>
                <w:shd w:val="clear" w:color="auto" w:fill="auto"/>
                <w:noWrap/>
                <w:vAlign w:val="center"/>
                <w:hideMark/>
              </w:tcPr>
            </w:tcPrChange>
          </w:tcPr>
          <w:p w14:paraId="3299D307"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621" w:type="pct"/>
            <w:tcBorders>
              <w:top w:val="single" w:sz="4" w:space="0" w:color="auto"/>
              <w:left w:val="nil"/>
              <w:bottom w:val="single" w:sz="8" w:space="0" w:color="auto"/>
              <w:right w:val="single" w:sz="8" w:space="0" w:color="auto"/>
            </w:tcBorders>
            <w:shd w:val="clear" w:color="auto" w:fill="auto"/>
            <w:vAlign w:val="center"/>
            <w:hideMark/>
            <w:tcPrChange w:id="2140" w:author="Alotaibi, Raed" w:date="2019-06-19T11:55:00Z">
              <w:tcPr>
                <w:tcW w:w="680" w:type="pct"/>
                <w:tcBorders>
                  <w:top w:val="single" w:sz="4" w:space="0" w:color="auto"/>
                  <w:left w:val="nil"/>
                  <w:bottom w:val="single" w:sz="8" w:space="0" w:color="auto"/>
                  <w:right w:val="single" w:sz="8" w:space="0" w:color="auto"/>
                </w:tcBorders>
                <w:shd w:val="clear" w:color="auto" w:fill="auto"/>
                <w:vAlign w:val="center"/>
                <w:hideMark/>
              </w:tcPr>
            </w:tcPrChange>
          </w:tcPr>
          <w:p w14:paraId="5241898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3</w:t>
            </w:r>
          </w:p>
        </w:tc>
        <w:tc>
          <w:tcPr>
            <w:tcW w:w="433" w:type="pct"/>
            <w:tcBorders>
              <w:top w:val="single" w:sz="4" w:space="0" w:color="auto"/>
              <w:left w:val="nil"/>
              <w:bottom w:val="single" w:sz="8" w:space="0" w:color="auto"/>
              <w:right w:val="single" w:sz="8" w:space="0" w:color="auto"/>
            </w:tcBorders>
            <w:shd w:val="clear" w:color="auto" w:fill="auto"/>
            <w:noWrap/>
            <w:vAlign w:val="center"/>
            <w:hideMark/>
            <w:tcPrChange w:id="2141" w:author="Alotaibi, Raed" w:date="2019-06-19T11:55:00Z">
              <w:tcPr>
                <w:tcW w:w="708"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374720D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35</w:t>
            </w:r>
          </w:p>
        </w:tc>
        <w:tc>
          <w:tcPr>
            <w:tcW w:w="598" w:type="pct"/>
            <w:tcBorders>
              <w:top w:val="single" w:sz="4" w:space="0" w:color="auto"/>
              <w:left w:val="nil"/>
              <w:bottom w:val="single" w:sz="8" w:space="0" w:color="auto"/>
              <w:right w:val="single" w:sz="8" w:space="0" w:color="auto"/>
            </w:tcBorders>
            <w:shd w:val="clear" w:color="auto" w:fill="auto"/>
            <w:noWrap/>
            <w:vAlign w:val="center"/>
            <w:hideMark/>
            <w:tcPrChange w:id="2142" w:author="Alotaibi, Raed" w:date="2019-06-19T11:55:00Z">
              <w:tcPr>
                <w:tcW w:w="648"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3EC4D065"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9</w:t>
            </w:r>
          </w:p>
        </w:tc>
        <w:tc>
          <w:tcPr>
            <w:tcW w:w="627" w:type="pct"/>
            <w:tcBorders>
              <w:top w:val="single" w:sz="4" w:space="0" w:color="auto"/>
              <w:left w:val="nil"/>
              <w:bottom w:val="single" w:sz="8" w:space="0" w:color="auto"/>
              <w:right w:val="single" w:sz="8" w:space="0" w:color="auto"/>
            </w:tcBorders>
            <w:shd w:val="clear" w:color="auto" w:fill="auto"/>
            <w:noWrap/>
            <w:vAlign w:val="center"/>
            <w:hideMark/>
            <w:tcPrChange w:id="2143" w:author="Alotaibi, Raed" w:date="2019-06-19T11:55:00Z">
              <w:tcPr>
                <w:tcW w:w="678"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1F7B942D"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1260" w:type="pct"/>
            <w:tcBorders>
              <w:top w:val="single" w:sz="4" w:space="0" w:color="auto"/>
              <w:left w:val="nil"/>
              <w:bottom w:val="single" w:sz="8" w:space="0" w:color="auto"/>
              <w:right w:val="single" w:sz="8" w:space="0" w:color="auto"/>
            </w:tcBorders>
            <w:shd w:val="clear" w:color="auto" w:fill="auto"/>
            <w:noWrap/>
            <w:vAlign w:val="center"/>
            <w:hideMark/>
            <w:tcPrChange w:id="2144" w:author="Alotaibi, Raed" w:date="2019-06-19T11:55:00Z">
              <w:tcPr>
                <w:tcW w:w="722"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361C7C81"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729" w:type="pct"/>
            <w:tcBorders>
              <w:top w:val="single" w:sz="4" w:space="0" w:color="auto"/>
              <w:left w:val="nil"/>
              <w:bottom w:val="single" w:sz="8" w:space="0" w:color="auto"/>
              <w:right w:val="single" w:sz="8" w:space="0" w:color="auto"/>
            </w:tcBorders>
            <w:shd w:val="clear" w:color="auto" w:fill="auto"/>
            <w:noWrap/>
            <w:vAlign w:val="center"/>
            <w:hideMark/>
            <w:tcPrChange w:id="2145" w:author="Alotaibi, Raed" w:date="2019-06-19T11:55:00Z">
              <w:tcPr>
                <w:tcW w:w="781" w:type="pct"/>
                <w:tcBorders>
                  <w:top w:val="single" w:sz="4" w:space="0" w:color="auto"/>
                  <w:left w:val="nil"/>
                  <w:bottom w:val="single" w:sz="8" w:space="0" w:color="auto"/>
                  <w:right w:val="single" w:sz="8" w:space="0" w:color="auto"/>
                </w:tcBorders>
                <w:shd w:val="clear" w:color="auto" w:fill="auto"/>
                <w:noWrap/>
                <w:vAlign w:val="center"/>
                <w:hideMark/>
              </w:tcPr>
            </w:tcPrChange>
          </w:tcPr>
          <w:p w14:paraId="7DE12EEF"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r>
      <w:tr w:rsidR="008A69EE" w:rsidRPr="00EC1FA9" w14:paraId="066A4A34" w14:textId="77777777" w:rsidTr="008A69EE">
        <w:trPr>
          <w:trHeight w:val="315"/>
          <w:trPrChange w:id="2146"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147"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E01B128"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California</w:t>
            </w:r>
          </w:p>
        </w:tc>
        <w:tc>
          <w:tcPr>
            <w:tcW w:w="621" w:type="pct"/>
            <w:tcBorders>
              <w:top w:val="nil"/>
              <w:left w:val="nil"/>
              <w:bottom w:val="single" w:sz="8" w:space="0" w:color="auto"/>
              <w:right w:val="single" w:sz="8" w:space="0" w:color="auto"/>
            </w:tcBorders>
            <w:shd w:val="clear" w:color="auto" w:fill="auto"/>
            <w:vAlign w:val="center"/>
            <w:hideMark/>
            <w:tcPrChange w:id="2148"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71F5FC9B"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2</w:t>
            </w:r>
          </w:p>
        </w:tc>
        <w:tc>
          <w:tcPr>
            <w:tcW w:w="433" w:type="pct"/>
            <w:tcBorders>
              <w:top w:val="nil"/>
              <w:left w:val="nil"/>
              <w:bottom w:val="single" w:sz="8" w:space="0" w:color="auto"/>
              <w:right w:val="single" w:sz="8" w:space="0" w:color="auto"/>
            </w:tcBorders>
            <w:shd w:val="clear" w:color="auto" w:fill="auto"/>
            <w:noWrap/>
            <w:vAlign w:val="center"/>
            <w:hideMark/>
            <w:tcPrChange w:id="2149"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04E8C58A"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801</w:t>
            </w:r>
          </w:p>
        </w:tc>
        <w:tc>
          <w:tcPr>
            <w:tcW w:w="598" w:type="pct"/>
            <w:tcBorders>
              <w:top w:val="nil"/>
              <w:left w:val="nil"/>
              <w:bottom w:val="single" w:sz="8" w:space="0" w:color="auto"/>
              <w:right w:val="single" w:sz="8" w:space="0" w:color="auto"/>
            </w:tcBorders>
            <w:shd w:val="clear" w:color="auto" w:fill="auto"/>
            <w:noWrap/>
            <w:vAlign w:val="center"/>
            <w:hideMark/>
            <w:tcPrChange w:id="2150"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70EF031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3</w:t>
            </w:r>
          </w:p>
        </w:tc>
        <w:tc>
          <w:tcPr>
            <w:tcW w:w="627" w:type="pct"/>
            <w:tcBorders>
              <w:top w:val="nil"/>
              <w:left w:val="nil"/>
              <w:bottom w:val="single" w:sz="8" w:space="0" w:color="auto"/>
              <w:right w:val="single" w:sz="8" w:space="0" w:color="auto"/>
            </w:tcBorders>
            <w:shd w:val="clear" w:color="auto" w:fill="auto"/>
            <w:noWrap/>
            <w:vAlign w:val="center"/>
            <w:hideMark/>
            <w:tcPrChange w:id="2151"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1C567FE5"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1260" w:type="pct"/>
            <w:tcBorders>
              <w:top w:val="nil"/>
              <w:left w:val="nil"/>
              <w:bottom w:val="single" w:sz="8" w:space="0" w:color="auto"/>
              <w:right w:val="single" w:sz="8" w:space="0" w:color="auto"/>
            </w:tcBorders>
            <w:shd w:val="clear" w:color="auto" w:fill="auto"/>
            <w:noWrap/>
            <w:vAlign w:val="center"/>
            <w:hideMark/>
            <w:tcPrChange w:id="2152"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549084FF"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729" w:type="pct"/>
            <w:tcBorders>
              <w:top w:val="nil"/>
              <w:left w:val="nil"/>
              <w:bottom w:val="single" w:sz="8" w:space="0" w:color="auto"/>
              <w:right w:val="single" w:sz="8" w:space="0" w:color="auto"/>
            </w:tcBorders>
            <w:shd w:val="clear" w:color="auto" w:fill="auto"/>
            <w:noWrap/>
            <w:vAlign w:val="center"/>
            <w:hideMark/>
            <w:tcPrChange w:id="2153"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474B0D04"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r>
      <w:tr w:rsidR="008A69EE" w:rsidRPr="00EC1FA9" w14:paraId="21816733" w14:textId="77777777" w:rsidTr="008A69EE">
        <w:trPr>
          <w:trHeight w:val="315"/>
          <w:trPrChange w:id="2154"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155"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36AD5919"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621" w:type="pct"/>
            <w:tcBorders>
              <w:top w:val="nil"/>
              <w:left w:val="nil"/>
              <w:bottom w:val="single" w:sz="8" w:space="0" w:color="auto"/>
              <w:right w:val="single" w:sz="8" w:space="0" w:color="auto"/>
            </w:tcBorders>
            <w:shd w:val="clear" w:color="auto" w:fill="auto"/>
            <w:vAlign w:val="center"/>
            <w:hideMark/>
            <w:tcPrChange w:id="2156"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333FF45E"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9</w:t>
            </w:r>
          </w:p>
        </w:tc>
        <w:tc>
          <w:tcPr>
            <w:tcW w:w="433" w:type="pct"/>
            <w:tcBorders>
              <w:top w:val="nil"/>
              <w:left w:val="nil"/>
              <w:bottom w:val="single" w:sz="8" w:space="0" w:color="auto"/>
              <w:right w:val="single" w:sz="8" w:space="0" w:color="auto"/>
            </w:tcBorders>
            <w:shd w:val="clear" w:color="auto" w:fill="auto"/>
            <w:noWrap/>
            <w:vAlign w:val="center"/>
            <w:hideMark/>
            <w:tcPrChange w:id="2157"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378E7D49"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12</w:t>
            </w:r>
          </w:p>
        </w:tc>
        <w:tc>
          <w:tcPr>
            <w:tcW w:w="598" w:type="pct"/>
            <w:tcBorders>
              <w:top w:val="nil"/>
              <w:left w:val="nil"/>
              <w:bottom w:val="single" w:sz="8" w:space="0" w:color="auto"/>
              <w:right w:val="single" w:sz="8" w:space="0" w:color="auto"/>
            </w:tcBorders>
            <w:shd w:val="clear" w:color="auto" w:fill="auto"/>
            <w:noWrap/>
            <w:vAlign w:val="center"/>
            <w:hideMark/>
            <w:tcPrChange w:id="2158"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706929C4"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2</w:t>
            </w:r>
          </w:p>
        </w:tc>
        <w:tc>
          <w:tcPr>
            <w:tcW w:w="627" w:type="pct"/>
            <w:tcBorders>
              <w:top w:val="nil"/>
              <w:left w:val="nil"/>
              <w:bottom w:val="single" w:sz="8" w:space="0" w:color="auto"/>
              <w:right w:val="single" w:sz="8" w:space="0" w:color="auto"/>
            </w:tcBorders>
            <w:shd w:val="clear" w:color="auto" w:fill="auto"/>
            <w:noWrap/>
            <w:vAlign w:val="center"/>
            <w:hideMark/>
            <w:tcPrChange w:id="2159"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0D7432A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w:t>
            </w:r>
          </w:p>
        </w:tc>
        <w:tc>
          <w:tcPr>
            <w:tcW w:w="1260" w:type="pct"/>
            <w:tcBorders>
              <w:top w:val="nil"/>
              <w:left w:val="nil"/>
              <w:bottom w:val="single" w:sz="8" w:space="0" w:color="auto"/>
              <w:right w:val="single" w:sz="8" w:space="0" w:color="auto"/>
            </w:tcBorders>
            <w:shd w:val="clear" w:color="auto" w:fill="auto"/>
            <w:noWrap/>
            <w:vAlign w:val="center"/>
            <w:hideMark/>
            <w:tcPrChange w:id="2160"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370CC22F"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729" w:type="pct"/>
            <w:tcBorders>
              <w:top w:val="nil"/>
              <w:left w:val="nil"/>
              <w:bottom w:val="single" w:sz="8" w:space="0" w:color="auto"/>
              <w:right w:val="single" w:sz="8" w:space="0" w:color="auto"/>
            </w:tcBorders>
            <w:shd w:val="clear" w:color="auto" w:fill="auto"/>
            <w:noWrap/>
            <w:vAlign w:val="center"/>
            <w:hideMark/>
            <w:tcPrChange w:id="2161"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7F82655B"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r>
      <w:tr w:rsidR="008A69EE" w:rsidRPr="00EC1FA9" w14:paraId="081D77E7" w14:textId="77777777" w:rsidTr="008A69EE">
        <w:trPr>
          <w:trHeight w:val="315"/>
          <w:trPrChange w:id="2162"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163"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C60D79B"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621" w:type="pct"/>
            <w:tcBorders>
              <w:top w:val="nil"/>
              <w:left w:val="nil"/>
              <w:bottom w:val="single" w:sz="8" w:space="0" w:color="auto"/>
              <w:right w:val="single" w:sz="8" w:space="0" w:color="auto"/>
            </w:tcBorders>
            <w:shd w:val="clear" w:color="auto" w:fill="auto"/>
            <w:vAlign w:val="center"/>
            <w:hideMark/>
            <w:tcPrChange w:id="2164"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2A3C4B79"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w:t>
            </w:r>
          </w:p>
        </w:tc>
        <w:tc>
          <w:tcPr>
            <w:tcW w:w="433" w:type="pct"/>
            <w:tcBorders>
              <w:top w:val="nil"/>
              <w:left w:val="nil"/>
              <w:bottom w:val="single" w:sz="8" w:space="0" w:color="auto"/>
              <w:right w:val="single" w:sz="8" w:space="0" w:color="auto"/>
            </w:tcBorders>
            <w:shd w:val="clear" w:color="auto" w:fill="auto"/>
            <w:noWrap/>
            <w:vAlign w:val="center"/>
            <w:hideMark/>
            <w:tcPrChange w:id="2165"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662825AA"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01</w:t>
            </w:r>
          </w:p>
        </w:tc>
        <w:tc>
          <w:tcPr>
            <w:tcW w:w="598" w:type="pct"/>
            <w:tcBorders>
              <w:top w:val="nil"/>
              <w:left w:val="nil"/>
              <w:bottom w:val="single" w:sz="8" w:space="0" w:color="auto"/>
              <w:right w:val="single" w:sz="8" w:space="0" w:color="auto"/>
            </w:tcBorders>
            <w:shd w:val="clear" w:color="auto" w:fill="auto"/>
            <w:noWrap/>
            <w:vAlign w:val="center"/>
            <w:hideMark/>
            <w:tcPrChange w:id="2166"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2D39DA41"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5</w:t>
            </w:r>
          </w:p>
        </w:tc>
        <w:tc>
          <w:tcPr>
            <w:tcW w:w="627" w:type="pct"/>
            <w:tcBorders>
              <w:top w:val="nil"/>
              <w:left w:val="nil"/>
              <w:bottom w:val="single" w:sz="8" w:space="0" w:color="auto"/>
              <w:right w:val="single" w:sz="8" w:space="0" w:color="auto"/>
            </w:tcBorders>
            <w:shd w:val="clear" w:color="auto" w:fill="auto"/>
            <w:noWrap/>
            <w:vAlign w:val="center"/>
            <w:hideMark/>
            <w:tcPrChange w:id="2167"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1F76ADE2"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1260" w:type="pct"/>
            <w:tcBorders>
              <w:top w:val="nil"/>
              <w:left w:val="nil"/>
              <w:bottom w:val="single" w:sz="8" w:space="0" w:color="auto"/>
              <w:right w:val="single" w:sz="8" w:space="0" w:color="auto"/>
            </w:tcBorders>
            <w:shd w:val="clear" w:color="auto" w:fill="auto"/>
            <w:noWrap/>
            <w:vAlign w:val="center"/>
            <w:hideMark/>
            <w:tcPrChange w:id="2168"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49272530"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7</w:t>
            </w:r>
          </w:p>
        </w:tc>
        <w:tc>
          <w:tcPr>
            <w:tcW w:w="729" w:type="pct"/>
            <w:tcBorders>
              <w:top w:val="nil"/>
              <w:left w:val="nil"/>
              <w:bottom w:val="single" w:sz="8" w:space="0" w:color="auto"/>
              <w:right w:val="single" w:sz="8" w:space="0" w:color="auto"/>
            </w:tcBorders>
            <w:shd w:val="clear" w:color="auto" w:fill="auto"/>
            <w:noWrap/>
            <w:vAlign w:val="center"/>
            <w:hideMark/>
            <w:tcPrChange w:id="2169"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7DCA803F"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9</w:t>
            </w:r>
          </w:p>
        </w:tc>
      </w:tr>
      <w:tr w:rsidR="008A69EE" w:rsidRPr="00EC1FA9" w14:paraId="41707B86" w14:textId="77777777" w:rsidTr="008A69EE">
        <w:trPr>
          <w:trHeight w:val="315"/>
          <w:trPrChange w:id="2170"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171"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D8D9B9A"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621" w:type="pct"/>
            <w:tcBorders>
              <w:top w:val="nil"/>
              <w:left w:val="nil"/>
              <w:bottom w:val="single" w:sz="8" w:space="0" w:color="auto"/>
              <w:right w:val="single" w:sz="8" w:space="0" w:color="auto"/>
            </w:tcBorders>
            <w:shd w:val="clear" w:color="auto" w:fill="auto"/>
            <w:vAlign w:val="center"/>
            <w:hideMark/>
            <w:tcPrChange w:id="2172"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6C97561C"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5</w:t>
            </w:r>
          </w:p>
        </w:tc>
        <w:tc>
          <w:tcPr>
            <w:tcW w:w="433" w:type="pct"/>
            <w:tcBorders>
              <w:top w:val="nil"/>
              <w:left w:val="nil"/>
              <w:bottom w:val="single" w:sz="8" w:space="0" w:color="auto"/>
              <w:right w:val="single" w:sz="8" w:space="0" w:color="auto"/>
            </w:tcBorders>
            <w:shd w:val="clear" w:color="auto" w:fill="auto"/>
            <w:noWrap/>
            <w:vAlign w:val="center"/>
            <w:hideMark/>
            <w:tcPrChange w:id="2173"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04CF510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433</w:t>
            </w:r>
          </w:p>
        </w:tc>
        <w:tc>
          <w:tcPr>
            <w:tcW w:w="598" w:type="pct"/>
            <w:tcBorders>
              <w:top w:val="nil"/>
              <w:left w:val="nil"/>
              <w:bottom w:val="single" w:sz="8" w:space="0" w:color="auto"/>
              <w:right w:val="single" w:sz="8" w:space="0" w:color="auto"/>
            </w:tcBorders>
            <w:shd w:val="clear" w:color="auto" w:fill="auto"/>
            <w:noWrap/>
            <w:vAlign w:val="center"/>
            <w:hideMark/>
            <w:tcPrChange w:id="2174"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20655AA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5</w:t>
            </w:r>
          </w:p>
        </w:tc>
        <w:tc>
          <w:tcPr>
            <w:tcW w:w="627" w:type="pct"/>
            <w:tcBorders>
              <w:top w:val="nil"/>
              <w:left w:val="nil"/>
              <w:bottom w:val="single" w:sz="8" w:space="0" w:color="auto"/>
              <w:right w:val="single" w:sz="8" w:space="0" w:color="auto"/>
            </w:tcBorders>
            <w:shd w:val="clear" w:color="auto" w:fill="auto"/>
            <w:noWrap/>
            <w:vAlign w:val="center"/>
            <w:hideMark/>
            <w:tcPrChange w:id="2175"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6B54A1D2"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w:t>
            </w:r>
          </w:p>
        </w:tc>
        <w:tc>
          <w:tcPr>
            <w:tcW w:w="1260" w:type="pct"/>
            <w:tcBorders>
              <w:top w:val="nil"/>
              <w:left w:val="nil"/>
              <w:bottom w:val="single" w:sz="8" w:space="0" w:color="auto"/>
              <w:right w:val="single" w:sz="8" w:space="0" w:color="auto"/>
            </w:tcBorders>
            <w:shd w:val="clear" w:color="auto" w:fill="auto"/>
            <w:noWrap/>
            <w:vAlign w:val="center"/>
            <w:hideMark/>
            <w:tcPrChange w:id="2176"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7092551C"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729" w:type="pct"/>
            <w:tcBorders>
              <w:top w:val="nil"/>
              <w:left w:val="nil"/>
              <w:bottom w:val="single" w:sz="8" w:space="0" w:color="auto"/>
              <w:right w:val="single" w:sz="8" w:space="0" w:color="auto"/>
            </w:tcBorders>
            <w:shd w:val="clear" w:color="auto" w:fill="auto"/>
            <w:noWrap/>
            <w:vAlign w:val="center"/>
            <w:hideMark/>
            <w:tcPrChange w:id="2177"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38D7F63A"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r>
      <w:tr w:rsidR="008A69EE" w:rsidRPr="00EC1FA9" w14:paraId="1C5B3B7E" w14:textId="77777777" w:rsidTr="008A69EE">
        <w:trPr>
          <w:trHeight w:val="315"/>
          <w:trPrChange w:id="2178"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179"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33F9162"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621" w:type="pct"/>
            <w:tcBorders>
              <w:top w:val="nil"/>
              <w:left w:val="nil"/>
              <w:bottom w:val="single" w:sz="8" w:space="0" w:color="auto"/>
              <w:right w:val="single" w:sz="8" w:space="0" w:color="auto"/>
            </w:tcBorders>
            <w:shd w:val="clear" w:color="auto" w:fill="auto"/>
            <w:vAlign w:val="center"/>
            <w:hideMark/>
            <w:tcPrChange w:id="2180"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08B91DF1"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w:t>
            </w:r>
          </w:p>
        </w:tc>
        <w:tc>
          <w:tcPr>
            <w:tcW w:w="433" w:type="pct"/>
            <w:tcBorders>
              <w:top w:val="nil"/>
              <w:left w:val="nil"/>
              <w:bottom w:val="single" w:sz="8" w:space="0" w:color="auto"/>
              <w:right w:val="single" w:sz="8" w:space="0" w:color="auto"/>
            </w:tcBorders>
            <w:shd w:val="clear" w:color="auto" w:fill="auto"/>
            <w:noWrap/>
            <w:vAlign w:val="center"/>
            <w:hideMark/>
            <w:tcPrChange w:id="2181"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40BE6903"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87</w:t>
            </w:r>
          </w:p>
        </w:tc>
        <w:tc>
          <w:tcPr>
            <w:tcW w:w="598" w:type="pct"/>
            <w:tcBorders>
              <w:top w:val="nil"/>
              <w:left w:val="nil"/>
              <w:bottom w:val="single" w:sz="8" w:space="0" w:color="auto"/>
              <w:right w:val="single" w:sz="8" w:space="0" w:color="auto"/>
            </w:tcBorders>
            <w:shd w:val="clear" w:color="auto" w:fill="auto"/>
            <w:noWrap/>
            <w:vAlign w:val="center"/>
            <w:hideMark/>
            <w:tcPrChange w:id="2182"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63CF7659"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8</w:t>
            </w:r>
          </w:p>
        </w:tc>
        <w:tc>
          <w:tcPr>
            <w:tcW w:w="627" w:type="pct"/>
            <w:tcBorders>
              <w:top w:val="nil"/>
              <w:left w:val="nil"/>
              <w:bottom w:val="single" w:sz="8" w:space="0" w:color="auto"/>
              <w:right w:val="single" w:sz="8" w:space="0" w:color="auto"/>
            </w:tcBorders>
            <w:shd w:val="clear" w:color="auto" w:fill="auto"/>
            <w:noWrap/>
            <w:vAlign w:val="center"/>
            <w:hideMark/>
            <w:tcPrChange w:id="2183"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28FC2181"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1260" w:type="pct"/>
            <w:tcBorders>
              <w:top w:val="nil"/>
              <w:left w:val="nil"/>
              <w:bottom w:val="single" w:sz="8" w:space="0" w:color="auto"/>
              <w:right w:val="single" w:sz="8" w:space="0" w:color="auto"/>
            </w:tcBorders>
            <w:shd w:val="clear" w:color="auto" w:fill="auto"/>
            <w:noWrap/>
            <w:vAlign w:val="center"/>
            <w:hideMark/>
            <w:tcPrChange w:id="2184"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2BFCE137"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729" w:type="pct"/>
            <w:tcBorders>
              <w:top w:val="nil"/>
              <w:left w:val="nil"/>
              <w:bottom w:val="single" w:sz="8" w:space="0" w:color="auto"/>
              <w:right w:val="single" w:sz="8" w:space="0" w:color="auto"/>
            </w:tcBorders>
            <w:shd w:val="clear" w:color="auto" w:fill="auto"/>
            <w:noWrap/>
            <w:vAlign w:val="center"/>
            <w:hideMark/>
            <w:tcPrChange w:id="2185"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1F58B6DA"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4</w:t>
            </w:r>
          </w:p>
        </w:tc>
      </w:tr>
      <w:tr w:rsidR="008A69EE" w:rsidRPr="00EC1FA9" w14:paraId="7F96CD29" w14:textId="77777777" w:rsidTr="008A69EE">
        <w:trPr>
          <w:trHeight w:val="315"/>
          <w:trPrChange w:id="2186"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187"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3062298"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621" w:type="pct"/>
            <w:tcBorders>
              <w:top w:val="nil"/>
              <w:left w:val="nil"/>
              <w:bottom w:val="single" w:sz="8" w:space="0" w:color="auto"/>
              <w:right w:val="single" w:sz="8" w:space="0" w:color="auto"/>
            </w:tcBorders>
            <w:shd w:val="clear" w:color="auto" w:fill="auto"/>
            <w:vAlign w:val="center"/>
            <w:hideMark/>
            <w:tcPrChange w:id="2188"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4D6A088B"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0</w:t>
            </w:r>
          </w:p>
        </w:tc>
        <w:tc>
          <w:tcPr>
            <w:tcW w:w="433" w:type="pct"/>
            <w:tcBorders>
              <w:top w:val="nil"/>
              <w:left w:val="nil"/>
              <w:bottom w:val="single" w:sz="8" w:space="0" w:color="auto"/>
              <w:right w:val="single" w:sz="8" w:space="0" w:color="auto"/>
            </w:tcBorders>
            <w:shd w:val="clear" w:color="auto" w:fill="auto"/>
            <w:noWrap/>
            <w:vAlign w:val="center"/>
            <w:hideMark/>
            <w:tcPrChange w:id="2189"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77D6A8EA"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824</w:t>
            </w:r>
          </w:p>
        </w:tc>
        <w:tc>
          <w:tcPr>
            <w:tcW w:w="598" w:type="pct"/>
            <w:tcBorders>
              <w:top w:val="nil"/>
              <w:left w:val="nil"/>
              <w:bottom w:val="single" w:sz="8" w:space="0" w:color="auto"/>
              <w:right w:val="single" w:sz="8" w:space="0" w:color="auto"/>
            </w:tcBorders>
            <w:shd w:val="clear" w:color="auto" w:fill="auto"/>
            <w:noWrap/>
            <w:vAlign w:val="center"/>
            <w:hideMark/>
            <w:tcPrChange w:id="2190"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011B12D8"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61</w:t>
            </w:r>
          </w:p>
        </w:tc>
        <w:tc>
          <w:tcPr>
            <w:tcW w:w="627" w:type="pct"/>
            <w:tcBorders>
              <w:top w:val="nil"/>
              <w:left w:val="nil"/>
              <w:bottom w:val="single" w:sz="8" w:space="0" w:color="auto"/>
              <w:right w:val="single" w:sz="8" w:space="0" w:color="auto"/>
            </w:tcBorders>
            <w:shd w:val="clear" w:color="auto" w:fill="auto"/>
            <w:noWrap/>
            <w:vAlign w:val="center"/>
            <w:hideMark/>
            <w:tcPrChange w:id="2191"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06AEA96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w:t>
            </w:r>
          </w:p>
        </w:tc>
        <w:tc>
          <w:tcPr>
            <w:tcW w:w="1260" w:type="pct"/>
            <w:tcBorders>
              <w:top w:val="nil"/>
              <w:left w:val="nil"/>
              <w:bottom w:val="single" w:sz="8" w:space="0" w:color="auto"/>
              <w:right w:val="single" w:sz="8" w:space="0" w:color="auto"/>
            </w:tcBorders>
            <w:shd w:val="clear" w:color="auto" w:fill="auto"/>
            <w:noWrap/>
            <w:vAlign w:val="center"/>
            <w:hideMark/>
            <w:tcPrChange w:id="2192"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1B1F27B5"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729" w:type="pct"/>
            <w:tcBorders>
              <w:top w:val="nil"/>
              <w:left w:val="nil"/>
              <w:bottom w:val="single" w:sz="8" w:space="0" w:color="auto"/>
              <w:right w:val="single" w:sz="8" w:space="0" w:color="auto"/>
            </w:tcBorders>
            <w:shd w:val="clear" w:color="auto" w:fill="auto"/>
            <w:noWrap/>
            <w:vAlign w:val="center"/>
            <w:hideMark/>
            <w:tcPrChange w:id="2193"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1542F817"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r>
      <w:tr w:rsidR="008A69EE" w:rsidRPr="00EC1FA9" w14:paraId="35FAD548" w14:textId="77777777" w:rsidTr="008A69EE">
        <w:trPr>
          <w:trHeight w:val="315"/>
          <w:trPrChange w:id="2194"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195"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57499A20"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621" w:type="pct"/>
            <w:tcBorders>
              <w:top w:val="nil"/>
              <w:left w:val="nil"/>
              <w:bottom w:val="single" w:sz="8" w:space="0" w:color="auto"/>
              <w:right w:val="single" w:sz="8" w:space="0" w:color="auto"/>
            </w:tcBorders>
            <w:shd w:val="clear" w:color="auto" w:fill="auto"/>
            <w:vAlign w:val="center"/>
            <w:hideMark/>
            <w:tcPrChange w:id="2196"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3DAA9DC2"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45</w:t>
            </w:r>
          </w:p>
        </w:tc>
        <w:tc>
          <w:tcPr>
            <w:tcW w:w="433" w:type="pct"/>
            <w:tcBorders>
              <w:top w:val="nil"/>
              <w:left w:val="nil"/>
              <w:bottom w:val="single" w:sz="8" w:space="0" w:color="auto"/>
              <w:right w:val="single" w:sz="8" w:space="0" w:color="auto"/>
            </w:tcBorders>
            <w:shd w:val="clear" w:color="auto" w:fill="auto"/>
            <w:noWrap/>
            <w:vAlign w:val="center"/>
            <w:hideMark/>
            <w:tcPrChange w:id="2197"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5572F70A"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84</w:t>
            </w:r>
          </w:p>
        </w:tc>
        <w:tc>
          <w:tcPr>
            <w:tcW w:w="598" w:type="pct"/>
            <w:tcBorders>
              <w:top w:val="nil"/>
              <w:left w:val="nil"/>
              <w:bottom w:val="single" w:sz="8" w:space="0" w:color="auto"/>
              <w:right w:val="single" w:sz="8" w:space="0" w:color="auto"/>
            </w:tcBorders>
            <w:shd w:val="clear" w:color="auto" w:fill="auto"/>
            <w:noWrap/>
            <w:vAlign w:val="center"/>
            <w:hideMark/>
            <w:tcPrChange w:id="2198"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367C1320"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24</w:t>
            </w:r>
          </w:p>
        </w:tc>
        <w:tc>
          <w:tcPr>
            <w:tcW w:w="627" w:type="pct"/>
            <w:tcBorders>
              <w:top w:val="nil"/>
              <w:left w:val="nil"/>
              <w:bottom w:val="single" w:sz="8" w:space="0" w:color="auto"/>
              <w:right w:val="single" w:sz="8" w:space="0" w:color="auto"/>
            </w:tcBorders>
            <w:shd w:val="clear" w:color="auto" w:fill="auto"/>
            <w:noWrap/>
            <w:vAlign w:val="center"/>
            <w:hideMark/>
            <w:tcPrChange w:id="2199"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50F679F5"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1260" w:type="pct"/>
            <w:tcBorders>
              <w:top w:val="nil"/>
              <w:left w:val="nil"/>
              <w:bottom w:val="single" w:sz="8" w:space="0" w:color="auto"/>
              <w:right w:val="single" w:sz="8" w:space="0" w:color="auto"/>
            </w:tcBorders>
            <w:shd w:val="clear" w:color="auto" w:fill="auto"/>
            <w:noWrap/>
            <w:vAlign w:val="center"/>
            <w:hideMark/>
            <w:tcPrChange w:id="2200"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26F58651"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3</w:t>
            </w:r>
          </w:p>
        </w:tc>
        <w:tc>
          <w:tcPr>
            <w:tcW w:w="729" w:type="pct"/>
            <w:tcBorders>
              <w:top w:val="nil"/>
              <w:left w:val="nil"/>
              <w:bottom w:val="single" w:sz="8" w:space="0" w:color="auto"/>
              <w:right w:val="single" w:sz="8" w:space="0" w:color="auto"/>
            </w:tcBorders>
            <w:shd w:val="clear" w:color="auto" w:fill="auto"/>
            <w:noWrap/>
            <w:vAlign w:val="center"/>
            <w:hideMark/>
            <w:tcPrChange w:id="2201"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342E8FD8"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4</w:t>
            </w:r>
          </w:p>
        </w:tc>
      </w:tr>
      <w:tr w:rsidR="008A69EE" w:rsidRPr="00EC1FA9" w14:paraId="0075659E" w14:textId="77777777" w:rsidTr="008A69EE">
        <w:trPr>
          <w:trHeight w:val="315"/>
          <w:trPrChange w:id="2202"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03"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2D509CA"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621" w:type="pct"/>
            <w:tcBorders>
              <w:top w:val="nil"/>
              <w:left w:val="nil"/>
              <w:bottom w:val="single" w:sz="8" w:space="0" w:color="auto"/>
              <w:right w:val="single" w:sz="8" w:space="0" w:color="auto"/>
            </w:tcBorders>
            <w:shd w:val="clear" w:color="auto" w:fill="auto"/>
            <w:vAlign w:val="center"/>
            <w:hideMark/>
            <w:tcPrChange w:id="2204"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71E5740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27</w:t>
            </w:r>
          </w:p>
        </w:tc>
        <w:tc>
          <w:tcPr>
            <w:tcW w:w="433" w:type="pct"/>
            <w:tcBorders>
              <w:top w:val="nil"/>
              <w:left w:val="nil"/>
              <w:bottom w:val="single" w:sz="8" w:space="0" w:color="auto"/>
              <w:right w:val="single" w:sz="8" w:space="0" w:color="auto"/>
            </w:tcBorders>
            <w:shd w:val="clear" w:color="auto" w:fill="auto"/>
            <w:noWrap/>
            <w:vAlign w:val="center"/>
            <w:hideMark/>
            <w:tcPrChange w:id="2205"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0AA1353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699</w:t>
            </w:r>
          </w:p>
        </w:tc>
        <w:tc>
          <w:tcPr>
            <w:tcW w:w="598" w:type="pct"/>
            <w:tcBorders>
              <w:top w:val="nil"/>
              <w:left w:val="nil"/>
              <w:bottom w:val="single" w:sz="8" w:space="0" w:color="auto"/>
              <w:right w:val="single" w:sz="8" w:space="0" w:color="auto"/>
            </w:tcBorders>
            <w:shd w:val="clear" w:color="auto" w:fill="auto"/>
            <w:noWrap/>
            <w:vAlign w:val="center"/>
            <w:hideMark/>
            <w:tcPrChange w:id="2206"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6584595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39</w:t>
            </w:r>
          </w:p>
        </w:tc>
        <w:tc>
          <w:tcPr>
            <w:tcW w:w="627" w:type="pct"/>
            <w:tcBorders>
              <w:top w:val="nil"/>
              <w:left w:val="nil"/>
              <w:bottom w:val="single" w:sz="8" w:space="0" w:color="auto"/>
              <w:right w:val="single" w:sz="8" w:space="0" w:color="auto"/>
            </w:tcBorders>
            <w:shd w:val="clear" w:color="auto" w:fill="auto"/>
            <w:noWrap/>
            <w:vAlign w:val="center"/>
            <w:hideMark/>
            <w:tcPrChange w:id="2207"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2165872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w:t>
            </w:r>
          </w:p>
        </w:tc>
        <w:tc>
          <w:tcPr>
            <w:tcW w:w="1260" w:type="pct"/>
            <w:tcBorders>
              <w:top w:val="nil"/>
              <w:left w:val="nil"/>
              <w:bottom w:val="single" w:sz="8" w:space="0" w:color="auto"/>
              <w:right w:val="single" w:sz="8" w:space="0" w:color="auto"/>
            </w:tcBorders>
            <w:shd w:val="clear" w:color="auto" w:fill="auto"/>
            <w:noWrap/>
            <w:vAlign w:val="center"/>
            <w:hideMark/>
            <w:tcPrChange w:id="2208"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18E8BDFA"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w:t>
            </w:r>
          </w:p>
        </w:tc>
        <w:tc>
          <w:tcPr>
            <w:tcW w:w="729" w:type="pct"/>
            <w:tcBorders>
              <w:top w:val="nil"/>
              <w:left w:val="nil"/>
              <w:bottom w:val="single" w:sz="8" w:space="0" w:color="auto"/>
              <w:right w:val="single" w:sz="8" w:space="0" w:color="auto"/>
            </w:tcBorders>
            <w:shd w:val="clear" w:color="auto" w:fill="auto"/>
            <w:noWrap/>
            <w:vAlign w:val="center"/>
            <w:hideMark/>
            <w:tcPrChange w:id="2209"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33CCDF96"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w:t>
            </w:r>
          </w:p>
        </w:tc>
      </w:tr>
      <w:tr w:rsidR="008A69EE" w:rsidRPr="00EC1FA9" w14:paraId="43C51368" w14:textId="77777777" w:rsidTr="008A69EE">
        <w:trPr>
          <w:trHeight w:val="315"/>
          <w:trPrChange w:id="2210"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11"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32C81D57"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621" w:type="pct"/>
            <w:tcBorders>
              <w:top w:val="nil"/>
              <w:left w:val="nil"/>
              <w:bottom w:val="single" w:sz="8" w:space="0" w:color="auto"/>
              <w:right w:val="single" w:sz="8" w:space="0" w:color="auto"/>
            </w:tcBorders>
            <w:shd w:val="clear" w:color="auto" w:fill="auto"/>
            <w:vAlign w:val="center"/>
            <w:hideMark/>
            <w:tcPrChange w:id="2212"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421A5C43"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w:t>
            </w:r>
          </w:p>
        </w:tc>
        <w:tc>
          <w:tcPr>
            <w:tcW w:w="433" w:type="pct"/>
            <w:tcBorders>
              <w:top w:val="nil"/>
              <w:left w:val="nil"/>
              <w:bottom w:val="single" w:sz="8" w:space="0" w:color="auto"/>
              <w:right w:val="single" w:sz="8" w:space="0" w:color="auto"/>
            </w:tcBorders>
            <w:shd w:val="clear" w:color="auto" w:fill="auto"/>
            <w:noWrap/>
            <w:vAlign w:val="center"/>
            <w:hideMark/>
            <w:tcPrChange w:id="2213"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08524A8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29</w:t>
            </w:r>
          </w:p>
        </w:tc>
        <w:tc>
          <w:tcPr>
            <w:tcW w:w="598" w:type="pct"/>
            <w:tcBorders>
              <w:top w:val="nil"/>
              <w:left w:val="nil"/>
              <w:bottom w:val="single" w:sz="8" w:space="0" w:color="auto"/>
              <w:right w:val="single" w:sz="8" w:space="0" w:color="auto"/>
            </w:tcBorders>
            <w:shd w:val="clear" w:color="auto" w:fill="auto"/>
            <w:noWrap/>
            <w:vAlign w:val="center"/>
            <w:hideMark/>
            <w:tcPrChange w:id="2214"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5801C01C"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14</w:t>
            </w:r>
          </w:p>
        </w:tc>
        <w:tc>
          <w:tcPr>
            <w:tcW w:w="627" w:type="pct"/>
            <w:tcBorders>
              <w:top w:val="nil"/>
              <w:left w:val="nil"/>
              <w:bottom w:val="single" w:sz="8" w:space="0" w:color="auto"/>
              <w:right w:val="single" w:sz="8" w:space="0" w:color="auto"/>
            </w:tcBorders>
            <w:shd w:val="clear" w:color="auto" w:fill="auto"/>
            <w:noWrap/>
            <w:vAlign w:val="center"/>
            <w:hideMark/>
            <w:tcPrChange w:id="2215"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5633CC4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w:t>
            </w:r>
          </w:p>
        </w:tc>
        <w:tc>
          <w:tcPr>
            <w:tcW w:w="1260" w:type="pct"/>
            <w:tcBorders>
              <w:top w:val="nil"/>
              <w:left w:val="nil"/>
              <w:bottom w:val="single" w:sz="8" w:space="0" w:color="auto"/>
              <w:right w:val="single" w:sz="8" w:space="0" w:color="auto"/>
            </w:tcBorders>
            <w:shd w:val="clear" w:color="auto" w:fill="auto"/>
            <w:noWrap/>
            <w:vAlign w:val="center"/>
            <w:hideMark/>
            <w:tcPrChange w:id="2216"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407499CB"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w:t>
            </w:r>
          </w:p>
        </w:tc>
        <w:tc>
          <w:tcPr>
            <w:tcW w:w="729" w:type="pct"/>
            <w:tcBorders>
              <w:top w:val="nil"/>
              <w:left w:val="nil"/>
              <w:bottom w:val="single" w:sz="8" w:space="0" w:color="auto"/>
              <w:right w:val="single" w:sz="8" w:space="0" w:color="auto"/>
            </w:tcBorders>
            <w:shd w:val="clear" w:color="auto" w:fill="auto"/>
            <w:noWrap/>
            <w:vAlign w:val="center"/>
            <w:hideMark/>
            <w:tcPrChange w:id="2217"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543CD078"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8A69EE" w:rsidRPr="00EC1FA9" w14:paraId="08CAFC8C" w14:textId="77777777" w:rsidTr="008A69EE">
        <w:trPr>
          <w:trHeight w:val="315"/>
          <w:trPrChange w:id="2218"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19"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A866527"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621" w:type="pct"/>
            <w:tcBorders>
              <w:top w:val="nil"/>
              <w:left w:val="nil"/>
              <w:bottom w:val="single" w:sz="8" w:space="0" w:color="auto"/>
              <w:right w:val="single" w:sz="8" w:space="0" w:color="auto"/>
            </w:tcBorders>
            <w:shd w:val="clear" w:color="auto" w:fill="auto"/>
            <w:vAlign w:val="center"/>
            <w:hideMark/>
            <w:tcPrChange w:id="2220"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10E38A59"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76</w:t>
            </w:r>
          </w:p>
        </w:tc>
        <w:tc>
          <w:tcPr>
            <w:tcW w:w="433" w:type="pct"/>
            <w:tcBorders>
              <w:top w:val="nil"/>
              <w:left w:val="nil"/>
              <w:bottom w:val="single" w:sz="8" w:space="0" w:color="auto"/>
              <w:right w:val="single" w:sz="8" w:space="0" w:color="auto"/>
            </w:tcBorders>
            <w:shd w:val="clear" w:color="auto" w:fill="auto"/>
            <w:noWrap/>
            <w:vAlign w:val="center"/>
            <w:hideMark/>
            <w:tcPrChange w:id="2221"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043F3182"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23</w:t>
            </w:r>
          </w:p>
        </w:tc>
        <w:tc>
          <w:tcPr>
            <w:tcW w:w="598" w:type="pct"/>
            <w:tcBorders>
              <w:top w:val="nil"/>
              <w:left w:val="nil"/>
              <w:bottom w:val="single" w:sz="8" w:space="0" w:color="auto"/>
              <w:right w:val="single" w:sz="8" w:space="0" w:color="auto"/>
            </w:tcBorders>
            <w:shd w:val="clear" w:color="auto" w:fill="auto"/>
            <w:noWrap/>
            <w:vAlign w:val="center"/>
            <w:hideMark/>
            <w:tcPrChange w:id="2222"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075AEC0C"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44</w:t>
            </w:r>
          </w:p>
        </w:tc>
        <w:tc>
          <w:tcPr>
            <w:tcW w:w="627" w:type="pct"/>
            <w:tcBorders>
              <w:top w:val="nil"/>
              <w:left w:val="nil"/>
              <w:bottom w:val="single" w:sz="8" w:space="0" w:color="auto"/>
              <w:right w:val="single" w:sz="8" w:space="0" w:color="auto"/>
            </w:tcBorders>
            <w:shd w:val="clear" w:color="auto" w:fill="auto"/>
            <w:noWrap/>
            <w:vAlign w:val="center"/>
            <w:hideMark/>
            <w:tcPrChange w:id="2223"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461E351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w:t>
            </w:r>
          </w:p>
        </w:tc>
        <w:tc>
          <w:tcPr>
            <w:tcW w:w="1260" w:type="pct"/>
            <w:tcBorders>
              <w:top w:val="nil"/>
              <w:left w:val="nil"/>
              <w:bottom w:val="single" w:sz="8" w:space="0" w:color="auto"/>
              <w:right w:val="single" w:sz="8" w:space="0" w:color="auto"/>
            </w:tcBorders>
            <w:shd w:val="clear" w:color="auto" w:fill="auto"/>
            <w:noWrap/>
            <w:vAlign w:val="center"/>
            <w:hideMark/>
            <w:tcPrChange w:id="2224"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43A74BBD"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2</w:t>
            </w:r>
          </w:p>
        </w:tc>
        <w:tc>
          <w:tcPr>
            <w:tcW w:w="729" w:type="pct"/>
            <w:tcBorders>
              <w:top w:val="nil"/>
              <w:left w:val="nil"/>
              <w:bottom w:val="single" w:sz="8" w:space="0" w:color="auto"/>
              <w:right w:val="single" w:sz="8" w:space="0" w:color="auto"/>
            </w:tcBorders>
            <w:shd w:val="clear" w:color="auto" w:fill="auto"/>
            <w:noWrap/>
            <w:vAlign w:val="center"/>
            <w:hideMark/>
            <w:tcPrChange w:id="2225"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04116489"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r>
      <w:tr w:rsidR="008A69EE" w:rsidRPr="00EC1FA9" w14:paraId="2F1FF72C" w14:textId="77777777" w:rsidTr="008A69EE">
        <w:trPr>
          <w:trHeight w:val="315"/>
          <w:trPrChange w:id="2226"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27"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E47323E"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621" w:type="pct"/>
            <w:tcBorders>
              <w:top w:val="nil"/>
              <w:left w:val="nil"/>
              <w:bottom w:val="single" w:sz="8" w:space="0" w:color="auto"/>
              <w:right w:val="single" w:sz="8" w:space="0" w:color="auto"/>
            </w:tcBorders>
            <w:shd w:val="clear" w:color="auto" w:fill="auto"/>
            <w:vAlign w:val="center"/>
            <w:hideMark/>
            <w:tcPrChange w:id="2228"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3C5F54E2"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24</w:t>
            </w:r>
          </w:p>
        </w:tc>
        <w:tc>
          <w:tcPr>
            <w:tcW w:w="433" w:type="pct"/>
            <w:tcBorders>
              <w:top w:val="nil"/>
              <w:left w:val="nil"/>
              <w:bottom w:val="single" w:sz="8" w:space="0" w:color="auto"/>
              <w:right w:val="single" w:sz="8" w:space="0" w:color="auto"/>
            </w:tcBorders>
            <w:shd w:val="clear" w:color="auto" w:fill="auto"/>
            <w:noWrap/>
            <w:vAlign w:val="center"/>
            <w:hideMark/>
            <w:tcPrChange w:id="2229"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30482C5B"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093</w:t>
            </w:r>
          </w:p>
        </w:tc>
        <w:tc>
          <w:tcPr>
            <w:tcW w:w="598" w:type="pct"/>
            <w:tcBorders>
              <w:top w:val="nil"/>
              <w:left w:val="nil"/>
              <w:bottom w:val="single" w:sz="8" w:space="0" w:color="auto"/>
              <w:right w:val="single" w:sz="8" w:space="0" w:color="auto"/>
            </w:tcBorders>
            <w:shd w:val="clear" w:color="auto" w:fill="auto"/>
            <w:noWrap/>
            <w:vAlign w:val="center"/>
            <w:hideMark/>
            <w:tcPrChange w:id="2230"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5BDA791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97</w:t>
            </w:r>
          </w:p>
        </w:tc>
        <w:tc>
          <w:tcPr>
            <w:tcW w:w="627" w:type="pct"/>
            <w:tcBorders>
              <w:top w:val="nil"/>
              <w:left w:val="nil"/>
              <w:bottom w:val="single" w:sz="8" w:space="0" w:color="auto"/>
              <w:right w:val="single" w:sz="8" w:space="0" w:color="auto"/>
            </w:tcBorders>
            <w:shd w:val="clear" w:color="auto" w:fill="auto"/>
            <w:noWrap/>
            <w:vAlign w:val="center"/>
            <w:hideMark/>
            <w:tcPrChange w:id="2231"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676580D6"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w:t>
            </w:r>
          </w:p>
        </w:tc>
        <w:tc>
          <w:tcPr>
            <w:tcW w:w="1260" w:type="pct"/>
            <w:tcBorders>
              <w:top w:val="nil"/>
              <w:left w:val="nil"/>
              <w:bottom w:val="single" w:sz="8" w:space="0" w:color="auto"/>
              <w:right w:val="single" w:sz="8" w:space="0" w:color="auto"/>
            </w:tcBorders>
            <w:shd w:val="clear" w:color="auto" w:fill="auto"/>
            <w:noWrap/>
            <w:vAlign w:val="center"/>
            <w:hideMark/>
            <w:tcPrChange w:id="2232"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475C38B3"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2</w:t>
            </w:r>
          </w:p>
        </w:tc>
        <w:tc>
          <w:tcPr>
            <w:tcW w:w="729" w:type="pct"/>
            <w:tcBorders>
              <w:top w:val="nil"/>
              <w:left w:val="nil"/>
              <w:bottom w:val="single" w:sz="8" w:space="0" w:color="auto"/>
              <w:right w:val="single" w:sz="8" w:space="0" w:color="auto"/>
            </w:tcBorders>
            <w:shd w:val="clear" w:color="auto" w:fill="auto"/>
            <w:noWrap/>
            <w:vAlign w:val="center"/>
            <w:hideMark/>
            <w:tcPrChange w:id="2233"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37F81294"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8</w:t>
            </w:r>
          </w:p>
        </w:tc>
      </w:tr>
      <w:tr w:rsidR="008A69EE" w:rsidRPr="00EC1FA9" w14:paraId="1E88FC0B" w14:textId="77777777" w:rsidTr="008A69EE">
        <w:trPr>
          <w:trHeight w:val="315"/>
          <w:trPrChange w:id="2234"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35"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85A190A"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621" w:type="pct"/>
            <w:tcBorders>
              <w:top w:val="nil"/>
              <w:left w:val="nil"/>
              <w:bottom w:val="single" w:sz="8" w:space="0" w:color="auto"/>
              <w:right w:val="single" w:sz="8" w:space="0" w:color="auto"/>
            </w:tcBorders>
            <w:shd w:val="clear" w:color="auto" w:fill="auto"/>
            <w:vAlign w:val="center"/>
            <w:hideMark/>
            <w:tcPrChange w:id="2236"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337F8E78"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0</w:t>
            </w:r>
          </w:p>
        </w:tc>
        <w:tc>
          <w:tcPr>
            <w:tcW w:w="433" w:type="pct"/>
            <w:tcBorders>
              <w:top w:val="nil"/>
              <w:left w:val="nil"/>
              <w:bottom w:val="single" w:sz="8" w:space="0" w:color="auto"/>
              <w:right w:val="single" w:sz="8" w:space="0" w:color="auto"/>
            </w:tcBorders>
            <w:shd w:val="clear" w:color="auto" w:fill="auto"/>
            <w:noWrap/>
            <w:vAlign w:val="center"/>
            <w:hideMark/>
            <w:tcPrChange w:id="2237"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3F89528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62</w:t>
            </w:r>
          </w:p>
        </w:tc>
        <w:tc>
          <w:tcPr>
            <w:tcW w:w="598" w:type="pct"/>
            <w:tcBorders>
              <w:top w:val="nil"/>
              <w:left w:val="nil"/>
              <w:bottom w:val="single" w:sz="8" w:space="0" w:color="auto"/>
              <w:right w:val="single" w:sz="8" w:space="0" w:color="auto"/>
            </w:tcBorders>
            <w:shd w:val="clear" w:color="auto" w:fill="auto"/>
            <w:noWrap/>
            <w:vAlign w:val="center"/>
            <w:hideMark/>
            <w:tcPrChange w:id="2238"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1230FDE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4</w:t>
            </w:r>
          </w:p>
        </w:tc>
        <w:tc>
          <w:tcPr>
            <w:tcW w:w="627" w:type="pct"/>
            <w:tcBorders>
              <w:top w:val="nil"/>
              <w:left w:val="nil"/>
              <w:bottom w:val="single" w:sz="8" w:space="0" w:color="auto"/>
              <w:right w:val="single" w:sz="8" w:space="0" w:color="auto"/>
            </w:tcBorders>
            <w:shd w:val="clear" w:color="auto" w:fill="auto"/>
            <w:noWrap/>
            <w:vAlign w:val="center"/>
            <w:hideMark/>
            <w:tcPrChange w:id="2239"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7C8A8653"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3</w:t>
            </w:r>
          </w:p>
        </w:tc>
        <w:tc>
          <w:tcPr>
            <w:tcW w:w="1260" w:type="pct"/>
            <w:tcBorders>
              <w:top w:val="nil"/>
              <w:left w:val="nil"/>
              <w:bottom w:val="single" w:sz="8" w:space="0" w:color="auto"/>
              <w:right w:val="single" w:sz="8" w:space="0" w:color="auto"/>
            </w:tcBorders>
            <w:shd w:val="clear" w:color="auto" w:fill="auto"/>
            <w:noWrap/>
            <w:vAlign w:val="center"/>
            <w:hideMark/>
            <w:tcPrChange w:id="2240"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3E875ED0"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729" w:type="pct"/>
            <w:tcBorders>
              <w:top w:val="nil"/>
              <w:left w:val="nil"/>
              <w:bottom w:val="single" w:sz="8" w:space="0" w:color="auto"/>
              <w:right w:val="single" w:sz="8" w:space="0" w:color="auto"/>
            </w:tcBorders>
            <w:shd w:val="clear" w:color="auto" w:fill="auto"/>
            <w:noWrap/>
            <w:vAlign w:val="center"/>
            <w:hideMark/>
            <w:tcPrChange w:id="2241"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6A4D29D3"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w:t>
            </w:r>
          </w:p>
        </w:tc>
      </w:tr>
      <w:tr w:rsidR="008A69EE" w:rsidRPr="00EC1FA9" w14:paraId="3BD28ADC" w14:textId="77777777" w:rsidTr="008A69EE">
        <w:trPr>
          <w:trHeight w:val="315"/>
          <w:trPrChange w:id="2242"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43"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839F85C"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621" w:type="pct"/>
            <w:tcBorders>
              <w:top w:val="nil"/>
              <w:left w:val="nil"/>
              <w:bottom w:val="single" w:sz="8" w:space="0" w:color="auto"/>
              <w:right w:val="single" w:sz="8" w:space="0" w:color="auto"/>
            </w:tcBorders>
            <w:shd w:val="clear" w:color="auto" w:fill="auto"/>
            <w:vAlign w:val="center"/>
            <w:hideMark/>
            <w:tcPrChange w:id="2244"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32F9840A"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8</w:t>
            </w:r>
          </w:p>
        </w:tc>
        <w:tc>
          <w:tcPr>
            <w:tcW w:w="433" w:type="pct"/>
            <w:tcBorders>
              <w:top w:val="nil"/>
              <w:left w:val="nil"/>
              <w:bottom w:val="single" w:sz="8" w:space="0" w:color="auto"/>
              <w:right w:val="single" w:sz="8" w:space="0" w:color="auto"/>
            </w:tcBorders>
            <w:shd w:val="clear" w:color="auto" w:fill="auto"/>
            <w:noWrap/>
            <w:vAlign w:val="center"/>
            <w:hideMark/>
            <w:tcPrChange w:id="2245"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294B4A54"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816</w:t>
            </w:r>
          </w:p>
        </w:tc>
        <w:tc>
          <w:tcPr>
            <w:tcW w:w="598" w:type="pct"/>
            <w:tcBorders>
              <w:top w:val="nil"/>
              <w:left w:val="nil"/>
              <w:bottom w:val="single" w:sz="8" w:space="0" w:color="auto"/>
              <w:right w:val="single" w:sz="8" w:space="0" w:color="auto"/>
            </w:tcBorders>
            <w:shd w:val="clear" w:color="auto" w:fill="auto"/>
            <w:noWrap/>
            <w:vAlign w:val="center"/>
            <w:hideMark/>
            <w:tcPrChange w:id="2246"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486F320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7</w:t>
            </w:r>
          </w:p>
        </w:tc>
        <w:tc>
          <w:tcPr>
            <w:tcW w:w="627" w:type="pct"/>
            <w:tcBorders>
              <w:top w:val="nil"/>
              <w:left w:val="nil"/>
              <w:bottom w:val="single" w:sz="8" w:space="0" w:color="auto"/>
              <w:right w:val="single" w:sz="8" w:space="0" w:color="auto"/>
            </w:tcBorders>
            <w:shd w:val="clear" w:color="auto" w:fill="auto"/>
            <w:noWrap/>
            <w:vAlign w:val="center"/>
            <w:hideMark/>
            <w:tcPrChange w:id="2247"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6CE05678"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w:t>
            </w:r>
          </w:p>
        </w:tc>
        <w:tc>
          <w:tcPr>
            <w:tcW w:w="1260" w:type="pct"/>
            <w:tcBorders>
              <w:top w:val="nil"/>
              <w:left w:val="nil"/>
              <w:bottom w:val="single" w:sz="8" w:space="0" w:color="auto"/>
              <w:right w:val="single" w:sz="8" w:space="0" w:color="auto"/>
            </w:tcBorders>
            <w:shd w:val="clear" w:color="auto" w:fill="auto"/>
            <w:noWrap/>
            <w:vAlign w:val="center"/>
            <w:hideMark/>
            <w:tcPrChange w:id="2248"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5036E822"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729" w:type="pct"/>
            <w:tcBorders>
              <w:top w:val="nil"/>
              <w:left w:val="nil"/>
              <w:bottom w:val="single" w:sz="8" w:space="0" w:color="auto"/>
              <w:right w:val="single" w:sz="8" w:space="0" w:color="auto"/>
            </w:tcBorders>
            <w:shd w:val="clear" w:color="auto" w:fill="auto"/>
            <w:noWrap/>
            <w:vAlign w:val="center"/>
            <w:hideMark/>
            <w:tcPrChange w:id="2249"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65744FC5"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r>
      <w:tr w:rsidR="008A69EE" w:rsidRPr="00EC1FA9" w14:paraId="15CDF7D8" w14:textId="77777777" w:rsidTr="008A69EE">
        <w:trPr>
          <w:trHeight w:val="315"/>
          <w:trPrChange w:id="2250"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51"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725E0F5"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621" w:type="pct"/>
            <w:tcBorders>
              <w:top w:val="nil"/>
              <w:left w:val="nil"/>
              <w:bottom w:val="single" w:sz="8" w:space="0" w:color="auto"/>
              <w:right w:val="single" w:sz="8" w:space="0" w:color="auto"/>
            </w:tcBorders>
            <w:shd w:val="clear" w:color="auto" w:fill="auto"/>
            <w:vAlign w:val="center"/>
            <w:hideMark/>
            <w:tcPrChange w:id="2252"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2333D1F9"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2</w:t>
            </w:r>
          </w:p>
        </w:tc>
        <w:tc>
          <w:tcPr>
            <w:tcW w:w="433" w:type="pct"/>
            <w:tcBorders>
              <w:top w:val="nil"/>
              <w:left w:val="nil"/>
              <w:bottom w:val="single" w:sz="8" w:space="0" w:color="auto"/>
              <w:right w:val="single" w:sz="8" w:space="0" w:color="auto"/>
            </w:tcBorders>
            <w:shd w:val="clear" w:color="auto" w:fill="auto"/>
            <w:noWrap/>
            <w:vAlign w:val="center"/>
            <w:hideMark/>
            <w:tcPrChange w:id="2253"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160B156D"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646</w:t>
            </w:r>
          </w:p>
        </w:tc>
        <w:tc>
          <w:tcPr>
            <w:tcW w:w="598" w:type="pct"/>
            <w:tcBorders>
              <w:top w:val="nil"/>
              <w:left w:val="nil"/>
              <w:bottom w:val="single" w:sz="8" w:space="0" w:color="auto"/>
              <w:right w:val="single" w:sz="8" w:space="0" w:color="auto"/>
            </w:tcBorders>
            <w:shd w:val="clear" w:color="auto" w:fill="auto"/>
            <w:noWrap/>
            <w:vAlign w:val="center"/>
            <w:hideMark/>
            <w:tcPrChange w:id="2254"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4241B384"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14</w:t>
            </w:r>
          </w:p>
        </w:tc>
        <w:tc>
          <w:tcPr>
            <w:tcW w:w="627" w:type="pct"/>
            <w:tcBorders>
              <w:top w:val="nil"/>
              <w:left w:val="nil"/>
              <w:bottom w:val="single" w:sz="8" w:space="0" w:color="auto"/>
              <w:right w:val="single" w:sz="8" w:space="0" w:color="auto"/>
            </w:tcBorders>
            <w:shd w:val="clear" w:color="auto" w:fill="auto"/>
            <w:noWrap/>
            <w:vAlign w:val="center"/>
            <w:hideMark/>
            <w:tcPrChange w:id="2255"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6D909C4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w:t>
            </w:r>
          </w:p>
        </w:tc>
        <w:tc>
          <w:tcPr>
            <w:tcW w:w="1260" w:type="pct"/>
            <w:tcBorders>
              <w:top w:val="nil"/>
              <w:left w:val="nil"/>
              <w:bottom w:val="single" w:sz="8" w:space="0" w:color="auto"/>
              <w:right w:val="single" w:sz="8" w:space="0" w:color="auto"/>
            </w:tcBorders>
            <w:shd w:val="clear" w:color="auto" w:fill="auto"/>
            <w:noWrap/>
            <w:vAlign w:val="center"/>
            <w:hideMark/>
            <w:tcPrChange w:id="2256"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1F8CDF99"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w:t>
            </w:r>
          </w:p>
        </w:tc>
        <w:tc>
          <w:tcPr>
            <w:tcW w:w="729" w:type="pct"/>
            <w:tcBorders>
              <w:top w:val="nil"/>
              <w:left w:val="nil"/>
              <w:bottom w:val="single" w:sz="8" w:space="0" w:color="auto"/>
              <w:right w:val="single" w:sz="8" w:space="0" w:color="auto"/>
            </w:tcBorders>
            <w:shd w:val="clear" w:color="auto" w:fill="auto"/>
            <w:noWrap/>
            <w:vAlign w:val="center"/>
            <w:hideMark/>
            <w:tcPrChange w:id="2257"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7A6AAD92"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r>
      <w:tr w:rsidR="008A69EE" w:rsidRPr="00EC1FA9" w14:paraId="78FCCFD6" w14:textId="77777777" w:rsidTr="008A69EE">
        <w:trPr>
          <w:trHeight w:val="315"/>
          <w:trPrChange w:id="2258"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59"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A9D185"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621" w:type="pct"/>
            <w:tcBorders>
              <w:top w:val="nil"/>
              <w:left w:val="nil"/>
              <w:bottom w:val="single" w:sz="8" w:space="0" w:color="auto"/>
              <w:right w:val="single" w:sz="8" w:space="0" w:color="auto"/>
            </w:tcBorders>
            <w:shd w:val="clear" w:color="auto" w:fill="auto"/>
            <w:vAlign w:val="center"/>
            <w:hideMark/>
            <w:tcPrChange w:id="2260"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22D789B3"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6</w:t>
            </w:r>
          </w:p>
        </w:tc>
        <w:tc>
          <w:tcPr>
            <w:tcW w:w="433" w:type="pct"/>
            <w:tcBorders>
              <w:top w:val="nil"/>
              <w:left w:val="nil"/>
              <w:bottom w:val="single" w:sz="8" w:space="0" w:color="auto"/>
              <w:right w:val="single" w:sz="8" w:space="0" w:color="auto"/>
            </w:tcBorders>
            <w:shd w:val="clear" w:color="auto" w:fill="auto"/>
            <w:noWrap/>
            <w:vAlign w:val="center"/>
            <w:hideMark/>
            <w:tcPrChange w:id="2261"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41CA5C36"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09</w:t>
            </w:r>
          </w:p>
        </w:tc>
        <w:tc>
          <w:tcPr>
            <w:tcW w:w="598" w:type="pct"/>
            <w:tcBorders>
              <w:top w:val="nil"/>
              <w:left w:val="nil"/>
              <w:bottom w:val="single" w:sz="8" w:space="0" w:color="auto"/>
              <w:right w:val="single" w:sz="8" w:space="0" w:color="auto"/>
            </w:tcBorders>
            <w:shd w:val="clear" w:color="auto" w:fill="auto"/>
            <w:noWrap/>
            <w:vAlign w:val="center"/>
            <w:hideMark/>
            <w:tcPrChange w:id="2262"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0B4068B3"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09</w:t>
            </w:r>
          </w:p>
        </w:tc>
        <w:tc>
          <w:tcPr>
            <w:tcW w:w="627" w:type="pct"/>
            <w:tcBorders>
              <w:top w:val="nil"/>
              <w:left w:val="nil"/>
              <w:bottom w:val="single" w:sz="8" w:space="0" w:color="auto"/>
              <w:right w:val="single" w:sz="8" w:space="0" w:color="auto"/>
            </w:tcBorders>
            <w:shd w:val="clear" w:color="auto" w:fill="auto"/>
            <w:noWrap/>
            <w:vAlign w:val="center"/>
            <w:hideMark/>
            <w:tcPrChange w:id="2263"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40FD4FC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1260" w:type="pct"/>
            <w:tcBorders>
              <w:top w:val="nil"/>
              <w:left w:val="nil"/>
              <w:bottom w:val="single" w:sz="8" w:space="0" w:color="auto"/>
              <w:right w:val="single" w:sz="8" w:space="0" w:color="auto"/>
            </w:tcBorders>
            <w:shd w:val="clear" w:color="auto" w:fill="auto"/>
            <w:noWrap/>
            <w:vAlign w:val="center"/>
            <w:hideMark/>
            <w:tcPrChange w:id="2264"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4998754D"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c>
          <w:tcPr>
            <w:tcW w:w="729" w:type="pct"/>
            <w:tcBorders>
              <w:top w:val="nil"/>
              <w:left w:val="nil"/>
              <w:bottom w:val="single" w:sz="8" w:space="0" w:color="auto"/>
              <w:right w:val="single" w:sz="8" w:space="0" w:color="auto"/>
            </w:tcBorders>
            <w:shd w:val="clear" w:color="auto" w:fill="auto"/>
            <w:noWrap/>
            <w:vAlign w:val="center"/>
            <w:hideMark/>
            <w:tcPrChange w:id="2265"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78D8DF90"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w:t>
            </w:r>
          </w:p>
        </w:tc>
      </w:tr>
      <w:tr w:rsidR="008A69EE" w:rsidRPr="00EC1FA9" w14:paraId="7E9AF1A1" w14:textId="77777777" w:rsidTr="008A69EE">
        <w:trPr>
          <w:trHeight w:val="315"/>
          <w:trPrChange w:id="2266"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67"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5BE4579"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621" w:type="pct"/>
            <w:tcBorders>
              <w:top w:val="nil"/>
              <w:left w:val="nil"/>
              <w:bottom w:val="single" w:sz="8" w:space="0" w:color="auto"/>
              <w:right w:val="single" w:sz="8" w:space="0" w:color="auto"/>
            </w:tcBorders>
            <w:shd w:val="clear" w:color="auto" w:fill="auto"/>
            <w:vAlign w:val="center"/>
            <w:hideMark/>
            <w:tcPrChange w:id="2268"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3F7BE8D5"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7</w:t>
            </w:r>
          </w:p>
        </w:tc>
        <w:tc>
          <w:tcPr>
            <w:tcW w:w="433" w:type="pct"/>
            <w:tcBorders>
              <w:top w:val="nil"/>
              <w:left w:val="nil"/>
              <w:bottom w:val="single" w:sz="8" w:space="0" w:color="auto"/>
              <w:right w:val="single" w:sz="8" w:space="0" w:color="auto"/>
            </w:tcBorders>
            <w:shd w:val="clear" w:color="auto" w:fill="auto"/>
            <w:noWrap/>
            <w:vAlign w:val="center"/>
            <w:hideMark/>
            <w:tcPrChange w:id="2269"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0F9FFDDC"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883</w:t>
            </w:r>
          </w:p>
        </w:tc>
        <w:tc>
          <w:tcPr>
            <w:tcW w:w="598" w:type="pct"/>
            <w:tcBorders>
              <w:top w:val="nil"/>
              <w:left w:val="nil"/>
              <w:bottom w:val="single" w:sz="8" w:space="0" w:color="auto"/>
              <w:right w:val="single" w:sz="8" w:space="0" w:color="auto"/>
            </w:tcBorders>
            <w:shd w:val="clear" w:color="auto" w:fill="auto"/>
            <w:noWrap/>
            <w:vAlign w:val="center"/>
            <w:hideMark/>
            <w:tcPrChange w:id="2270"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07DAA988"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44</w:t>
            </w:r>
          </w:p>
        </w:tc>
        <w:tc>
          <w:tcPr>
            <w:tcW w:w="627" w:type="pct"/>
            <w:tcBorders>
              <w:top w:val="nil"/>
              <w:left w:val="nil"/>
              <w:bottom w:val="single" w:sz="8" w:space="0" w:color="auto"/>
              <w:right w:val="single" w:sz="8" w:space="0" w:color="auto"/>
            </w:tcBorders>
            <w:shd w:val="clear" w:color="auto" w:fill="auto"/>
            <w:noWrap/>
            <w:vAlign w:val="center"/>
            <w:hideMark/>
            <w:tcPrChange w:id="2271"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6AA67A41"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3</w:t>
            </w:r>
          </w:p>
        </w:tc>
        <w:tc>
          <w:tcPr>
            <w:tcW w:w="1260" w:type="pct"/>
            <w:tcBorders>
              <w:top w:val="nil"/>
              <w:left w:val="nil"/>
              <w:bottom w:val="single" w:sz="8" w:space="0" w:color="auto"/>
              <w:right w:val="single" w:sz="8" w:space="0" w:color="auto"/>
            </w:tcBorders>
            <w:shd w:val="clear" w:color="auto" w:fill="auto"/>
            <w:noWrap/>
            <w:vAlign w:val="center"/>
            <w:hideMark/>
            <w:tcPrChange w:id="2272"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7B842AC5"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729" w:type="pct"/>
            <w:tcBorders>
              <w:top w:val="nil"/>
              <w:left w:val="nil"/>
              <w:bottom w:val="single" w:sz="8" w:space="0" w:color="auto"/>
              <w:right w:val="single" w:sz="8" w:space="0" w:color="auto"/>
            </w:tcBorders>
            <w:shd w:val="clear" w:color="auto" w:fill="auto"/>
            <w:noWrap/>
            <w:vAlign w:val="center"/>
            <w:hideMark/>
            <w:tcPrChange w:id="2273"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1869BE08"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r>
      <w:tr w:rsidR="008A69EE" w:rsidRPr="00EC1FA9" w14:paraId="797F1FDD" w14:textId="77777777" w:rsidTr="008A69EE">
        <w:trPr>
          <w:trHeight w:val="315"/>
          <w:trPrChange w:id="2274"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75"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34B9FB"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621" w:type="pct"/>
            <w:tcBorders>
              <w:top w:val="nil"/>
              <w:left w:val="nil"/>
              <w:bottom w:val="single" w:sz="8" w:space="0" w:color="auto"/>
              <w:right w:val="single" w:sz="8" w:space="0" w:color="auto"/>
            </w:tcBorders>
            <w:shd w:val="clear" w:color="auto" w:fill="auto"/>
            <w:vAlign w:val="center"/>
            <w:hideMark/>
            <w:tcPrChange w:id="2276"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16CF9BD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2</w:t>
            </w:r>
          </w:p>
        </w:tc>
        <w:tc>
          <w:tcPr>
            <w:tcW w:w="433" w:type="pct"/>
            <w:tcBorders>
              <w:top w:val="nil"/>
              <w:left w:val="nil"/>
              <w:bottom w:val="single" w:sz="8" w:space="0" w:color="auto"/>
              <w:right w:val="single" w:sz="8" w:space="0" w:color="auto"/>
            </w:tcBorders>
            <w:shd w:val="clear" w:color="auto" w:fill="auto"/>
            <w:noWrap/>
            <w:vAlign w:val="center"/>
            <w:hideMark/>
            <w:tcPrChange w:id="2277"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359A4FC9"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285</w:t>
            </w:r>
          </w:p>
        </w:tc>
        <w:tc>
          <w:tcPr>
            <w:tcW w:w="598" w:type="pct"/>
            <w:tcBorders>
              <w:top w:val="nil"/>
              <w:left w:val="nil"/>
              <w:bottom w:val="single" w:sz="8" w:space="0" w:color="auto"/>
              <w:right w:val="single" w:sz="8" w:space="0" w:color="auto"/>
            </w:tcBorders>
            <w:shd w:val="clear" w:color="auto" w:fill="auto"/>
            <w:noWrap/>
            <w:vAlign w:val="center"/>
            <w:hideMark/>
            <w:tcPrChange w:id="2278"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7BF3B333"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4</w:t>
            </w:r>
          </w:p>
        </w:tc>
        <w:tc>
          <w:tcPr>
            <w:tcW w:w="627" w:type="pct"/>
            <w:tcBorders>
              <w:top w:val="nil"/>
              <w:left w:val="nil"/>
              <w:bottom w:val="single" w:sz="8" w:space="0" w:color="auto"/>
              <w:right w:val="single" w:sz="8" w:space="0" w:color="auto"/>
            </w:tcBorders>
            <w:shd w:val="clear" w:color="auto" w:fill="auto"/>
            <w:noWrap/>
            <w:vAlign w:val="center"/>
            <w:hideMark/>
            <w:tcPrChange w:id="2279"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4F2E9BEB"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1260" w:type="pct"/>
            <w:tcBorders>
              <w:top w:val="nil"/>
              <w:left w:val="nil"/>
              <w:bottom w:val="single" w:sz="8" w:space="0" w:color="auto"/>
              <w:right w:val="single" w:sz="8" w:space="0" w:color="auto"/>
            </w:tcBorders>
            <w:shd w:val="clear" w:color="auto" w:fill="auto"/>
            <w:noWrap/>
            <w:vAlign w:val="center"/>
            <w:hideMark/>
            <w:tcPrChange w:id="2280"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59BE2AC4"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729" w:type="pct"/>
            <w:tcBorders>
              <w:top w:val="nil"/>
              <w:left w:val="nil"/>
              <w:bottom w:val="single" w:sz="8" w:space="0" w:color="auto"/>
              <w:right w:val="single" w:sz="8" w:space="0" w:color="auto"/>
            </w:tcBorders>
            <w:shd w:val="clear" w:color="auto" w:fill="auto"/>
            <w:noWrap/>
            <w:vAlign w:val="center"/>
            <w:hideMark/>
            <w:tcPrChange w:id="2281"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6F7B9377"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w:t>
            </w:r>
          </w:p>
        </w:tc>
      </w:tr>
      <w:tr w:rsidR="008A69EE" w:rsidRPr="00EC1FA9" w14:paraId="2EB71C6B" w14:textId="77777777" w:rsidTr="008A69EE">
        <w:trPr>
          <w:trHeight w:val="315"/>
          <w:trPrChange w:id="2282"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83"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CF65CFF"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621" w:type="pct"/>
            <w:tcBorders>
              <w:top w:val="nil"/>
              <w:left w:val="nil"/>
              <w:bottom w:val="single" w:sz="8" w:space="0" w:color="auto"/>
              <w:right w:val="single" w:sz="8" w:space="0" w:color="auto"/>
            </w:tcBorders>
            <w:shd w:val="clear" w:color="auto" w:fill="auto"/>
            <w:vAlign w:val="center"/>
            <w:hideMark/>
            <w:tcPrChange w:id="2284"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325A51EB"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8</w:t>
            </w:r>
          </w:p>
        </w:tc>
        <w:tc>
          <w:tcPr>
            <w:tcW w:w="433" w:type="pct"/>
            <w:tcBorders>
              <w:top w:val="nil"/>
              <w:left w:val="nil"/>
              <w:bottom w:val="single" w:sz="8" w:space="0" w:color="auto"/>
              <w:right w:val="single" w:sz="8" w:space="0" w:color="auto"/>
            </w:tcBorders>
            <w:shd w:val="clear" w:color="auto" w:fill="auto"/>
            <w:noWrap/>
            <w:vAlign w:val="center"/>
            <w:hideMark/>
            <w:tcPrChange w:id="2285"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4E056F73"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10</w:t>
            </w:r>
          </w:p>
        </w:tc>
        <w:tc>
          <w:tcPr>
            <w:tcW w:w="598" w:type="pct"/>
            <w:tcBorders>
              <w:top w:val="nil"/>
              <w:left w:val="nil"/>
              <w:bottom w:val="single" w:sz="8" w:space="0" w:color="auto"/>
              <w:right w:val="single" w:sz="8" w:space="0" w:color="auto"/>
            </w:tcBorders>
            <w:shd w:val="clear" w:color="auto" w:fill="auto"/>
            <w:noWrap/>
            <w:vAlign w:val="center"/>
            <w:hideMark/>
            <w:tcPrChange w:id="2286"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419168C4"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30</w:t>
            </w:r>
          </w:p>
        </w:tc>
        <w:tc>
          <w:tcPr>
            <w:tcW w:w="627" w:type="pct"/>
            <w:tcBorders>
              <w:top w:val="nil"/>
              <w:left w:val="nil"/>
              <w:bottom w:val="single" w:sz="8" w:space="0" w:color="auto"/>
              <w:right w:val="single" w:sz="8" w:space="0" w:color="auto"/>
            </w:tcBorders>
            <w:shd w:val="clear" w:color="auto" w:fill="auto"/>
            <w:noWrap/>
            <w:vAlign w:val="center"/>
            <w:hideMark/>
            <w:tcPrChange w:id="2287"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026D06D1"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1260" w:type="pct"/>
            <w:tcBorders>
              <w:top w:val="nil"/>
              <w:left w:val="nil"/>
              <w:bottom w:val="single" w:sz="8" w:space="0" w:color="auto"/>
              <w:right w:val="single" w:sz="8" w:space="0" w:color="auto"/>
            </w:tcBorders>
            <w:shd w:val="clear" w:color="auto" w:fill="auto"/>
            <w:noWrap/>
            <w:vAlign w:val="center"/>
            <w:hideMark/>
            <w:tcPrChange w:id="2288"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60925718"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729" w:type="pct"/>
            <w:tcBorders>
              <w:top w:val="nil"/>
              <w:left w:val="nil"/>
              <w:bottom w:val="single" w:sz="8" w:space="0" w:color="auto"/>
              <w:right w:val="single" w:sz="8" w:space="0" w:color="auto"/>
            </w:tcBorders>
            <w:shd w:val="clear" w:color="auto" w:fill="auto"/>
            <w:noWrap/>
            <w:vAlign w:val="center"/>
            <w:hideMark/>
            <w:tcPrChange w:id="2289"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69240F6E"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r>
      <w:tr w:rsidR="008A69EE" w:rsidRPr="00EC1FA9" w14:paraId="3E285D70" w14:textId="77777777" w:rsidTr="008A69EE">
        <w:trPr>
          <w:trHeight w:val="315"/>
          <w:trPrChange w:id="2290"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91"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41CA0C76"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621" w:type="pct"/>
            <w:tcBorders>
              <w:top w:val="nil"/>
              <w:left w:val="nil"/>
              <w:bottom w:val="single" w:sz="8" w:space="0" w:color="auto"/>
              <w:right w:val="single" w:sz="8" w:space="0" w:color="auto"/>
            </w:tcBorders>
            <w:shd w:val="clear" w:color="auto" w:fill="auto"/>
            <w:vAlign w:val="center"/>
            <w:hideMark/>
            <w:tcPrChange w:id="2292"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7F4CF1AA"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7</w:t>
            </w:r>
          </w:p>
        </w:tc>
        <w:tc>
          <w:tcPr>
            <w:tcW w:w="433" w:type="pct"/>
            <w:tcBorders>
              <w:top w:val="nil"/>
              <w:left w:val="nil"/>
              <w:bottom w:val="single" w:sz="8" w:space="0" w:color="auto"/>
              <w:right w:val="single" w:sz="8" w:space="0" w:color="auto"/>
            </w:tcBorders>
            <w:shd w:val="clear" w:color="auto" w:fill="auto"/>
            <w:noWrap/>
            <w:vAlign w:val="center"/>
            <w:hideMark/>
            <w:tcPrChange w:id="2293"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45E00F0D"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54</w:t>
            </w:r>
          </w:p>
        </w:tc>
        <w:tc>
          <w:tcPr>
            <w:tcW w:w="598" w:type="pct"/>
            <w:tcBorders>
              <w:top w:val="nil"/>
              <w:left w:val="nil"/>
              <w:bottom w:val="single" w:sz="8" w:space="0" w:color="auto"/>
              <w:right w:val="single" w:sz="8" w:space="0" w:color="auto"/>
            </w:tcBorders>
            <w:shd w:val="clear" w:color="auto" w:fill="auto"/>
            <w:noWrap/>
            <w:vAlign w:val="center"/>
            <w:hideMark/>
            <w:tcPrChange w:id="2294"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3FAE4F26"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5</w:t>
            </w:r>
          </w:p>
        </w:tc>
        <w:tc>
          <w:tcPr>
            <w:tcW w:w="627" w:type="pct"/>
            <w:tcBorders>
              <w:top w:val="nil"/>
              <w:left w:val="nil"/>
              <w:bottom w:val="single" w:sz="8" w:space="0" w:color="auto"/>
              <w:right w:val="single" w:sz="8" w:space="0" w:color="auto"/>
            </w:tcBorders>
            <w:shd w:val="clear" w:color="auto" w:fill="auto"/>
            <w:noWrap/>
            <w:vAlign w:val="center"/>
            <w:hideMark/>
            <w:tcPrChange w:id="2295"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1D1F2E16"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1260" w:type="pct"/>
            <w:tcBorders>
              <w:top w:val="nil"/>
              <w:left w:val="nil"/>
              <w:bottom w:val="single" w:sz="8" w:space="0" w:color="auto"/>
              <w:right w:val="single" w:sz="8" w:space="0" w:color="auto"/>
            </w:tcBorders>
            <w:shd w:val="clear" w:color="auto" w:fill="auto"/>
            <w:noWrap/>
            <w:vAlign w:val="center"/>
            <w:hideMark/>
            <w:tcPrChange w:id="2296"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07EE2398"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729" w:type="pct"/>
            <w:tcBorders>
              <w:top w:val="nil"/>
              <w:left w:val="nil"/>
              <w:bottom w:val="single" w:sz="8" w:space="0" w:color="auto"/>
              <w:right w:val="single" w:sz="8" w:space="0" w:color="auto"/>
            </w:tcBorders>
            <w:shd w:val="clear" w:color="auto" w:fill="auto"/>
            <w:noWrap/>
            <w:vAlign w:val="center"/>
            <w:hideMark/>
            <w:tcPrChange w:id="2297"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55D82003"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r>
      <w:tr w:rsidR="008A69EE" w:rsidRPr="00EC1FA9" w14:paraId="6AF6759C" w14:textId="77777777" w:rsidTr="008A69EE">
        <w:trPr>
          <w:trHeight w:val="315"/>
          <w:trPrChange w:id="2298"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299"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2D95543A"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621" w:type="pct"/>
            <w:tcBorders>
              <w:top w:val="nil"/>
              <w:left w:val="nil"/>
              <w:bottom w:val="single" w:sz="8" w:space="0" w:color="auto"/>
              <w:right w:val="single" w:sz="8" w:space="0" w:color="auto"/>
            </w:tcBorders>
            <w:shd w:val="clear" w:color="auto" w:fill="auto"/>
            <w:vAlign w:val="center"/>
            <w:hideMark/>
            <w:tcPrChange w:id="2300"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54CCF3E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4</w:t>
            </w:r>
          </w:p>
        </w:tc>
        <w:tc>
          <w:tcPr>
            <w:tcW w:w="433" w:type="pct"/>
            <w:tcBorders>
              <w:top w:val="nil"/>
              <w:left w:val="nil"/>
              <w:bottom w:val="single" w:sz="8" w:space="0" w:color="auto"/>
              <w:right w:val="single" w:sz="8" w:space="0" w:color="auto"/>
            </w:tcBorders>
            <w:shd w:val="clear" w:color="auto" w:fill="auto"/>
            <w:noWrap/>
            <w:vAlign w:val="center"/>
            <w:hideMark/>
            <w:tcPrChange w:id="2301"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55B700D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083</w:t>
            </w:r>
          </w:p>
        </w:tc>
        <w:tc>
          <w:tcPr>
            <w:tcW w:w="598" w:type="pct"/>
            <w:tcBorders>
              <w:top w:val="nil"/>
              <w:left w:val="nil"/>
              <w:bottom w:val="single" w:sz="8" w:space="0" w:color="auto"/>
              <w:right w:val="single" w:sz="8" w:space="0" w:color="auto"/>
            </w:tcBorders>
            <w:shd w:val="clear" w:color="auto" w:fill="auto"/>
            <w:noWrap/>
            <w:vAlign w:val="center"/>
            <w:hideMark/>
            <w:tcPrChange w:id="2302"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68A95E2D"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9</w:t>
            </w:r>
          </w:p>
        </w:tc>
        <w:tc>
          <w:tcPr>
            <w:tcW w:w="627" w:type="pct"/>
            <w:tcBorders>
              <w:top w:val="nil"/>
              <w:left w:val="nil"/>
              <w:bottom w:val="single" w:sz="8" w:space="0" w:color="auto"/>
              <w:right w:val="single" w:sz="8" w:space="0" w:color="auto"/>
            </w:tcBorders>
            <w:shd w:val="clear" w:color="auto" w:fill="auto"/>
            <w:noWrap/>
            <w:vAlign w:val="center"/>
            <w:hideMark/>
            <w:tcPrChange w:id="2303"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448EC528"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w:t>
            </w:r>
          </w:p>
        </w:tc>
        <w:tc>
          <w:tcPr>
            <w:tcW w:w="1260" w:type="pct"/>
            <w:tcBorders>
              <w:top w:val="nil"/>
              <w:left w:val="nil"/>
              <w:bottom w:val="single" w:sz="8" w:space="0" w:color="auto"/>
              <w:right w:val="single" w:sz="8" w:space="0" w:color="auto"/>
            </w:tcBorders>
            <w:shd w:val="clear" w:color="auto" w:fill="auto"/>
            <w:noWrap/>
            <w:vAlign w:val="center"/>
            <w:hideMark/>
            <w:tcPrChange w:id="2304"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71B5C864"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w:t>
            </w:r>
          </w:p>
        </w:tc>
        <w:tc>
          <w:tcPr>
            <w:tcW w:w="729" w:type="pct"/>
            <w:tcBorders>
              <w:top w:val="nil"/>
              <w:left w:val="nil"/>
              <w:bottom w:val="single" w:sz="8" w:space="0" w:color="auto"/>
              <w:right w:val="single" w:sz="8" w:space="0" w:color="auto"/>
            </w:tcBorders>
            <w:shd w:val="clear" w:color="auto" w:fill="auto"/>
            <w:noWrap/>
            <w:vAlign w:val="center"/>
            <w:hideMark/>
            <w:tcPrChange w:id="2305"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65D59565"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8</w:t>
            </w:r>
          </w:p>
        </w:tc>
      </w:tr>
      <w:tr w:rsidR="008A69EE" w:rsidRPr="00EC1FA9" w14:paraId="17D2B1C4" w14:textId="77777777" w:rsidTr="008A69EE">
        <w:trPr>
          <w:trHeight w:val="315"/>
          <w:trPrChange w:id="2306"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07"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C0AD331"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621" w:type="pct"/>
            <w:tcBorders>
              <w:top w:val="nil"/>
              <w:left w:val="nil"/>
              <w:bottom w:val="single" w:sz="8" w:space="0" w:color="auto"/>
              <w:right w:val="single" w:sz="8" w:space="0" w:color="auto"/>
            </w:tcBorders>
            <w:shd w:val="clear" w:color="auto" w:fill="auto"/>
            <w:vAlign w:val="center"/>
            <w:hideMark/>
            <w:tcPrChange w:id="2308"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1654B979"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51</w:t>
            </w:r>
          </w:p>
        </w:tc>
        <w:tc>
          <w:tcPr>
            <w:tcW w:w="433" w:type="pct"/>
            <w:tcBorders>
              <w:top w:val="nil"/>
              <w:left w:val="nil"/>
              <w:bottom w:val="single" w:sz="8" w:space="0" w:color="auto"/>
              <w:right w:val="single" w:sz="8" w:space="0" w:color="auto"/>
            </w:tcBorders>
            <w:shd w:val="clear" w:color="auto" w:fill="auto"/>
            <w:noWrap/>
            <w:vAlign w:val="center"/>
            <w:hideMark/>
            <w:tcPrChange w:id="2309"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4B5C130D"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989</w:t>
            </w:r>
          </w:p>
        </w:tc>
        <w:tc>
          <w:tcPr>
            <w:tcW w:w="598" w:type="pct"/>
            <w:tcBorders>
              <w:top w:val="nil"/>
              <w:left w:val="nil"/>
              <w:bottom w:val="single" w:sz="8" w:space="0" w:color="auto"/>
              <w:right w:val="single" w:sz="8" w:space="0" w:color="auto"/>
            </w:tcBorders>
            <w:shd w:val="clear" w:color="auto" w:fill="auto"/>
            <w:noWrap/>
            <w:vAlign w:val="center"/>
            <w:hideMark/>
            <w:tcPrChange w:id="2310"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2653A720"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8</w:t>
            </w:r>
          </w:p>
        </w:tc>
        <w:tc>
          <w:tcPr>
            <w:tcW w:w="627" w:type="pct"/>
            <w:tcBorders>
              <w:top w:val="nil"/>
              <w:left w:val="nil"/>
              <w:bottom w:val="single" w:sz="8" w:space="0" w:color="auto"/>
              <w:right w:val="single" w:sz="8" w:space="0" w:color="auto"/>
            </w:tcBorders>
            <w:shd w:val="clear" w:color="auto" w:fill="auto"/>
            <w:noWrap/>
            <w:vAlign w:val="center"/>
            <w:hideMark/>
            <w:tcPrChange w:id="2311"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723F4273"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1260" w:type="pct"/>
            <w:tcBorders>
              <w:top w:val="nil"/>
              <w:left w:val="nil"/>
              <w:bottom w:val="single" w:sz="8" w:space="0" w:color="auto"/>
              <w:right w:val="single" w:sz="8" w:space="0" w:color="auto"/>
            </w:tcBorders>
            <w:shd w:val="clear" w:color="auto" w:fill="auto"/>
            <w:noWrap/>
            <w:vAlign w:val="center"/>
            <w:hideMark/>
            <w:tcPrChange w:id="2312"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164C3BD5"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729" w:type="pct"/>
            <w:tcBorders>
              <w:top w:val="nil"/>
              <w:left w:val="nil"/>
              <w:bottom w:val="single" w:sz="8" w:space="0" w:color="auto"/>
              <w:right w:val="single" w:sz="8" w:space="0" w:color="auto"/>
            </w:tcBorders>
            <w:shd w:val="clear" w:color="auto" w:fill="auto"/>
            <w:noWrap/>
            <w:vAlign w:val="center"/>
            <w:hideMark/>
            <w:tcPrChange w:id="2313"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05A00FF5"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r>
      <w:tr w:rsidR="008A69EE" w:rsidRPr="00EC1FA9" w14:paraId="3C476182" w14:textId="77777777" w:rsidTr="008A69EE">
        <w:trPr>
          <w:trHeight w:val="315"/>
          <w:trPrChange w:id="2314"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15"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8FA5E8F"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621" w:type="pct"/>
            <w:tcBorders>
              <w:top w:val="nil"/>
              <w:left w:val="nil"/>
              <w:bottom w:val="single" w:sz="8" w:space="0" w:color="auto"/>
              <w:right w:val="single" w:sz="8" w:space="0" w:color="auto"/>
            </w:tcBorders>
            <w:shd w:val="clear" w:color="auto" w:fill="auto"/>
            <w:vAlign w:val="center"/>
            <w:hideMark/>
            <w:tcPrChange w:id="2316"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080A49D4"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99</w:t>
            </w:r>
          </w:p>
        </w:tc>
        <w:tc>
          <w:tcPr>
            <w:tcW w:w="433" w:type="pct"/>
            <w:tcBorders>
              <w:top w:val="nil"/>
              <w:left w:val="nil"/>
              <w:bottom w:val="single" w:sz="8" w:space="0" w:color="auto"/>
              <w:right w:val="single" w:sz="8" w:space="0" w:color="auto"/>
            </w:tcBorders>
            <w:shd w:val="clear" w:color="auto" w:fill="auto"/>
            <w:noWrap/>
            <w:vAlign w:val="center"/>
            <w:hideMark/>
            <w:tcPrChange w:id="2317"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0DBEEE22"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11</w:t>
            </w:r>
          </w:p>
        </w:tc>
        <w:tc>
          <w:tcPr>
            <w:tcW w:w="598" w:type="pct"/>
            <w:tcBorders>
              <w:top w:val="nil"/>
              <w:left w:val="nil"/>
              <w:bottom w:val="single" w:sz="8" w:space="0" w:color="auto"/>
              <w:right w:val="single" w:sz="8" w:space="0" w:color="auto"/>
            </w:tcBorders>
            <w:shd w:val="clear" w:color="auto" w:fill="auto"/>
            <w:noWrap/>
            <w:vAlign w:val="center"/>
            <w:hideMark/>
            <w:tcPrChange w:id="2318"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70C256F4"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w:t>
            </w:r>
          </w:p>
        </w:tc>
        <w:tc>
          <w:tcPr>
            <w:tcW w:w="627" w:type="pct"/>
            <w:tcBorders>
              <w:top w:val="nil"/>
              <w:left w:val="nil"/>
              <w:bottom w:val="single" w:sz="8" w:space="0" w:color="auto"/>
              <w:right w:val="single" w:sz="8" w:space="0" w:color="auto"/>
            </w:tcBorders>
            <w:shd w:val="clear" w:color="auto" w:fill="auto"/>
            <w:noWrap/>
            <w:vAlign w:val="center"/>
            <w:hideMark/>
            <w:tcPrChange w:id="2319"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6A8ECF3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1</w:t>
            </w:r>
          </w:p>
        </w:tc>
        <w:tc>
          <w:tcPr>
            <w:tcW w:w="1260" w:type="pct"/>
            <w:tcBorders>
              <w:top w:val="nil"/>
              <w:left w:val="nil"/>
              <w:bottom w:val="single" w:sz="8" w:space="0" w:color="auto"/>
              <w:right w:val="single" w:sz="8" w:space="0" w:color="auto"/>
            </w:tcBorders>
            <w:shd w:val="clear" w:color="auto" w:fill="auto"/>
            <w:noWrap/>
            <w:vAlign w:val="center"/>
            <w:hideMark/>
            <w:tcPrChange w:id="2320"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21327DEC"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729" w:type="pct"/>
            <w:tcBorders>
              <w:top w:val="nil"/>
              <w:left w:val="nil"/>
              <w:bottom w:val="single" w:sz="8" w:space="0" w:color="auto"/>
              <w:right w:val="single" w:sz="8" w:space="0" w:color="auto"/>
            </w:tcBorders>
            <w:shd w:val="clear" w:color="auto" w:fill="auto"/>
            <w:noWrap/>
            <w:vAlign w:val="center"/>
            <w:hideMark/>
            <w:tcPrChange w:id="2321"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291596D6"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r>
      <w:tr w:rsidR="008A69EE" w:rsidRPr="00EC1FA9" w14:paraId="2D13FA97" w14:textId="77777777" w:rsidTr="008A69EE">
        <w:trPr>
          <w:trHeight w:val="315"/>
          <w:trPrChange w:id="2322"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23"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9747C1D"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621" w:type="pct"/>
            <w:tcBorders>
              <w:top w:val="nil"/>
              <w:left w:val="nil"/>
              <w:bottom w:val="single" w:sz="8" w:space="0" w:color="auto"/>
              <w:right w:val="single" w:sz="8" w:space="0" w:color="auto"/>
            </w:tcBorders>
            <w:shd w:val="clear" w:color="auto" w:fill="auto"/>
            <w:vAlign w:val="center"/>
            <w:hideMark/>
            <w:tcPrChange w:id="2324"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24CA2DBE"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5</w:t>
            </w:r>
          </w:p>
        </w:tc>
        <w:tc>
          <w:tcPr>
            <w:tcW w:w="433" w:type="pct"/>
            <w:tcBorders>
              <w:top w:val="nil"/>
              <w:left w:val="nil"/>
              <w:bottom w:val="single" w:sz="8" w:space="0" w:color="auto"/>
              <w:right w:val="single" w:sz="8" w:space="0" w:color="auto"/>
            </w:tcBorders>
            <w:shd w:val="clear" w:color="auto" w:fill="auto"/>
            <w:noWrap/>
            <w:vAlign w:val="center"/>
            <w:hideMark/>
            <w:tcPrChange w:id="2325"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7B499741"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93</w:t>
            </w:r>
          </w:p>
        </w:tc>
        <w:tc>
          <w:tcPr>
            <w:tcW w:w="598" w:type="pct"/>
            <w:tcBorders>
              <w:top w:val="nil"/>
              <w:left w:val="nil"/>
              <w:bottom w:val="single" w:sz="8" w:space="0" w:color="auto"/>
              <w:right w:val="single" w:sz="8" w:space="0" w:color="auto"/>
            </w:tcBorders>
            <w:shd w:val="clear" w:color="auto" w:fill="auto"/>
            <w:noWrap/>
            <w:vAlign w:val="center"/>
            <w:hideMark/>
            <w:tcPrChange w:id="2326"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513C9285"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9</w:t>
            </w:r>
          </w:p>
        </w:tc>
        <w:tc>
          <w:tcPr>
            <w:tcW w:w="627" w:type="pct"/>
            <w:tcBorders>
              <w:top w:val="nil"/>
              <w:left w:val="nil"/>
              <w:bottom w:val="single" w:sz="8" w:space="0" w:color="auto"/>
              <w:right w:val="single" w:sz="8" w:space="0" w:color="auto"/>
            </w:tcBorders>
            <w:shd w:val="clear" w:color="auto" w:fill="auto"/>
            <w:noWrap/>
            <w:vAlign w:val="center"/>
            <w:hideMark/>
            <w:tcPrChange w:id="2327"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1BCDE68A"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1260" w:type="pct"/>
            <w:tcBorders>
              <w:top w:val="nil"/>
              <w:left w:val="nil"/>
              <w:bottom w:val="single" w:sz="8" w:space="0" w:color="auto"/>
              <w:right w:val="single" w:sz="8" w:space="0" w:color="auto"/>
            </w:tcBorders>
            <w:shd w:val="clear" w:color="auto" w:fill="auto"/>
            <w:noWrap/>
            <w:vAlign w:val="center"/>
            <w:hideMark/>
            <w:tcPrChange w:id="2328"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5D3E988A"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729" w:type="pct"/>
            <w:tcBorders>
              <w:top w:val="nil"/>
              <w:left w:val="nil"/>
              <w:bottom w:val="single" w:sz="8" w:space="0" w:color="auto"/>
              <w:right w:val="single" w:sz="8" w:space="0" w:color="auto"/>
            </w:tcBorders>
            <w:shd w:val="clear" w:color="auto" w:fill="auto"/>
            <w:noWrap/>
            <w:vAlign w:val="center"/>
            <w:hideMark/>
            <w:tcPrChange w:id="2329"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456ECD89"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r>
      <w:tr w:rsidR="008A69EE" w:rsidRPr="00EC1FA9" w14:paraId="6EAF9D53" w14:textId="77777777" w:rsidTr="008A69EE">
        <w:trPr>
          <w:trHeight w:val="315"/>
          <w:trPrChange w:id="2330"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31"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2813829"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Pennsylvania</w:t>
            </w:r>
          </w:p>
        </w:tc>
        <w:tc>
          <w:tcPr>
            <w:tcW w:w="621" w:type="pct"/>
            <w:tcBorders>
              <w:top w:val="nil"/>
              <w:left w:val="nil"/>
              <w:bottom w:val="single" w:sz="8" w:space="0" w:color="auto"/>
              <w:right w:val="single" w:sz="8" w:space="0" w:color="auto"/>
            </w:tcBorders>
            <w:shd w:val="clear" w:color="auto" w:fill="auto"/>
            <w:vAlign w:val="center"/>
            <w:hideMark/>
            <w:tcPrChange w:id="2332"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62547DC5"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w:t>
            </w:r>
          </w:p>
        </w:tc>
        <w:tc>
          <w:tcPr>
            <w:tcW w:w="433" w:type="pct"/>
            <w:tcBorders>
              <w:top w:val="nil"/>
              <w:left w:val="nil"/>
              <w:bottom w:val="single" w:sz="8" w:space="0" w:color="auto"/>
              <w:right w:val="single" w:sz="8" w:space="0" w:color="auto"/>
            </w:tcBorders>
            <w:shd w:val="clear" w:color="auto" w:fill="auto"/>
            <w:noWrap/>
            <w:vAlign w:val="center"/>
            <w:hideMark/>
            <w:tcPrChange w:id="2333"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5E69D89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760</w:t>
            </w:r>
          </w:p>
        </w:tc>
        <w:tc>
          <w:tcPr>
            <w:tcW w:w="598" w:type="pct"/>
            <w:tcBorders>
              <w:top w:val="nil"/>
              <w:left w:val="nil"/>
              <w:bottom w:val="single" w:sz="8" w:space="0" w:color="auto"/>
              <w:right w:val="single" w:sz="8" w:space="0" w:color="auto"/>
            </w:tcBorders>
            <w:shd w:val="clear" w:color="auto" w:fill="auto"/>
            <w:noWrap/>
            <w:vAlign w:val="center"/>
            <w:hideMark/>
            <w:tcPrChange w:id="2334"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1DA6F385"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0</w:t>
            </w:r>
          </w:p>
        </w:tc>
        <w:tc>
          <w:tcPr>
            <w:tcW w:w="627" w:type="pct"/>
            <w:tcBorders>
              <w:top w:val="nil"/>
              <w:left w:val="nil"/>
              <w:bottom w:val="single" w:sz="8" w:space="0" w:color="auto"/>
              <w:right w:val="single" w:sz="8" w:space="0" w:color="auto"/>
            </w:tcBorders>
            <w:shd w:val="clear" w:color="auto" w:fill="auto"/>
            <w:noWrap/>
            <w:vAlign w:val="center"/>
            <w:hideMark/>
            <w:tcPrChange w:id="2335"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28D906EA"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w:t>
            </w:r>
          </w:p>
        </w:tc>
        <w:tc>
          <w:tcPr>
            <w:tcW w:w="1260" w:type="pct"/>
            <w:tcBorders>
              <w:top w:val="nil"/>
              <w:left w:val="nil"/>
              <w:bottom w:val="single" w:sz="8" w:space="0" w:color="auto"/>
              <w:right w:val="single" w:sz="8" w:space="0" w:color="auto"/>
            </w:tcBorders>
            <w:shd w:val="clear" w:color="auto" w:fill="auto"/>
            <w:noWrap/>
            <w:vAlign w:val="center"/>
            <w:hideMark/>
            <w:tcPrChange w:id="2336"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5D087B4E"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729" w:type="pct"/>
            <w:tcBorders>
              <w:top w:val="nil"/>
              <w:left w:val="nil"/>
              <w:bottom w:val="single" w:sz="8" w:space="0" w:color="auto"/>
              <w:right w:val="single" w:sz="8" w:space="0" w:color="auto"/>
            </w:tcBorders>
            <w:shd w:val="clear" w:color="auto" w:fill="auto"/>
            <w:noWrap/>
            <w:vAlign w:val="center"/>
            <w:hideMark/>
            <w:tcPrChange w:id="2337"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296F5114"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r>
      <w:tr w:rsidR="008A69EE" w:rsidRPr="00EC1FA9" w14:paraId="5567D644" w14:textId="77777777" w:rsidTr="008A69EE">
        <w:trPr>
          <w:trHeight w:val="315"/>
          <w:trPrChange w:id="2338"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39"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2337229"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621" w:type="pct"/>
            <w:tcBorders>
              <w:top w:val="nil"/>
              <w:left w:val="nil"/>
              <w:bottom w:val="single" w:sz="8" w:space="0" w:color="auto"/>
              <w:right w:val="single" w:sz="8" w:space="0" w:color="auto"/>
            </w:tcBorders>
            <w:shd w:val="clear" w:color="auto" w:fill="auto"/>
            <w:vAlign w:val="center"/>
            <w:hideMark/>
            <w:tcPrChange w:id="2340"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6AAF7638"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9</w:t>
            </w:r>
          </w:p>
        </w:tc>
        <w:tc>
          <w:tcPr>
            <w:tcW w:w="433" w:type="pct"/>
            <w:tcBorders>
              <w:top w:val="nil"/>
              <w:left w:val="nil"/>
              <w:bottom w:val="single" w:sz="8" w:space="0" w:color="auto"/>
              <w:right w:val="single" w:sz="8" w:space="0" w:color="auto"/>
            </w:tcBorders>
            <w:shd w:val="clear" w:color="auto" w:fill="auto"/>
            <w:noWrap/>
            <w:vAlign w:val="center"/>
            <w:hideMark/>
            <w:tcPrChange w:id="2341"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68572EB0"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27</w:t>
            </w:r>
          </w:p>
        </w:tc>
        <w:tc>
          <w:tcPr>
            <w:tcW w:w="598" w:type="pct"/>
            <w:tcBorders>
              <w:top w:val="nil"/>
              <w:left w:val="nil"/>
              <w:bottom w:val="single" w:sz="8" w:space="0" w:color="auto"/>
              <w:right w:val="single" w:sz="8" w:space="0" w:color="auto"/>
            </w:tcBorders>
            <w:shd w:val="clear" w:color="auto" w:fill="auto"/>
            <w:noWrap/>
            <w:vAlign w:val="center"/>
            <w:hideMark/>
            <w:tcPrChange w:id="2342"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73A708CD"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09</w:t>
            </w:r>
          </w:p>
        </w:tc>
        <w:tc>
          <w:tcPr>
            <w:tcW w:w="627" w:type="pct"/>
            <w:tcBorders>
              <w:top w:val="nil"/>
              <w:left w:val="nil"/>
              <w:bottom w:val="single" w:sz="8" w:space="0" w:color="auto"/>
              <w:right w:val="single" w:sz="8" w:space="0" w:color="auto"/>
            </w:tcBorders>
            <w:shd w:val="clear" w:color="auto" w:fill="auto"/>
            <w:noWrap/>
            <w:vAlign w:val="center"/>
            <w:hideMark/>
            <w:tcPrChange w:id="2343"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6A098BC5"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w:t>
            </w:r>
          </w:p>
        </w:tc>
        <w:tc>
          <w:tcPr>
            <w:tcW w:w="1260" w:type="pct"/>
            <w:tcBorders>
              <w:top w:val="nil"/>
              <w:left w:val="nil"/>
              <w:bottom w:val="single" w:sz="8" w:space="0" w:color="auto"/>
              <w:right w:val="single" w:sz="8" w:space="0" w:color="auto"/>
            </w:tcBorders>
            <w:shd w:val="clear" w:color="auto" w:fill="auto"/>
            <w:noWrap/>
            <w:vAlign w:val="center"/>
            <w:hideMark/>
            <w:tcPrChange w:id="2344"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46590636"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729" w:type="pct"/>
            <w:tcBorders>
              <w:top w:val="nil"/>
              <w:left w:val="nil"/>
              <w:bottom w:val="single" w:sz="8" w:space="0" w:color="auto"/>
              <w:right w:val="single" w:sz="8" w:space="0" w:color="auto"/>
            </w:tcBorders>
            <w:shd w:val="clear" w:color="auto" w:fill="auto"/>
            <w:noWrap/>
            <w:vAlign w:val="center"/>
            <w:hideMark/>
            <w:tcPrChange w:id="2345"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60501E68"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r>
      <w:tr w:rsidR="008A69EE" w:rsidRPr="00EC1FA9" w14:paraId="64D8D177" w14:textId="77777777" w:rsidTr="008A69EE">
        <w:trPr>
          <w:trHeight w:val="315"/>
          <w:trPrChange w:id="2346"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47"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B93DE20"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621" w:type="pct"/>
            <w:tcBorders>
              <w:top w:val="nil"/>
              <w:left w:val="nil"/>
              <w:bottom w:val="single" w:sz="8" w:space="0" w:color="auto"/>
              <w:right w:val="single" w:sz="8" w:space="0" w:color="auto"/>
            </w:tcBorders>
            <w:shd w:val="clear" w:color="auto" w:fill="auto"/>
            <w:vAlign w:val="center"/>
            <w:hideMark/>
            <w:tcPrChange w:id="2348"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42BD28EC"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80</w:t>
            </w:r>
          </w:p>
        </w:tc>
        <w:tc>
          <w:tcPr>
            <w:tcW w:w="433" w:type="pct"/>
            <w:tcBorders>
              <w:top w:val="nil"/>
              <w:left w:val="nil"/>
              <w:bottom w:val="single" w:sz="8" w:space="0" w:color="auto"/>
              <w:right w:val="single" w:sz="8" w:space="0" w:color="auto"/>
            </w:tcBorders>
            <w:shd w:val="clear" w:color="auto" w:fill="auto"/>
            <w:noWrap/>
            <w:vAlign w:val="center"/>
            <w:hideMark/>
            <w:tcPrChange w:id="2349"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6DD7C185"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749</w:t>
            </w:r>
          </w:p>
        </w:tc>
        <w:tc>
          <w:tcPr>
            <w:tcW w:w="598" w:type="pct"/>
            <w:tcBorders>
              <w:top w:val="nil"/>
              <w:left w:val="nil"/>
              <w:bottom w:val="single" w:sz="8" w:space="0" w:color="auto"/>
              <w:right w:val="single" w:sz="8" w:space="0" w:color="auto"/>
            </w:tcBorders>
            <w:shd w:val="clear" w:color="auto" w:fill="auto"/>
            <w:noWrap/>
            <w:vAlign w:val="center"/>
            <w:hideMark/>
            <w:tcPrChange w:id="2350"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0927F8B7"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93</w:t>
            </w:r>
          </w:p>
        </w:tc>
        <w:tc>
          <w:tcPr>
            <w:tcW w:w="627" w:type="pct"/>
            <w:tcBorders>
              <w:top w:val="nil"/>
              <w:left w:val="nil"/>
              <w:bottom w:val="single" w:sz="8" w:space="0" w:color="auto"/>
              <w:right w:val="single" w:sz="8" w:space="0" w:color="auto"/>
            </w:tcBorders>
            <w:shd w:val="clear" w:color="auto" w:fill="auto"/>
            <w:noWrap/>
            <w:vAlign w:val="center"/>
            <w:hideMark/>
            <w:tcPrChange w:id="2351"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5D7D3F73"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w:t>
            </w:r>
          </w:p>
        </w:tc>
        <w:tc>
          <w:tcPr>
            <w:tcW w:w="1260" w:type="pct"/>
            <w:tcBorders>
              <w:top w:val="nil"/>
              <w:left w:val="nil"/>
              <w:bottom w:val="single" w:sz="8" w:space="0" w:color="auto"/>
              <w:right w:val="single" w:sz="8" w:space="0" w:color="auto"/>
            </w:tcBorders>
            <w:shd w:val="clear" w:color="auto" w:fill="auto"/>
            <w:noWrap/>
            <w:vAlign w:val="center"/>
            <w:hideMark/>
            <w:tcPrChange w:id="2352"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4BC1BA4E"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729" w:type="pct"/>
            <w:tcBorders>
              <w:top w:val="nil"/>
              <w:left w:val="nil"/>
              <w:bottom w:val="single" w:sz="8" w:space="0" w:color="auto"/>
              <w:right w:val="single" w:sz="8" w:space="0" w:color="auto"/>
            </w:tcBorders>
            <w:shd w:val="clear" w:color="auto" w:fill="auto"/>
            <w:noWrap/>
            <w:vAlign w:val="center"/>
            <w:hideMark/>
            <w:tcPrChange w:id="2353"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62150FA9"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r>
      <w:tr w:rsidR="008A69EE" w:rsidRPr="00EC1FA9" w14:paraId="7FD461B3" w14:textId="77777777" w:rsidTr="008A69EE">
        <w:trPr>
          <w:trHeight w:val="315"/>
          <w:trPrChange w:id="2354"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55"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6CE89E9D"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621" w:type="pct"/>
            <w:tcBorders>
              <w:top w:val="nil"/>
              <w:left w:val="nil"/>
              <w:bottom w:val="single" w:sz="8" w:space="0" w:color="auto"/>
              <w:right w:val="single" w:sz="8" w:space="0" w:color="auto"/>
            </w:tcBorders>
            <w:shd w:val="clear" w:color="auto" w:fill="auto"/>
            <w:vAlign w:val="center"/>
            <w:hideMark/>
            <w:tcPrChange w:id="2356"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3319EBD1"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3</w:t>
            </w:r>
          </w:p>
        </w:tc>
        <w:tc>
          <w:tcPr>
            <w:tcW w:w="433" w:type="pct"/>
            <w:tcBorders>
              <w:top w:val="nil"/>
              <w:left w:val="nil"/>
              <w:bottom w:val="single" w:sz="8" w:space="0" w:color="auto"/>
              <w:right w:val="single" w:sz="8" w:space="0" w:color="auto"/>
            </w:tcBorders>
            <w:shd w:val="clear" w:color="auto" w:fill="auto"/>
            <w:noWrap/>
            <w:vAlign w:val="center"/>
            <w:hideMark/>
            <w:tcPrChange w:id="2357"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0478714B"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417</w:t>
            </w:r>
          </w:p>
        </w:tc>
        <w:tc>
          <w:tcPr>
            <w:tcW w:w="598" w:type="pct"/>
            <w:tcBorders>
              <w:top w:val="nil"/>
              <w:left w:val="nil"/>
              <w:bottom w:val="single" w:sz="8" w:space="0" w:color="auto"/>
              <w:right w:val="single" w:sz="8" w:space="0" w:color="auto"/>
            </w:tcBorders>
            <w:shd w:val="clear" w:color="auto" w:fill="auto"/>
            <w:noWrap/>
            <w:vAlign w:val="center"/>
            <w:hideMark/>
            <w:tcPrChange w:id="2358"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1B9EFED9"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17</w:t>
            </w:r>
          </w:p>
        </w:tc>
        <w:tc>
          <w:tcPr>
            <w:tcW w:w="627" w:type="pct"/>
            <w:tcBorders>
              <w:top w:val="nil"/>
              <w:left w:val="nil"/>
              <w:bottom w:val="single" w:sz="8" w:space="0" w:color="auto"/>
              <w:right w:val="single" w:sz="8" w:space="0" w:color="auto"/>
            </w:tcBorders>
            <w:shd w:val="clear" w:color="auto" w:fill="auto"/>
            <w:noWrap/>
            <w:vAlign w:val="center"/>
            <w:hideMark/>
            <w:tcPrChange w:id="2359"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3DA391F0"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w:t>
            </w:r>
          </w:p>
        </w:tc>
        <w:tc>
          <w:tcPr>
            <w:tcW w:w="1260" w:type="pct"/>
            <w:tcBorders>
              <w:top w:val="nil"/>
              <w:left w:val="nil"/>
              <w:bottom w:val="single" w:sz="8" w:space="0" w:color="auto"/>
              <w:right w:val="single" w:sz="8" w:space="0" w:color="auto"/>
            </w:tcBorders>
            <w:shd w:val="clear" w:color="auto" w:fill="auto"/>
            <w:noWrap/>
            <w:vAlign w:val="center"/>
            <w:hideMark/>
            <w:tcPrChange w:id="2360"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13746B42"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729" w:type="pct"/>
            <w:tcBorders>
              <w:top w:val="nil"/>
              <w:left w:val="nil"/>
              <w:bottom w:val="single" w:sz="8" w:space="0" w:color="auto"/>
              <w:right w:val="single" w:sz="8" w:space="0" w:color="auto"/>
            </w:tcBorders>
            <w:shd w:val="clear" w:color="auto" w:fill="auto"/>
            <w:noWrap/>
            <w:vAlign w:val="center"/>
            <w:hideMark/>
            <w:tcPrChange w:id="2361"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74438044"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2</w:t>
            </w:r>
          </w:p>
        </w:tc>
      </w:tr>
      <w:tr w:rsidR="008A69EE" w:rsidRPr="00EC1FA9" w14:paraId="291AF49A" w14:textId="77777777" w:rsidTr="008A69EE">
        <w:trPr>
          <w:trHeight w:val="315"/>
          <w:trPrChange w:id="2362"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63"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11B5164D"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Vermont</w:t>
            </w:r>
          </w:p>
        </w:tc>
        <w:tc>
          <w:tcPr>
            <w:tcW w:w="621" w:type="pct"/>
            <w:tcBorders>
              <w:top w:val="nil"/>
              <w:left w:val="nil"/>
              <w:bottom w:val="single" w:sz="8" w:space="0" w:color="auto"/>
              <w:right w:val="single" w:sz="8" w:space="0" w:color="auto"/>
            </w:tcBorders>
            <w:shd w:val="clear" w:color="auto" w:fill="auto"/>
            <w:vAlign w:val="center"/>
            <w:hideMark/>
            <w:tcPrChange w:id="2364"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6B254EA1"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7</w:t>
            </w:r>
          </w:p>
        </w:tc>
        <w:tc>
          <w:tcPr>
            <w:tcW w:w="433" w:type="pct"/>
            <w:tcBorders>
              <w:top w:val="nil"/>
              <w:left w:val="nil"/>
              <w:bottom w:val="single" w:sz="8" w:space="0" w:color="auto"/>
              <w:right w:val="single" w:sz="8" w:space="0" w:color="auto"/>
            </w:tcBorders>
            <w:shd w:val="clear" w:color="auto" w:fill="auto"/>
            <w:noWrap/>
            <w:vAlign w:val="center"/>
            <w:hideMark/>
            <w:tcPrChange w:id="2365"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11465B58"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784</w:t>
            </w:r>
          </w:p>
        </w:tc>
        <w:tc>
          <w:tcPr>
            <w:tcW w:w="598" w:type="pct"/>
            <w:tcBorders>
              <w:top w:val="nil"/>
              <w:left w:val="nil"/>
              <w:bottom w:val="single" w:sz="8" w:space="0" w:color="auto"/>
              <w:right w:val="single" w:sz="8" w:space="0" w:color="auto"/>
            </w:tcBorders>
            <w:shd w:val="clear" w:color="auto" w:fill="auto"/>
            <w:noWrap/>
            <w:vAlign w:val="center"/>
            <w:hideMark/>
            <w:tcPrChange w:id="2366"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532B0553"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0</w:t>
            </w:r>
          </w:p>
        </w:tc>
        <w:tc>
          <w:tcPr>
            <w:tcW w:w="627" w:type="pct"/>
            <w:tcBorders>
              <w:top w:val="nil"/>
              <w:left w:val="nil"/>
              <w:bottom w:val="single" w:sz="8" w:space="0" w:color="auto"/>
              <w:right w:val="single" w:sz="8" w:space="0" w:color="auto"/>
            </w:tcBorders>
            <w:shd w:val="clear" w:color="auto" w:fill="auto"/>
            <w:noWrap/>
            <w:vAlign w:val="center"/>
            <w:hideMark/>
            <w:tcPrChange w:id="2367"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3478307F"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w:t>
            </w:r>
          </w:p>
        </w:tc>
        <w:tc>
          <w:tcPr>
            <w:tcW w:w="1260" w:type="pct"/>
            <w:tcBorders>
              <w:top w:val="nil"/>
              <w:left w:val="nil"/>
              <w:bottom w:val="single" w:sz="8" w:space="0" w:color="auto"/>
              <w:right w:val="single" w:sz="8" w:space="0" w:color="auto"/>
            </w:tcBorders>
            <w:shd w:val="clear" w:color="auto" w:fill="auto"/>
            <w:noWrap/>
            <w:vAlign w:val="center"/>
            <w:hideMark/>
            <w:tcPrChange w:id="2368"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6E81FAEC"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5</w:t>
            </w:r>
          </w:p>
        </w:tc>
        <w:tc>
          <w:tcPr>
            <w:tcW w:w="729" w:type="pct"/>
            <w:tcBorders>
              <w:top w:val="nil"/>
              <w:left w:val="nil"/>
              <w:bottom w:val="single" w:sz="8" w:space="0" w:color="auto"/>
              <w:right w:val="single" w:sz="8" w:space="0" w:color="auto"/>
            </w:tcBorders>
            <w:shd w:val="clear" w:color="auto" w:fill="auto"/>
            <w:noWrap/>
            <w:vAlign w:val="center"/>
            <w:hideMark/>
            <w:tcPrChange w:id="2369"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0B841CC3"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8</w:t>
            </w:r>
          </w:p>
        </w:tc>
      </w:tr>
      <w:tr w:rsidR="008A69EE" w:rsidRPr="00EC1FA9" w14:paraId="2A288BB2" w14:textId="77777777" w:rsidTr="008A69EE">
        <w:trPr>
          <w:trHeight w:val="315"/>
          <w:trPrChange w:id="2370"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71"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0A2673D1"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621" w:type="pct"/>
            <w:tcBorders>
              <w:top w:val="nil"/>
              <w:left w:val="nil"/>
              <w:bottom w:val="single" w:sz="8" w:space="0" w:color="auto"/>
              <w:right w:val="single" w:sz="8" w:space="0" w:color="auto"/>
            </w:tcBorders>
            <w:shd w:val="clear" w:color="auto" w:fill="auto"/>
            <w:vAlign w:val="center"/>
            <w:hideMark/>
            <w:tcPrChange w:id="2372"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0035D16D"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4</w:t>
            </w:r>
          </w:p>
        </w:tc>
        <w:tc>
          <w:tcPr>
            <w:tcW w:w="433" w:type="pct"/>
            <w:tcBorders>
              <w:top w:val="nil"/>
              <w:left w:val="nil"/>
              <w:bottom w:val="single" w:sz="8" w:space="0" w:color="auto"/>
              <w:right w:val="single" w:sz="8" w:space="0" w:color="auto"/>
            </w:tcBorders>
            <w:shd w:val="clear" w:color="auto" w:fill="auto"/>
            <w:noWrap/>
            <w:vAlign w:val="center"/>
            <w:hideMark/>
            <w:tcPrChange w:id="2373"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2BAFF46D"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706</w:t>
            </w:r>
          </w:p>
        </w:tc>
        <w:tc>
          <w:tcPr>
            <w:tcW w:w="598" w:type="pct"/>
            <w:tcBorders>
              <w:top w:val="nil"/>
              <w:left w:val="nil"/>
              <w:bottom w:val="single" w:sz="8" w:space="0" w:color="auto"/>
              <w:right w:val="single" w:sz="8" w:space="0" w:color="auto"/>
            </w:tcBorders>
            <w:shd w:val="clear" w:color="auto" w:fill="auto"/>
            <w:noWrap/>
            <w:vAlign w:val="center"/>
            <w:hideMark/>
            <w:tcPrChange w:id="2374"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1840CB6C"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65</w:t>
            </w:r>
          </w:p>
        </w:tc>
        <w:tc>
          <w:tcPr>
            <w:tcW w:w="627" w:type="pct"/>
            <w:tcBorders>
              <w:top w:val="nil"/>
              <w:left w:val="nil"/>
              <w:bottom w:val="single" w:sz="8" w:space="0" w:color="auto"/>
              <w:right w:val="single" w:sz="8" w:space="0" w:color="auto"/>
            </w:tcBorders>
            <w:shd w:val="clear" w:color="auto" w:fill="auto"/>
            <w:noWrap/>
            <w:vAlign w:val="center"/>
            <w:hideMark/>
            <w:tcPrChange w:id="2375"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08C8BD96"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3</w:t>
            </w:r>
          </w:p>
        </w:tc>
        <w:tc>
          <w:tcPr>
            <w:tcW w:w="1260" w:type="pct"/>
            <w:tcBorders>
              <w:top w:val="nil"/>
              <w:left w:val="nil"/>
              <w:bottom w:val="single" w:sz="8" w:space="0" w:color="auto"/>
              <w:right w:val="single" w:sz="8" w:space="0" w:color="auto"/>
            </w:tcBorders>
            <w:shd w:val="clear" w:color="auto" w:fill="auto"/>
            <w:noWrap/>
            <w:vAlign w:val="center"/>
            <w:hideMark/>
            <w:tcPrChange w:id="2376"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4DDAC219"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w:t>
            </w:r>
          </w:p>
        </w:tc>
        <w:tc>
          <w:tcPr>
            <w:tcW w:w="729" w:type="pct"/>
            <w:tcBorders>
              <w:top w:val="nil"/>
              <w:left w:val="nil"/>
              <w:bottom w:val="single" w:sz="8" w:space="0" w:color="auto"/>
              <w:right w:val="single" w:sz="8" w:space="0" w:color="auto"/>
            </w:tcBorders>
            <w:shd w:val="clear" w:color="auto" w:fill="auto"/>
            <w:noWrap/>
            <w:vAlign w:val="center"/>
            <w:hideMark/>
            <w:tcPrChange w:id="2377"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5C551F95"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r>
      <w:tr w:rsidR="008A69EE" w:rsidRPr="00EC1FA9" w14:paraId="594D0BD5" w14:textId="77777777" w:rsidTr="008A69EE">
        <w:trPr>
          <w:trHeight w:val="315"/>
          <w:trPrChange w:id="2378"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79"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083EC79"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621" w:type="pct"/>
            <w:tcBorders>
              <w:top w:val="nil"/>
              <w:left w:val="nil"/>
              <w:bottom w:val="single" w:sz="8" w:space="0" w:color="auto"/>
              <w:right w:val="single" w:sz="8" w:space="0" w:color="auto"/>
            </w:tcBorders>
            <w:shd w:val="clear" w:color="auto" w:fill="auto"/>
            <w:vAlign w:val="center"/>
            <w:hideMark/>
            <w:tcPrChange w:id="2380"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1013E2BC"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w:t>
            </w:r>
          </w:p>
        </w:tc>
        <w:tc>
          <w:tcPr>
            <w:tcW w:w="433" w:type="pct"/>
            <w:tcBorders>
              <w:top w:val="nil"/>
              <w:left w:val="nil"/>
              <w:bottom w:val="single" w:sz="8" w:space="0" w:color="auto"/>
              <w:right w:val="single" w:sz="8" w:space="0" w:color="auto"/>
            </w:tcBorders>
            <w:shd w:val="clear" w:color="auto" w:fill="auto"/>
            <w:noWrap/>
            <w:vAlign w:val="center"/>
            <w:hideMark/>
            <w:tcPrChange w:id="2381"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65EDF4AD"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89</w:t>
            </w:r>
          </w:p>
        </w:tc>
        <w:tc>
          <w:tcPr>
            <w:tcW w:w="598" w:type="pct"/>
            <w:tcBorders>
              <w:top w:val="nil"/>
              <w:left w:val="nil"/>
              <w:bottom w:val="single" w:sz="8" w:space="0" w:color="auto"/>
              <w:right w:val="single" w:sz="8" w:space="0" w:color="auto"/>
            </w:tcBorders>
            <w:shd w:val="clear" w:color="auto" w:fill="auto"/>
            <w:noWrap/>
            <w:vAlign w:val="center"/>
            <w:hideMark/>
            <w:tcPrChange w:id="2382"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74D07B65"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3</w:t>
            </w:r>
          </w:p>
        </w:tc>
        <w:tc>
          <w:tcPr>
            <w:tcW w:w="627" w:type="pct"/>
            <w:tcBorders>
              <w:top w:val="nil"/>
              <w:left w:val="nil"/>
              <w:bottom w:val="single" w:sz="8" w:space="0" w:color="auto"/>
              <w:right w:val="single" w:sz="8" w:space="0" w:color="auto"/>
            </w:tcBorders>
            <w:shd w:val="clear" w:color="auto" w:fill="auto"/>
            <w:noWrap/>
            <w:vAlign w:val="center"/>
            <w:hideMark/>
            <w:tcPrChange w:id="2383"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7D1AB6C4"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w:t>
            </w:r>
          </w:p>
        </w:tc>
        <w:tc>
          <w:tcPr>
            <w:tcW w:w="1260" w:type="pct"/>
            <w:tcBorders>
              <w:top w:val="nil"/>
              <w:left w:val="nil"/>
              <w:bottom w:val="single" w:sz="8" w:space="0" w:color="auto"/>
              <w:right w:val="single" w:sz="8" w:space="0" w:color="auto"/>
            </w:tcBorders>
            <w:shd w:val="clear" w:color="auto" w:fill="auto"/>
            <w:noWrap/>
            <w:vAlign w:val="center"/>
            <w:hideMark/>
            <w:tcPrChange w:id="2384"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00258E34"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729" w:type="pct"/>
            <w:tcBorders>
              <w:top w:val="nil"/>
              <w:left w:val="nil"/>
              <w:bottom w:val="single" w:sz="8" w:space="0" w:color="auto"/>
              <w:right w:val="single" w:sz="8" w:space="0" w:color="auto"/>
            </w:tcBorders>
            <w:shd w:val="clear" w:color="auto" w:fill="auto"/>
            <w:noWrap/>
            <w:vAlign w:val="center"/>
            <w:hideMark/>
            <w:tcPrChange w:id="2385"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3BCD1D6F"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7</w:t>
            </w:r>
          </w:p>
        </w:tc>
      </w:tr>
      <w:tr w:rsidR="008A69EE" w:rsidRPr="00EC1FA9" w14:paraId="3EF67345" w14:textId="77777777" w:rsidTr="008A69EE">
        <w:trPr>
          <w:trHeight w:val="315"/>
          <w:trPrChange w:id="2386" w:author="Alotaibi, Raed" w:date="2019-06-19T11:55:00Z">
            <w:trPr>
              <w:trHeight w:val="315"/>
            </w:trPr>
          </w:trPrChange>
        </w:trPr>
        <w:tc>
          <w:tcPr>
            <w:tcW w:w="732" w:type="pct"/>
            <w:tcBorders>
              <w:top w:val="nil"/>
              <w:left w:val="single" w:sz="8" w:space="0" w:color="auto"/>
              <w:bottom w:val="single" w:sz="8" w:space="0" w:color="auto"/>
              <w:right w:val="single" w:sz="8" w:space="0" w:color="auto"/>
            </w:tcBorders>
            <w:shd w:val="clear" w:color="auto" w:fill="auto"/>
            <w:noWrap/>
            <w:vAlign w:val="center"/>
            <w:hideMark/>
            <w:tcPrChange w:id="2387" w:author="Alotaibi, Raed" w:date="2019-06-19T11:55:00Z">
              <w:tcPr>
                <w:tcW w:w="783" w:type="pct"/>
                <w:tcBorders>
                  <w:top w:val="nil"/>
                  <w:left w:val="single" w:sz="8" w:space="0" w:color="auto"/>
                  <w:bottom w:val="single" w:sz="8" w:space="0" w:color="auto"/>
                  <w:right w:val="single" w:sz="8" w:space="0" w:color="auto"/>
                </w:tcBorders>
                <w:shd w:val="clear" w:color="auto" w:fill="auto"/>
                <w:noWrap/>
                <w:vAlign w:val="center"/>
                <w:hideMark/>
              </w:tcPr>
            </w:tcPrChange>
          </w:tcPr>
          <w:p w14:paraId="7BCBE123" w14:textId="77777777" w:rsidR="008A69EE" w:rsidRPr="00EC1FA9" w:rsidRDefault="008A69EE"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621" w:type="pct"/>
            <w:tcBorders>
              <w:top w:val="nil"/>
              <w:left w:val="nil"/>
              <w:bottom w:val="single" w:sz="8" w:space="0" w:color="auto"/>
              <w:right w:val="single" w:sz="8" w:space="0" w:color="auto"/>
            </w:tcBorders>
            <w:shd w:val="clear" w:color="auto" w:fill="auto"/>
            <w:vAlign w:val="center"/>
            <w:hideMark/>
            <w:tcPrChange w:id="2388" w:author="Alotaibi, Raed" w:date="2019-06-19T11:55:00Z">
              <w:tcPr>
                <w:tcW w:w="680" w:type="pct"/>
                <w:tcBorders>
                  <w:top w:val="nil"/>
                  <w:left w:val="nil"/>
                  <w:bottom w:val="single" w:sz="8" w:space="0" w:color="auto"/>
                  <w:right w:val="single" w:sz="8" w:space="0" w:color="auto"/>
                </w:tcBorders>
                <w:shd w:val="clear" w:color="auto" w:fill="auto"/>
                <w:vAlign w:val="center"/>
                <w:hideMark/>
              </w:tcPr>
            </w:tcPrChange>
          </w:tcPr>
          <w:p w14:paraId="5788F818"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0</w:t>
            </w:r>
          </w:p>
        </w:tc>
        <w:tc>
          <w:tcPr>
            <w:tcW w:w="433" w:type="pct"/>
            <w:tcBorders>
              <w:top w:val="nil"/>
              <w:left w:val="nil"/>
              <w:bottom w:val="single" w:sz="8" w:space="0" w:color="auto"/>
              <w:right w:val="single" w:sz="8" w:space="0" w:color="auto"/>
            </w:tcBorders>
            <w:shd w:val="clear" w:color="auto" w:fill="auto"/>
            <w:noWrap/>
            <w:vAlign w:val="center"/>
            <w:hideMark/>
            <w:tcPrChange w:id="2389" w:author="Alotaibi, Raed" w:date="2019-06-19T11:55:00Z">
              <w:tcPr>
                <w:tcW w:w="708" w:type="pct"/>
                <w:tcBorders>
                  <w:top w:val="nil"/>
                  <w:left w:val="nil"/>
                  <w:bottom w:val="single" w:sz="8" w:space="0" w:color="auto"/>
                  <w:right w:val="single" w:sz="8" w:space="0" w:color="auto"/>
                </w:tcBorders>
                <w:shd w:val="clear" w:color="auto" w:fill="auto"/>
                <w:noWrap/>
                <w:vAlign w:val="center"/>
                <w:hideMark/>
              </w:tcPr>
            </w:tcPrChange>
          </w:tcPr>
          <w:p w14:paraId="3CA29EA4"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170</w:t>
            </w:r>
          </w:p>
        </w:tc>
        <w:tc>
          <w:tcPr>
            <w:tcW w:w="598" w:type="pct"/>
            <w:tcBorders>
              <w:top w:val="nil"/>
              <w:left w:val="nil"/>
              <w:bottom w:val="single" w:sz="8" w:space="0" w:color="auto"/>
              <w:right w:val="single" w:sz="8" w:space="0" w:color="auto"/>
            </w:tcBorders>
            <w:shd w:val="clear" w:color="auto" w:fill="auto"/>
            <w:noWrap/>
            <w:vAlign w:val="center"/>
            <w:hideMark/>
            <w:tcPrChange w:id="2390" w:author="Alotaibi, Raed" w:date="2019-06-19T11:55:00Z">
              <w:tcPr>
                <w:tcW w:w="648" w:type="pct"/>
                <w:tcBorders>
                  <w:top w:val="nil"/>
                  <w:left w:val="nil"/>
                  <w:bottom w:val="single" w:sz="8" w:space="0" w:color="auto"/>
                  <w:right w:val="single" w:sz="8" w:space="0" w:color="auto"/>
                </w:tcBorders>
                <w:shd w:val="clear" w:color="auto" w:fill="auto"/>
                <w:noWrap/>
                <w:vAlign w:val="center"/>
                <w:hideMark/>
              </w:tcPr>
            </w:tcPrChange>
          </w:tcPr>
          <w:p w14:paraId="45ACBEF6"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1</w:t>
            </w:r>
          </w:p>
        </w:tc>
        <w:tc>
          <w:tcPr>
            <w:tcW w:w="627" w:type="pct"/>
            <w:tcBorders>
              <w:top w:val="nil"/>
              <w:left w:val="nil"/>
              <w:bottom w:val="single" w:sz="8" w:space="0" w:color="auto"/>
              <w:right w:val="single" w:sz="8" w:space="0" w:color="auto"/>
            </w:tcBorders>
            <w:shd w:val="clear" w:color="auto" w:fill="auto"/>
            <w:noWrap/>
            <w:vAlign w:val="center"/>
            <w:hideMark/>
            <w:tcPrChange w:id="2391" w:author="Alotaibi, Raed" w:date="2019-06-19T11:55:00Z">
              <w:tcPr>
                <w:tcW w:w="678" w:type="pct"/>
                <w:tcBorders>
                  <w:top w:val="nil"/>
                  <w:left w:val="nil"/>
                  <w:bottom w:val="single" w:sz="8" w:space="0" w:color="auto"/>
                  <w:right w:val="single" w:sz="8" w:space="0" w:color="auto"/>
                </w:tcBorders>
                <w:shd w:val="clear" w:color="auto" w:fill="auto"/>
                <w:noWrap/>
                <w:vAlign w:val="center"/>
                <w:hideMark/>
              </w:tcPr>
            </w:tcPrChange>
          </w:tcPr>
          <w:p w14:paraId="0F26C4DA" w14:textId="77777777" w:rsidR="008A69EE" w:rsidRPr="00EC1FA9" w:rsidRDefault="008A69EE"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1260" w:type="pct"/>
            <w:tcBorders>
              <w:top w:val="nil"/>
              <w:left w:val="nil"/>
              <w:bottom w:val="single" w:sz="8" w:space="0" w:color="auto"/>
              <w:right w:val="single" w:sz="8" w:space="0" w:color="auto"/>
            </w:tcBorders>
            <w:shd w:val="clear" w:color="auto" w:fill="auto"/>
            <w:noWrap/>
            <w:vAlign w:val="center"/>
            <w:hideMark/>
            <w:tcPrChange w:id="2392" w:author="Alotaibi, Raed" w:date="2019-06-19T11:55:00Z">
              <w:tcPr>
                <w:tcW w:w="722" w:type="pct"/>
                <w:tcBorders>
                  <w:top w:val="nil"/>
                  <w:left w:val="nil"/>
                  <w:bottom w:val="single" w:sz="8" w:space="0" w:color="auto"/>
                  <w:right w:val="single" w:sz="8" w:space="0" w:color="auto"/>
                </w:tcBorders>
                <w:shd w:val="clear" w:color="auto" w:fill="auto"/>
                <w:noWrap/>
                <w:vAlign w:val="center"/>
                <w:hideMark/>
              </w:tcPr>
            </w:tcPrChange>
          </w:tcPr>
          <w:p w14:paraId="78886D55"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729" w:type="pct"/>
            <w:tcBorders>
              <w:top w:val="nil"/>
              <w:left w:val="nil"/>
              <w:bottom w:val="single" w:sz="8" w:space="0" w:color="auto"/>
              <w:right w:val="single" w:sz="8" w:space="0" w:color="auto"/>
            </w:tcBorders>
            <w:shd w:val="clear" w:color="auto" w:fill="auto"/>
            <w:noWrap/>
            <w:vAlign w:val="center"/>
            <w:hideMark/>
            <w:tcPrChange w:id="2393" w:author="Alotaibi, Raed" w:date="2019-06-19T11:55:00Z">
              <w:tcPr>
                <w:tcW w:w="781" w:type="pct"/>
                <w:tcBorders>
                  <w:top w:val="nil"/>
                  <w:left w:val="nil"/>
                  <w:bottom w:val="single" w:sz="8" w:space="0" w:color="auto"/>
                  <w:right w:val="single" w:sz="8" w:space="0" w:color="auto"/>
                </w:tcBorders>
                <w:shd w:val="clear" w:color="auto" w:fill="auto"/>
                <w:noWrap/>
                <w:vAlign w:val="center"/>
                <w:hideMark/>
              </w:tcPr>
            </w:tcPrChange>
          </w:tcPr>
          <w:p w14:paraId="24D74A52" w14:textId="77777777" w:rsidR="008A69EE" w:rsidRPr="00EC1FA9" w:rsidRDefault="008A69EE"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6</w:t>
            </w:r>
          </w:p>
        </w:tc>
      </w:tr>
    </w:tbl>
    <w:p w14:paraId="12DE540F" w14:textId="2446C5C1" w:rsidR="004E4D3F" w:rsidRPr="00EC1FA9" w:rsidRDefault="004E4D3F" w:rsidP="0054558C">
      <w:pPr>
        <w:rPr>
          <w:b/>
          <w:bCs/>
        </w:rPr>
      </w:pPr>
      <w:r w:rsidRPr="00EC1FA9">
        <w:rPr>
          <w:b/>
          <w:bCs/>
        </w:rPr>
        <w:br w:type="page"/>
      </w:r>
    </w:p>
    <w:p w14:paraId="764B8CA7" w14:textId="560BCB48" w:rsidR="004E4D3F" w:rsidRPr="00EC1FA9" w:rsidRDefault="004E4D3F" w:rsidP="004E4D3F">
      <w:pPr>
        <w:pStyle w:val="Caption"/>
        <w:keepNext/>
      </w:pPr>
      <w:bookmarkStart w:id="2394" w:name="_Ref9948042"/>
      <w:bookmarkStart w:id="2395" w:name="_Toc9940848"/>
      <w:bookmarkStart w:id="2396" w:name="_Toc11837832"/>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397" w:author="Alotaibi, Raed" w:date="2019-06-19T11:56:00Z">
        <w:r w:rsidR="008A69EE">
          <w:rPr>
            <w:noProof/>
          </w:rPr>
          <w:t>4</w:t>
        </w:r>
      </w:ins>
      <w:del w:id="2398" w:author="Alotaibi, Raed" w:date="2019-06-19T11:56:00Z">
        <w:r w:rsidR="00781CA0" w:rsidDel="008A69EE">
          <w:rPr>
            <w:noProof/>
          </w:rPr>
          <w:delText>3</w:delText>
        </w:r>
      </w:del>
      <w:r w:rsidR="003A36B2">
        <w:rPr>
          <w:noProof/>
        </w:rPr>
        <w:fldChar w:fldCharType="end"/>
      </w:r>
      <w:bookmarkEnd w:id="2394"/>
      <w:r w:rsidRPr="00EC1FA9">
        <w:t>: State results</w:t>
      </w:r>
      <w:bookmarkEnd w:id="2395"/>
      <w:r w:rsidRPr="00EC1FA9">
        <w:t xml:space="preserve"> and comparison</w:t>
      </w:r>
      <w:bookmarkEnd w:id="2396"/>
    </w:p>
    <w:tbl>
      <w:tblPr>
        <w:tblW w:w="5000" w:type="pct"/>
        <w:tblLayout w:type="fixed"/>
        <w:tblLook w:val="04A0" w:firstRow="1" w:lastRow="0" w:firstColumn="1" w:lastColumn="0" w:noHBand="0" w:noVBand="1"/>
        <w:tblPrChange w:id="2399" w:author="Alotaibi, Raed" w:date="2019-06-19T14:08:00Z">
          <w:tblPr>
            <w:tblW w:w="5000" w:type="pct"/>
            <w:tblLook w:val="04A0" w:firstRow="1" w:lastRow="0" w:firstColumn="1" w:lastColumn="0" w:noHBand="0" w:noVBand="1"/>
          </w:tblPr>
        </w:tblPrChange>
      </w:tblPr>
      <w:tblGrid>
        <w:gridCol w:w="1795"/>
        <w:gridCol w:w="1531"/>
        <w:gridCol w:w="1619"/>
        <w:gridCol w:w="1080"/>
        <w:gridCol w:w="875"/>
        <w:gridCol w:w="1259"/>
        <w:gridCol w:w="1033"/>
        <w:gridCol w:w="1243"/>
        <w:gridCol w:w="1621"/>
        <w:gridCol w:w="894"/>
        <w:tblGridChange w:id="2400">
          <w:tblGrid>
            <w:gridCol w:w="1795"/>
            <w:gridCol w:w="711"/>
            <w:gridCol w:w="820"/>
            <w:gridCol w:w="1619"/>
            <w:gridCol w:w="1080"/>
            <w:gridCol w:w="874"/>
            <w:gridCol w:w="1"/>
            <w:gridCol w:w="1259"/>
            <w:gridCol w:w="1032"/>
            <w:gridCol w:w="1"/>
            <w:gridCol w:w="1243"/>
            <w:gridCol w:w="1621"/>
            <w:gridCol w:w="894"/>
          </w:tblGrid>
        </w:tblGridChange>
      </w:tblGrid>
      <w:tr w:rsidR="004E4D3F" w:rsidRPr="006B42D3" w14:paraId="527CE55B" w14:textId="77777777" w:rsidTr="00F85A46">
        <w:trPr>
          <w:trHeight w:val="300"/>
          <w:trPrChange w:id="2401" w:author="Alotaibi, Raed" w:date="2019-06-19T14:08:00Z">
            <w:trPr>
              <w:trHeight w:val="300"/>
            </w:trPr>
          </w:trPrChange>
        </w:trPr>
        <w:tc>
          <w:tcPr>
            <w:tcW w:w="693" w:type="pct"/>
            <w:tcBorders>
              <w:top w:val="single" w:sz="4" w:space="0" w:color="auto"/>
              <w:left w:val="single" w:sz="4" w:space="0" w:color="auto"/>
              <w:bottom w:val="single" w:sz="4" w:space="0" w:color="auto"/>
              <w:right w:val="single" w:sz="4" w:space="0" w:color="auto"/>
            </w:tcBorders>
            <w:shd w:val="clear" w:color="auto" w:fill="auto"/>
            <w:noWrap/>
            <w:vAlign w:val="bottom"/>
            <w:hideMark/>
            <w:tcPrChange w:id="2402" w:author="Alotaibi, Raed" w:date="2019-06-19T14:08:00Z">
              <w:tcPr>
                <w:tcW w:w="797"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5FCE44" w14:textId="77777777" w:rsidR="004E4D3F" w:rsidRPr="006B42D3" w:rsidRDefault="004E4D3F" w:rsidP="00376EFA">
            <w:pPr>
              <w:spacing w:after="0" w:line="240" w:lineRule="auto"/>
              <w:rPr>
                <w:rFonts w:ascii="Calibri" w:eastAsia="Times New Roman" w:hAnsi="Calibri" w:cs="Calibri"/>
                <w:color w:val="000000"/>
              </w:rPr>
            </w:pPr>
            <w:r w:rsidRPr="006B42D3">
              <w:rPr>
                <w:rFonts w:ascii="Calibri" w:eastAsia="Times New Roman" w:hAnsi="Calibri" w:cs="Calibri"/>
                <w:color w:val="000000"/>
              </w:rPr>
              <w:t> </w:t>
            </w:r>
          </w:p>
        </w:tc>
        <w:tc>
          <w:tcPr>
            <w:tcW w:w="1971" w:type="pct"/>
            <w:gridSpan w:val="4"/>
            <w:tcBorders>
              <w:top w:val="single" w:sz="4" w:space="0" w:color="auto"/>
              <w:left w:val="nil"/>
              <w:bottom w:val="single" w:sz="4" w:space="0" w:color="auto"/>
              <w:right w:val="single" w:sz="4" w:space="0" w:color="auto"/>
            </w:tcBorders>
            <w:shd w:val="clear" w:color="auto" w:fill="auto"/>
            <w:noWrap/>
            <w:vAlign w:val="bottom"/>
            <w:hideMark/>
            <w:tcPrChange w:id="2403" w:author="Alotaibi, Raed" w:date="2019-06-19T14:08:00Z">
              <w:tcPr>
                <w:tcW w:w="1866" w:type="pct"/>
                <w:gridSpan w:val="4"/>
                <w:tcBorders>
                  <w:top w:val="single" w:sz="4" w:space="0" w:color="auto"/>
                  <w:left w:val="nil"/>
                  <w:bottom w:val="single" w:sz="4" w:space="0" w:color="auto"/>
                  <w:right w:val="single" w:sz="4" w:space="0" w:color="auto"/>
                </w:tcBorders>
                <w:shd w:val="clear" w:color="auto" w:fill="auto"/>
                <w:noWrap/>
                <w:vAlign w:val="bottom"/>
                <w:hideMark/>
              </w:tcPr>
            </w:tcPrChange>
          </w:tcPr>
          <w:p w14:paraId="3578DA40"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Main results</w:t>
            </w:r>
          </w:p>
        </w:tc>
        <w:tc>
          <w:tcPr>
            <w:tcW w:w="885" w:type="pct"/>
            <w:gridSpan w:val="2"/>
            <w:tcBorders>
              <w:top w:val="single" w:sz="4" w:space="0" w:color="auto"/>
              <w:left w:val="nil"/>
              <w:bottom w:val="single" w:sz="4" w:space="0" w:color="auto"/>
              <w:right w:val="single" w:sz="4" w:space="0" w:color="auto"/>
            </w:tcBorders>
            <w:shd w:val="clear" w:color="auto" w:fill="auto"/>
            <w:noWrap/>
            <w:vAlign w:val="bottom"/>
            <w:hideMark/>
            <w:tcPrChange w:id="2404" w:author="Alotaibi, Raed" w:date="2019-06-19T14:08:00Z">
              <w:tcPr>
                <w:tcW w:w="885" w:type="pct"/>
                <w:gridSpan w:val="3"/>
                <w:tcBorders>
                  <w:top w:val="single" w:sz="4" w:space="0" w:color="auto"/>
                  <w:left w:val="nil"/>
                  <w:bottom w:val="single" w:sz="4" w:space="0" w:color="auto"/>
                  <w:right w:val="single" w:sz="4" w:space="0" w:color="auto"/>
                </w:tcBorders>
                <w:shd w:val="clear" w:color="auto" w:fill="auto"/>
                <w:noWrap/>
                <w:vAlign w:val="bottom"/>
                <w:hideMark/>
              </w:tcPr>
            </w:tcPrChange>
          </w:tcPr>
          <w:p w14:paraId="78599107"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Comparison</w:t>
            </w:r>
          </w:p>
        </w:tc>
        <w:tc>
          <w:tcPr>
            <w:tcW w:w="1451" w:type="pct"/>
            <w:gridSpan w:val="3"/>
            <w:tcBorders>
              <w:top w:val="single" w:sz="4" w:space="0" w:color="auto"/>
              <w:left w:val="nil"/>
              <w:bottom w:val="single" w:sz="4" w:space="0" w:color="auto"/>
              <w:right w:val="single" w:sz="4" w:space="0" w:color="auto"/>
            </w:tcBorders>
            <w:shd w:val="clear" w:color="auto" w:fill="auto"/>
            <w:noWrap/>
            <w:vAlign w:val="bottom"/>
            <w:hideMark/>
            <w:tcPrChange w:id="2405" w:author="Alotaibi, Raed" w:date="2019-06-19T14:08:00Z">
              <w:tcPr>
                <w:tcW w:w="1451" w:type="pct"/>
                <w:gridSpan w:val="4"/>
                <w:tcBorders>
                  <w:top w:val="single" w:sz="4" w:space="0" w:color="auto"/>
                  <w:left w:val="nil"/>
                  <w:bottom w:val="single" w:sz="4" w:space="0" w:color="auto"/>
                  <w:right w:val="single" w:sz="4" w:space="0" w:color="auto"/>
                </w:tcBorders>
                <w:shd w:val="clear" w:color="auto" w:fill="auto"/>
                <w:noWrap/>
                <w:vAlign w:val="bottom"/>
                <w:hideMark/>
              </w:tcPr>
            </w:tcPrChange>
          </w:tcPr>
          <w:p w14:paraId="1F1DBA32"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Difference</w:t>
            </w:r>
          </w:p>
        </w:tc>
      </w:tr>
      <w:tr w:rsidR="00F85A46" w:rsidRPr="006B42D3" w14:paraId="7F4F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91"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62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417"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38"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48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399"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480"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26"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45"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F85A46" w:rsidRPr="006B42D3" w14:paraId="3D5DC2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91"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62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417"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338"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48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399"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480"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26"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45"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F85A46" w:rsidRPr="006B42D3" w14:paraId="315C8AA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91"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62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417"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338"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48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399"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480"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26"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45"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11073DF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91"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62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417"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338"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399"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480"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26"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45"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4D5BD4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91"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62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417"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38"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48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399"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480"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26"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45"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F85A46" w:rsidRPr="006B42D3" w14:paraId="2BA25C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91"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62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417"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338"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399"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480"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26"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45"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BC3A75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91"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62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417"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38"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48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399"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480"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26"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45"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F85A46" w:rsidRPr="006B42D3" w14:paraId="506E186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91"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62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417"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48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399"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480"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26"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45"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F85A46" w:rsidRPr="006B42D3" w14:paraId="552E972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3A546DE5" w:rsidR="004E4D3F" w:rsidRPr="006B42D3" w:rsidRDefault="00F85A46" w:rsidP="00376EFA">
            <w:pPr>
              <w:spacing w:after="0" w:line="240" w:lineRule="auto"/>
              <w:rPr>
                <w:rFonts w:ascii="Calibri" w:eastAsia="Times New Roman" w:hAnsi="Calibri" w:cs="Calibri"/>
                <w:b/>
                <w:bCs/>
                <w:color w:val="000000"/>
              </w:rPr>
            </w:pPr>
            <w:r>
              <w:rPr>
                <w:rFonts w:ascii="Calibri" w:eastAsia="Times New Roman" w:hAnsi="Calibri" w:cs="Calibri"/>
                <w:b/>
                <w:bCs/>
                <w:color w:val="000000"/>
              </w:rPr>
              <w:t>D.C.</w:t>
            </w:r>
          </w:p>
        </w:tc>
        <w:tc>
          <w:tcPr>
            <w:tcW w:w="591"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62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417"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338"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48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399"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480"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26"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45"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F85A46" w:rsidRPr="006B42D3" w14:paraId="102B871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91"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62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417"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338"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48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399"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480"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26"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45"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17EE09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91"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62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417"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338"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48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399"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480"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26"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45"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F85A46" w:rsidRPr="006B42D3" w14:paraId="537E237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91"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62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417"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338"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48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399"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480"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26"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45"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F85A46" w:rsidRPr="006B42D3" w14:paraId="52B169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91"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62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417"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338"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48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399"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480"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26"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45"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F85A46" w:rsidRPr="006B42D3" w14:paraId="374E4B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91"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62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417"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338"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48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399"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480"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26"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45"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26FD082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91"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62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417"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338"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48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399"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480"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26"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45"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F85A46" w:rsidRPr="006B42D3" w14:paraId="566E06E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ansas</w:t>
            </w:r>
          </w:p>
        </w:tc>
        <w:tc>
          <w:tcPr>
            <w:tcW w:w="591"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62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417"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338"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399"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480"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26"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45"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F85A46" w:rsidRPr="006B42D3" w14:paraId="0BBFBB1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91"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62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417"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338"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48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399"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480"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26"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45"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F85A46" w:rsidRPr="006B42D3" w14:paraId="53D29F6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91"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62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417"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338"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399"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480"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26"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45"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F85A46" w:rsidRPr="006B42D3" w14:paraId="2649824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91"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62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417"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338"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48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399"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0"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26"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45"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F85A46" w:rsidRPr="006B42D3" w14:paraId="5104174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91"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62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417"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338"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48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399"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480"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26"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45"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F85A46" w:rsidRPr="006B42D3" w14:paraId="55D8219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91"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62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417"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338"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48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399"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480"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26"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45"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7FF79C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91"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62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417"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338"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48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399"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480"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26"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45"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F85A46" w:rsidRPr="006B42D3" w14:paraId="0B0B26F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91"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62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417"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338"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48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399"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480"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26"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45"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F85A46" w:rsidRPr="006B42D3" w14:paraId="75EEE90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91"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62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417"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338"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48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399"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480"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26"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45"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F85A46" w:rsidRPr="006B42D3" w14:paraId="6B4E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91"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62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417"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338"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48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399"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480"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26"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45"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F85A46" w:rsidRPr="006B42D3" w14:paraId="5D9F560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91"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62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417"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338"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48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399"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480"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26"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45"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F85A46" w:rsidRPr="006B42D3" w14:paraId="5E3F76B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91"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62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417"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338"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48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399"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480"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26"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45"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F85A46" w:rsidRPr="006B42D3" w14:paraId="2780606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evada</w:t>
            </w:r>
          </w:p>
        </w:tc>
        <w:tc>
          <w:tcPr>
            <w:tcW w:w="591"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62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417"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338"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48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399"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480"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26"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45"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F85A46" w:rsidRPr="006B42D3" w14:paraId="0312C5C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91"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62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48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399"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480"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26"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45"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66DB3D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91"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62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417"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338"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48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399"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480"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26"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45"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44B4F2F6"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91"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62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338"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48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399"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480"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26"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45"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F85A46" w:rsidRPr="006B42D3" w14:paraId="134A420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91"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62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417"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338"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48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399"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480"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26"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45"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F85A46" w:rsidRPr="006B42D3" w14:paraId="2AD2074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Carolina</w:t>
            </w:r>
          </w:p>
        </w:tc>
        <w:tc>
          <w:tcPr>
            <w:tcW w:w="591"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62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417"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338"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48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399"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480"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26"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45"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8F5863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91"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62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417"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48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399"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0"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26"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45"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F85A46" w:rsidRPr="006B42D3" w14:paraId="64CED4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91"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62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417"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338"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48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399"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480"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26"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45"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6F35490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91"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62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417"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338"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48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399"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480"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26"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45"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F85A46" w:rsidRPr="006B42D3" w14:paraId="63BAA02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91"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62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417"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338"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399"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480"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26"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45"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F85A46" w:rsidRPr="006B42D3" w14:paraId="286C23D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91"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62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417"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338"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48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399"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480"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26"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45"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F85A46" w:rsidRPr="006B42D3" w14:paraId="163262B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91"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62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417"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338"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48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399"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480"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26"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45"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F85A46" w:rsidRPr="006B42D3" w14:paraId="1D28BAB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91"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62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417"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338"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48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399"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480"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26"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45"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34D4957"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91"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62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417"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338"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48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399"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480"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26"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45"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2B06B15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91"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62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417"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338"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48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399"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480"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26"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45"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66A621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91"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62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417"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338"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399"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480"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26"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45"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F85A46" w:rsidRPr="006B42D3" w14:paraId="3B0C281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91"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62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417"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338"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48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399"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480"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26"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45"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F85A46" w:rsidRPr="006B42D3" w14:paraId="2F94F4E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91"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62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417"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338"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48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399"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0"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26"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45"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F85A46" w:rsidRPr="006B42D3" w14:paraId="348BC4D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91"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62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417"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338"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48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399"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480"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26"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45"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F85A46" w:rsidRPr="006B42D3" w14:paraId="7A3D9F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91"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62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417"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38"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48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399"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480"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26"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45"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F85A46" w:rsidRPr="006B42D3" w14:paraId="5E2258D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91"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62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417"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338"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399"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480"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26"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45"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F85A46" w:rsidRPr="006B42D3" w14:paraId="251E6FE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91"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62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417"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338"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48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399"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480"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26"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45"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F85A46" w:rsidRPr="006B42D3" w14:paraId="23DD03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91"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62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417"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48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399"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480"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26"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45"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br w:type="page"/>
      </w:r>
    </w:p>
    <w:p w14:paraId="6ABFD343" w14:textId="507A1234" w:rsidR="004E4D3F" w:rsidRPr="00EC1FA9" w:rsidRDefault="004E4D3F" w:rsidP="004E4D3F">
      <w:pPr>
        <w:pStyle w:val="Caption"/>
        <w:keepNext/>
      </w:pPr>
      <w:bookmarkStart w:id="2406" w:name="_Toc9940849"/>
      <w:bookmarkStart w:id="2407" w:name="_Toc11837833"/>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ins w:id="2408" w:author="Alotaibi, Raed" w:date="2019-06-19T11:56:00Z">
        <w:r w:rsidR="008A69EE">
          <w:rPr>
            <w:noProof/>
          </w:rPr>
          <w:t>5</w:t>
        </w:r>
      </w:ins>
      <w:del w:id="2409" w:author="Alotaibi, Raed" w:date="2019-06-19T11:56:00Z">
        <w:r w:rsidR="00781CA0" w:rsidDel="008A69EE">
          <w:rPr>
            <w:noProof/>
          </w:rPr>
          <w:delText>4</w:delText>
        </w:r>
      </w:del>
      <w:r w:rsidR="003A36B2">
        <w:rPr>
          <w:noProof/>
        </w:rPr>
        <w:fldChar w:fldCharType="end"/>
      </w:r>
      <w:r w:rsidRPr="00EC1FA9">
        <w:t>: Comparing results by state</w:t>
      </w:r>
      <w:bookmarkEnd w:id="2406"/>
      <w:bookmarkEnd w:id="2407"/>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33EE9727" w:rsidR="00741AF5" w:rsidRPr="00EC1FA9" w:rsidRDefault="00741AF5" w:rsidP="00741AF5">
      <w:pPr>
        <w:pStyle w:val="Caption"/>
        <w:keepNext/>
      </w:pPr>
      <w:bookmarkStart w:id="2410" w:name="_Ref9945324"/>
      <w:bookmarkStart w:id="2411" w:name="_Toc9433909"/>
      <w:bookmarkStart w:id="2412" w:name="_Ref9430095"/>
      <w:bookmarkStart w:id="2413" w:name="_Toc1183783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w:t>
      </w:r>
      <w:r w:rsidR="003A36B2">
        <w:rPr>
          <w:noProof/>
        </w:rPr>
        <w:fldChar w:fldCharType="end"/>
      </w:r>
      <w:bookmarkEnd w:id="2410"/>
      <w:r w:rsidRPr="00EC1FA9">
        <w:t xml:space="preserve">: </w:t>
      </w:r>
      <w:commentRangeStart w:id="2414"/>
      <w:r w:rsidRPr="00EC1FA9">
        <w:t>NO</w:t>
      </w:r>
      <w:r w:rsidRPr="00FA345C">
        <w:rPr>
          <w:vertAlign w:val="subscript"/>
          <w:rPrChange w:id="2415" w:author="Alotaibi, Raed" w:date="2019-06-17T11:36:00Z">
            <w:rPr/>
          </w:rPrChange>
        </w:rPr>
        <w:t>2</w:t>
      </w:r>
      <w:r w:rsidRPr="00EC1FA9">
        <w:t xml:space="preserve"> </w:t>
      </w:r>
      <w:commentRangeEnd w:id="2414"/>
      <w:r w:rsidR="00FB320A">
        <w:rPr>
          <w:rStyle w:val="CommentReference"/>
          <w:i w:val="0"/>
          <w:iCs w:val="0"/>
          <w:color w:val="auto"/>
        </w:rPr>
        <w:commentReference w:id="2414"/>
      </w:r>
      <w:r w:rsidRPr="00EC1FA9">
        <w:t>concentration (ug/m</w:t>
      </w:r>
      <w:r w:rsidRPr="00EC1FA9">
        <w:rPr>
          <w:vertAlign w:val="superscript"/>
        </w:rPr>
        <w:t>3</w:t>
      </w:r>
      <w:r w:rsidRPr="00EC1FA9">
        <w:t>) by living location</w:t>
      </w:r>
      <w:bookmarkEnd w:id="2411"/>
      <w:bookmarkEnd w:id="2413"/>
    </w:p>
    <w:p w14:paraId="599CA056" w14:textId="4FD58B9B" w:rsidR="00741AF5" w:rsidRPr="00EC1FA9" w:rsidRDefault="00B749CF" w:rsidP="00741AF5">
      <w:pPr>
        <w:keepNext/>
        <w:spacing w:line="256" w:lineRule="auto"/>
      </w:pPr>
      <w:r>
        <w:rPr>
          <w:noProof/>
        </w:rPr>
        <w:pict w14:anchorId="3DA50A31">
          <v:shape id="_x0000_i1030" type="#_x0000_t75" style="width:467.7pt;height:295.5pt">
            <v:imagedata r:id="rId17" o:title="p1"/>
          </v:shape>
        </w:pict>
      </w:r>
    </w:p>
    <w:p w14:paraId="68BFF92D" w14:textId="5BB340F0" w:rsidR="00741AF5" w:rsidRPr="00EC1FA9" w:rsidRDefault="00741AF5" w:rsidP="00741AF5">
      <w:pPr>
        <w:pStyle w:val="Caption"/>
        <w:keepNext/>
      </w:pPr>
      <w:bookmarkStart w:id="2416" w:name="_Ref10114569"/>
      <w:bookmarkStart w:id="2417" w:name="_Toc9433910"/>
      <w:bookmarkStart w:id="2418" w:name="_Toc1183783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2</w:t>
      </w:r>
      <w:r w:rsidR="003A36B2">
        <w:rPr>
          <w:noProof/>
        </w:rPr>
        <w:fldChar w:fldCharType="end"/>
      </w:r>
      <w:bookmarkEnd w:id="2416"/>
      <w:r w:rsidRPr="00EC1FA9">
        <w:t xml:space="preserve">: </w:t>
      </w:r>
      <w:commentRangeStart w:id="2419"/>
      <w:r w:rsidRPr="00EC1FA9">
        <w:t>NO</w:t>
      </w:r>
      <w:r w:rsidRPr="00FA345C">
        <w:rPr>
          <w:vertAlign w:val="subscript"/>
          <w:rPrChange w:id="2420" w:author="Alotaibi, Raed" w:date="2019-06-17T11:36:00Z">
            <w:rPr/>
          </w:rPrChange>
        </w:rPr>
        <w:t>2</w:t>
      </w:r>
      <w:r w:rsidRPr="00EC1FA9">
        <w:t xml:space="preserve"> </w:t>
      </w:r>
      <w:commentRangeEnd w:id="2419"/>
      <w:r w:rsidR="00FB320A">
        <w:rPr>
          <w:rStyle w:val="CommentReference"/>
          <w:i w:val="0"/>
          <w:iCs w:val="0"/>
          <w:color w:val="auto"/>
        </w:rPr>
        <w:commentReference w:id="2419"/>
      </w:r>
      <w:r w:rsidRPr="00EC1FA9">
        <w:t>concentration (ug/m</w:t>
      </w:r>
      <w:r w:rsidRPr="00FA345C">
        <w:rPr>
          <w:vertAlign w:val="superscript"/>
          <w:rPrChange w:id="2421" w:author="Alotaibi, Raed" w:date="2019-06-17T11:36:00Z">
            <w:rPr/>
          </w:rPrChange>
        </w:rPr>
        <w:t>3</w:t>
      </w:r>
      <w:r w:rsidRPr="00EC1FA9">
        <w:t>) by median income group</w:t>
      </w:r>
      <w:bookmarkEnd w:id="2417"/>
      <w:bookmarkEnd w:id="2418"/>
    </w:p>
    <w:p w14:paraId="27C72FCE" w14:textId="46DEBBA1" w:rsidR="00741AF5" w:rsidRPr="00EC1FA9" w:rsidRDefault="004E4D3F" w:rsidP="00741AF5">
      <w:pPr>
        <w:pStyle w:val="Caption"/>
      </w:pPr>
      <w:r w:rsidRPr="00EC1FA9">
        <w:rPr>
          <w:b/>
          <w:bCs/>
          <w:noProof/>
        </w:rPr>
        <w:drawing>
          <wp:inline distT="0" distB="0" distL="0" distR="0" wp14:anchorId="54B66A18" wp14:editId="42F18742">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p>
    <w:p w14:paraId="1F81C05D" w14:textId="7AE3195A" w:rsidR="00741AF5" w:rsidRPr="00EC1FA9" w:rsidRDefault="00741AF5" w:rsidP="00741AF5">
      <w:pPr>
        <w:pStyle w:val="Caption"/>
        <w:keepNext/>
      </w:pPr>
      <w:bookmarkStart w:id="2422" w:name="_Ref10114587"/>
      <w:bookmarkStart w:id="2423" w:name="_Toc9433911"/>
      <w:bookmarkStart w:id="2424" w:name="_Toc1183783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3</w:t>
      </w:r>
      <w:r w:rsidR="003A36B2">
        <w:rPr>
          <w:noProof/>
        </w:rPr>
        <w:fldChar w:fldCharType="end"/>
      </w:r>
      <w:bookmarkEnd w:id="2422"/>
      <w:r w:rsidRPr="00EC1FA9">
        <w:t xml:space="preserve">: </w:t>
      </w:r>
      <w:commentRangeStart w:id="2425"/>
      <w:r w:rsidRPr="00EC1FA9">
        <w:t>NO</w:t>
      </w:r>
      <w:r w:rsidRPr="00FA345C">
        <w:rPr>
          <w:vertAlign w:val="subscript"/>
          <w:rPrChange w:id="2426" w:author="Alotaibi, Raed" w:date="2019-06-17T11:35:00Z">
            <w:rPr/>
          </w:rPrChange>
        </w:rPr>
        <w:t>2</w:t>
      </w:r>
      <w:r w:rsidRPr="00EC1FA9">
        <w:t xml:space="preserve"> concentration (ug/m</w:t>
      </w:r>
      <w:r w:rsidRPr="00FA345C">
        <w:rPr>
          <w:vertAlign w:val="superscript"/>
          <w:rPrChange w:id="2427" w:author="Alotaibi, Raed" w:date="2019-06-17T11:35:00Z">
            <w:rPr/>
          </w:rPrChange>
        </w:rPr>
        <w:t>3</w:t>
      </w:r>
      <w:r w:rsidRPr="00EC1FA9">
        <w:t xml:space="preserve">) </w:t>
      </w:r>
      <w:commentRangeEnd w:id="2425"/>
      <w:r w:rsidR="00FB320A">
        <w:rPr>
          <w:rStyle w:val="CommentReference"/>
          <w:i w:val="0"/>
          <w:iCs w:val="0"/>
          <w:color w:val="auto"/>
        </w:rPr>
        <w:commentReference w:id="2425"/>
      </w:r>
      <w:r w:rsidRPr="00EC1FA9">
        <w:t>by living location stratified into median income group</w:t>
      </w:r>
      <w:bookmarkEnd w:id="2423"/>
      <w:bookmarkEnd w:id="2424"/>
    </w:p>
    <w:p w14:paraId="4FBD710C" w14:textId="00ED7D8A" w:rsidR="00741AF5" w:rsidRPr="00EC1FA9" w:rsidRDefault="00B749CF" w:rsidP="00741AF5">
      <w:pPr>
        <w:spacing w:line="256" w:lineRule="auto"/>
        <w:rPr>
          <w:b/>
          <w:bCs/>
        </w:rPr>
      </w:pPr>
      <w:r>
        <w:rPr>
          <w:noProof/>
        </w:rPr>
        <w:pict w14:anchorId="2005AEFA">
          <v:shape id="_x0000_i1031" type="#_x0000_t75" style="width:467.7pt;height:295.5pt">
            <v:imagedata r:id="rId19" o:title="p3"/>
          </v:shape>
        </w:pict>
      </w:r>
    </w:p>
    <w:p w14:paraId="31A6BB38" w14:textId="06F7685F" w:rsidR="00741AF5" w:rsidRPr="00EC1FA9" w:rsidRDefault="00741AF5" w:rsidP="00741AF5">
      <w:pPr>
        <w:pStyle w:val="Caption"/>
        <w:keepNext/>
      </w:pPr>
      <w:bookmarkStart w:id="2428" w:name="_Ref9945327"/>
      <w:bookmarkStart w:id="2429" w:name="_Toc9433912"/>
      <w:bookmarkStart w:id="2430" w:name="_Toc11837837"/>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4</w:t>
      </w:r>
      <w:r w:rsidR="003A36B2">
        <w:rPr>
          <w:noProof/>
        </w:rPr>
        <w:fldChar w:fldCharType="end"/>
      </w:r>
      <w:bookmarkEnd w:id="2428"/>
      <w:r w:rsidRPr="00EC1FA9">
        <w:t>: NO</w:t>
      </w:r>
      <w:r w:rsidRPr="00FA345C">
        <w:rPr>
          <w:vertAlign w:val="subscript"/>
          <w:rPrChange w:id="2431" w:author="Alotaibi, Raed" w:date="2019-06-17T11:36:00Z">
            <w:rPr/>
          </w:rPrChange>
        </w:rPr>
        <w:t>2</w:t>
      </w:r>
      <w:r w:rsidRPr="00EC1FA9">
        <w:t xml:space="preserve"> </w:t>
      </w:r>
      <w:commentRangeStart w:id="2432"/>
      <w:r w:rsidRPr="00EC1FA9">
        <w:t>concentration (ug/m</w:t>
      </w:r>
      <w:r w:rsidRPr="00FA345C">
        <w:rPr>
          <w:vertAlign w:val="superscript"/>
          <w:rPrChange w:id="2433" w:author="Alotaibi, Raed" w:date="2019-06-17T11:36:00Z">
            <w:rPr/>
          </w:rPrChange>
        </w:rPr>
        <w:t>3</w:t>
      </w:r>
      <w:r w:rsidRPr="00EC1FA9">
        <w:t xml:space="preserve">) by median </w:t>
      </w:r>
      <w:commentRangeEnd w:id="2432"/>
      <w:r w:rsidR="004928CD">
        <w:rPr>
          <w:rStyle w:val="CommentReference"/>
          <w:i w:val="0"/>
          <w:iCs w:val="0"/>
          <w:color w:val="auto"/>
        </w:rPr>
        <w:commentReference w:id="2432"/>
      </w:r>
      <w:r w:rsidRPr="00EC1FA9">
        <w:t>income group stratified into living location</w:t>
      </w:r>
      <w:bookmarkEnd w:id="2429"/>
      <w:bookmarkEnd w:id="2430"/>
    </w:p>
    <w:p w14:paraId="64690F5C" w14:textId="63F9DF03" w:rsidR="00741AF5" w:rsidRPr="00EC1FA9" w:rsidRDefault="00B749CF" w:rsidP="00741AF5">
      <w:pPr>
        <w:spacing w:line="256" w:lineRule="auto"/>
        <w:rPr>
          <w:b/>
          <w:bCs/>
        </w:rPr>
      </w:pPr>
      <w:r>
        <w:rPr>
          <w:noProof/>
        </w:rPr>
        <w:pict w14:anchorId="2F1C1B34">
          <v:shape id="_x0000_i1032" type="#_x0000_t75" style="width:467.7pt;height:295.5pt">
            <v:imagedata r:id="rId20" o:title="p4"/>
          </v:shape>
        </w:pict>
      </w:r>
    </w:p>
    <w:p w14:paraId="2D7F2938" w14:textId="21ABBE5B" w:rsidR="00741AF5" w:rsidRPr="00EC1FA9" w:rsidRDefault="00741AF5" w:rsidP="00342C4A">
      <w:pPr>
        <w:pStyle w:val="Caption"/>
        <w:keepNext/>
      </w:pPr>
      <w:bookmarkStart w:id="2434" w:name="_Ref9945474"/>
      <w:bookmarkStart w:id="2435" w:name="_Toc9433913"/>
      <w:bookmarkStart w:id="2436" w:name="_Toc11837838"/>
      <w:commentRangeStart w:id="243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5</w:t>
      </w:r>
      <w:r w:rsidR="003A36B2">
        <w:rPr>
          <w:noProof/>
        </w:rPr>
        <w:fldChar w:fldCharType="end"/>
      </w:r>
      <w:bookmarkEnd w:id="2434"/>
      <w:r w:rsidRPr="00EC1FA9">
        <w:t>: NO</w:t>
      </w:r>
      <w:r w:rsidRPr="00FA345C">
        <w:rPr>
          <w:vertAlign w:val="subscript"/>
          <w:rPrChange w:id="2438" w:author="Alotaibi, Raed" w:date="2019-06-17T11:36:00Z">
            <w:rPr/>
          </w:rPrChange>
        </w:rPr>
        <w:t>2</w:t>
      </w:r>
      <w:r w:rsidRPr="00EC1FA9">
        <w:t xml:space="preserve"> concentration (ug/m</w:t>
      </w:r>
      <w:r w:rsidRPr="00FA345C">
        <w:rPr>
          <w:vertAlign w:val="superscript"/>
          <w:rPrChange w:id="2439" w:author="Alotaibi, Raed" w:date="2019-06-17T11:36:00Z">
            <w:rPr/>
          </w:rPrChange>
        </w:rPr>
        <w:t>3</w:t>
      </w:r>
      <w:r w:rsidRPr="00EC1FA9">
        <w:t>) by state</w:t>
      </w:r>
      <w:bookmarkEnd w:id="2435"/>
      <w:commentRangeEnd w:id="2437"/>
      <w:r w:rsidR="00A53D66">
        <w:rPr>
          <w:rStyle w:val="CommentReference"/>
          <w:i w:val="0"/>
          <w:iCs w:val="0"/>
          <w:color w:val="auto"/>
        </w:rPr>
        <w:commentReference w:id="2437"/>
      </w:r>
      <w:bookmarkEnd w:id="2436"/>
    </w:p>
    <w:p w14:paraId="025D194C" w14:textId="3622C14C" w:rsidR="00741AF5" w:rsidRPr="00EC1FA9" w:rsidRDefault="00B749CF" w:rsidP="00741AF5">
      <w:pPr>
        <w:spacing w:line="256" w:lineRule="auto"/>
        <w:rPr>
          <w:b/>
          <w:bCs/>
        </w:rPr>
      </w:pPr>
      <w:r>
        <w:rPr>
          <w:noProof/>
        </w:rPr>
        <w:pict w14:anchorId="6E4AD39D">
          <v:shape id="_x0000_i1033" type="#_x0000_t75" style="width:467.7pt;height:295.5pt">
            <v:imagedata r:id="rId21" o:title="p5"/>
          </v:shape>
        </w:pict>
      </w:r>
      <w:r w:rsidR="00A53D66">
        <w:rPr>
          <w:rStyle w:val="CommentReference"/>
        </w:rPr>
        <w:commentReference w:id="2440"/>
      </w:r>
      <w:bookmarkStart w:id="2441" w:name="_GoBack"/>
      <w:bookmarkEnd w:id="2441"/>
    </w:p>
    <w:p w14:paraId="48A024D1" w14:textId="78E66F3D" w:rsidR="00741AF5" w:rsidRPr="00EC1FA9" w:rsidRDefault="00741AF5" w:rsidP="00741AF5">
      <w:pPr>
        <w:pStyle w:val="Caption"/>
        <w:keepNext/>
      </w:pPr>
      <w:bookmarkStart w:id="2442" w:name="_Ref9945489"/>
      <w:bookmarkStart w:id="2443" w:name="_Toc9433914"/>
      <w:bookmarkStart w:id="2444" w:name="_Toc1183783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6</w:t>
      </w:r>
      <w:r w:rsidR="003A36B2">
        <w:rPr>
          <w:noProof/>
        </w:rPr>
        <w:fldChar w:fldCharType="end"/>
      </w:r>
      <w:bookmarkEnd w:id="2442"/>
      <w:r w:rsidRPr="00EC1FA9">
        <w:t>: NO</w:t>
      </w:r>
      <w:r w:rsidRPr="00FA345C">
        <w:rPr>
          <w:vertAlign w:val="subscript"/>
          <w:rPrChange w:id="2445" w:author="Alotaibi, Raed" w:date="2019-06-17T11:36:00Z">
            <w:rPr/>
          </w:rPrChange>
        </w:rPr>
        <w:t>2</w:t>
      </w:r>
      <w:r w:rsidRPr="00EC1FA9">
        <w:t xml:space="preserve"> concentration (ug/m</w:t>
      </w:r>
      <w:r w:rsidRPr="00FA345C">
        <w:rPr>
          <w:vertAlign w:val="superscript"/>
          <w:rPrChange w:id="2446" w:author="Alotaibi, Raed" w:date="2019-06-17T11:36:00Z">
            <w:rPr/>
          </w:rPrChange>
        </w:rPr>
        <w:t>3</w:t>
      </w:r>
      <w:r w:rsidRPr="00EC1FA9">
        <w:t>) by state and median income group</w:t>
      </w:r>
      <w:bookmarkEnd w:id="2443"/>
      <w:bookmarkEnd w:id="2444"/>
    </w:p>
    <w:p w14:paraId="42B14636" w14:textId="42040892" w:rsidR="00741AF5" w:rsidRPr="00EC1FA9" w:rsidRDefault="00B749CF" w:rsidP="00741AF5">
      <w:pPr>
        <w:spacing w:line="256" w:lineRule="auto"/>
        <w:rPr>
          <w:b/>
          <w:bCs/>
        </w:rPr>
      </w:pPr>
      <w:r>
        <w:rPr>
          <w:noProof/>
        </w:rPr>
        <w:pict w14:anchorId="2D56A7CF">
          <v:shape id="_x0000_i1034" type="#_x0000_t75" style="width:467.7pt;height:591.05pt">
            <v:imagedata r:id="rId22" o:title="p6"/>
          </v:shape>
        </w:pict>
      </w:r>
    </w:p>
    <w:p w14:paraId="25DF5FC2" w14:textId="6EBBFADB" w:rsidR="00741AF5" w:rsidRPr="00EC1FA9" w:rsidRDefault="00741AF5" w:rsidP="00741AF5">
      <w:pPr>
        <w:pStyle w:val="Caption"/>
        <w:keepNext/>
      </w:pPr>
      <w:bookmarkStart w:id="2447" w:name="_Ref9945491"/>
      <w:bookmarkStart w:id="2448" w:name="_Toc9433915"/>
      <w:bookmarkStart w:id="2449" w:name="_Toc11837840"/>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7</w:t>
      </w:r>
      <w:r w:rsidR="003A36B2">
        <w:rPr>
          <w:noProof/>
        </w:rPr>
        <w:fldChar w:fldCharType="end"/>
      </w:r>
      <w:bookmarkEnd w:id="2447"/>
      <w:r w:rsidRPr="00EC1FA9">
        <w:t>: NO</w:t>
      </w:r>
      <w:r w:rsidRPr="00FA345C">
        <w:rPr>
          <w:vertAlign w:val="subscript"/>
          <w:rPrChange w:id="2450" w:author="Alotaibi, Raed" w:date="2019-06-17T11:36:00Z">
            <w:rPr/>
          </w:rPrChange>
        </w:rPr>
        <w:t>2</w:t>
      </w:r>
      <w:r w:rsidRPr="00EC1FA9">
        <w:t xml:space="preserve"> concentration (ug/m</w:t>
      </w:r>
      <w:r w:rsidRPr="00FA345C">
        <w:rPr>
          <w:vertAlign w:val="superscript"/>
          <w:rPrChange w:id="2451" w:author="Alotaibi, Raed" w:date="2019-06-17T11:36:00Z">
            <w:rPr/>
          </w:rPrChange>
        </w:rPr>
        <w:t>3</w:t>
      </w:r>
      <w:r w:rsidRPr="00EC1FA9">
        <w:t>) by state and living location</w:t>
      </w:r>
      <w:bookmarkEnd w:id="2448"/>
      <w:bookmarkEnd w:id="2449"/>
    </w:p>
    <w:p w14:paraId="05695CAA" w14:textId="6996059F" w:rsidR="00741AF5" w:rsidRPr="00EC1FA9" w:rsidRDefault="00B749CF" w:rsidP="00741AF5">
      <w:pPr>
        <w:spacing w:line="256" w:lineRule="auto"/>
        <w:rPr>
          <w:b/>
          <w:bCs/>
        </w:rPr>
      </w:pPr>
      <w:r>
        <w:rPr>
          <w:noProof/>
        </w:rPr>
        <w:pict w14:anchorId="0B3F2918">
          <v:shape id="_x0000_i1035" type="#_x0000_t75" style="width:467.7pt;height:591.05pt">
            <v:imagedata r:id="rId23" o:title="p7"/>
          </v:shape>
        </w:pict>
      </w:r>
    </w:p>
    <w:p w14:paraId="3614884D" w14:textId="2BC93BB6" w:rsidR="00741AF5" w:rsidRPr="00EC1FA9" w:rsidRDefault="00741AF5" w:rsidP="00741AF5">
      <w:pPr>
        <w:pStyle w:val="Caption"/>
        <w:keepNext/>
      </w:pPr>
      <w:bookmarkStart w:id="2452" w:name="_Ref10028832"/>
      <w:bookmarkStart w:id="2453" w:name="_Toc9433916"/>
      <w:bookmarkStart w:id="2454" w:name="_Toc1183784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8</w:t>
      </w:r>
      <w:r w:rsidR="003A36B2">
        <w:rPr>
          <w:noProof/>
        </w:rPr>
        <w:fldChar w:fldCharType="end"/>
      </w:r>
      <w:bookmarkEnd w:id="2452"/>
      <w:r w:rsidRPr="00EC1FA9">
        <w:t>: Attributable Fraction by living location</w:t>
      </w:r>
      <w:bookmarkEnd w:id="2453"/>
      <w:bookmarkEnd w:id="2454"/>
    </w:p>
    <w:p w14:paraId="4CBDC1B2" w14:textId="2662C44E" w:rsidR="00741AF5" w:rsidRPr="00EC1FA9" w:rsidRDefault="00B749CF" w:rsidP="00741AF5">
      <w:pPr>
        <w:spacing w:line="256" w:lineRule="auto"/>
        <w:rPr>
          <w:b/>
          <w:bCs/>
        </w:rPr>
      </w:pPr>
      <w:r>
        <w:rPr>
          <w:noProof/>
        </w:rPr>
        <w:pict w14:anchorId="448FD756">
          <v:shape id="_x0000_i1036" type="#_x0000_t75" style="width:467.7pt;height:295.5pt">
            <v:imagedata r:id="rId24" o:title="p8"/>
          </v:shape>
        </w:pict>
      </w:r>
    </w:p>
    <w:p w14:paraId="26BCADB2" w14:textId="5AC3170A" w:rsidR="00741AF5" w:rsidRPr="00EC1FA9" w:rsidRDefault="00741AF5" w:rsidP="00741AF5">
      <w:pPr>
        <w:pStyle w:val="Caption"/>
        <w:keepNext/>
      </w:pPr>
      <w:bookmarkStart w:id="2455" w:name="_Ref10028860"/>
      <w:bookmarkStart w:id="2456" w:name="_Toc9433917"/>
      <w:bookmarkStart w:id="2457" w:name="_Toc11837842"/>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9</w:t>
      </w:r>
      <w:r w:rsidR="003A36B2">
        <w:rPr>
          <w:noProof/>
        </w:rPr>
        <w:fldChar w:fldCharType="end"/>
      </w:r>
      <w:bookmarkEnd w:id="2455"/>
      <w:r w:rsidRPr="00EC1FA9">
        <w:t>: Attributable Fraction by median income group</w:t>
      </w:r>
      <w:bookmarkEnd w:id="2456"/>
      <w:bookmarkEnd w:id="2457"/>
    </w:p>
    <w:p w14:paraId="2F604BF3" w14:textId="6FF6146D" w:rsidR="00741AF5" w:rsidRPr="00EC1FA9" w:rsidRDefault="00B749CF" w:rsidP="00741AF5">
      <w:pPr>
        <w:spacing w:line="256" w:lineRule="auto"/>
        <w:rPr>
          <w:b/>
          <w:bCs/>
        </w:rPr>
      </w:pPr>
      <w:r>
        <w:rPr>
          <w:noProof/>
        </w:rPr>
        <w:pict w14:anchorId="717B4081">
          <v:shape id="_x0000_i1037" type="#_x0000_t75" style="width:467.7pt;height:295.5pt">
            <v:imagedata r:id="rId25" o:title="p9"/>
          </v:shape>
        </w:pict>
      </w:r>
    </w:p>
    <w:p w14:paraId="1C4E6B4B" w14:textId="31F74579" w:rsidR="00741AF5" w:rsidRPr="00EC1FA9" w:rsidRDefault="00741AF5" w:rsidP="00741AF5">
      <w:pPr>
        <w:pStyle w:val="Caption"/>
        <w:keepNext/>
      </w:pPr>
      <w:bookmarkStart w:id="2458" w:name="_Ref10028945"/>
      <w:bookmarkStart w:id="2459" w:name="_Toc9433918"/>
      <w:bookmarkStart w:id="2460" w:name="_Toc1183784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0</w:t>
      </w:r>
      <w:r w:rsidR="003A36B2">
        <w:rPr>
          <w:noProof/>
        </w:rPr>
        <w:fldChar w:fldCharType="end"/>
      </w:r>
      <w:bookmarkEnd w:id="2458"/>
      <w:r w:rsidRPr="00EC1FA9">
        <w:t>: Attributable Fraction by living location stratified into median income group</w:t>
      </w:r>
      <w:bookmarkEnd w:id="2459"/>
      <w:bookmarkEnd w:id="2460"/>
    </w:p>
    <w:p w14:paraId="0776D0B3" w14:textId="3942CE41" w:rsidR="00741AF5" w:rsidRPr="00727F83" w:rsidRDefault="00B749CF" w:rsidP="00741AF5">
      <w:pPr>
        <w:spacing w:line="256" w:lineRule="auto"/>
        <w:rPr>
          <w:b/>
          <w:bCs/>
        </w:rPr>
      </w:pPr>
      <w:r>
        <w:rPr>
          <w:noProof/>
        </w:rPr>
        <w:pict w14:anchorId="766376F9">
          <v:shape id="_x0000_i1038" type="#_x0000_t75" style="width:467.7pt;height:295.5pt">
            <v:imagedata r:id="rId26" o:title="p10"/>
          </v:shape>
        </w:pict>
      </w:r>
    </w:p>
    <w:bookmarkEnd w:id="2412"/>
    <w:p w14:paraId="7CD85562" w14:textId="6898026E" w:rsidR="00996C2C" w:rsidRDefault="00996C2C"/>
    <w:sectPr w:rsidR="00996C2C" w:rsidSect="00781CA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hreis, Haneen" w:date="2019-06-12T15:35:00Z" w:initials="KH">
    <w:p w14:paraId="05FACD77" w14:textId="3ACFC3B0" w:rsidR="008A69EE" w:rsidRDefault="008A69EE">
      <w:pPr>
        <w:pStyle w:val="CommentText"/>
      </w:pPr>
      <w:r>
        <w:rPr>
          <w:rStyle w:val="CommentReference"/>
        </w:rPr>
        <w:annotationRef/>
      </w:r>
      <w:r>
        <w:t>Please go through the paper and add section with all abbreviations</w:t>
      </w:r>
    </w:p>
  </w:comment>
  <w:comment w:id="71" w:author="Khreis, Haneen" w:date="2019-06-12T15:37:00Z" w:initials="KH">
    <w:p w14:paraId="794F58B9" w14:textId="57584F9D" w:rsidR="008A69EE" w:rsidRDefault="008A69EE">
      <w:pPr>
        <w:pStyle w:val="CommentText"/>
      </w:pPr>
      <w:r>
        <w:rPr>
          <w:rStyle w:val="CommentReference"/>
        </w:rPr>
        <w:annotationRef/>
      </w:r>
      <w:r>
        <w:t>What are the criteria for land use and distance? And distance to what?</w:t>
      </w:r>
    </w:p>
  </w:comment>
  <w:comment w:id="84" w:author="Khreis, Haneen" w:date="2019-06-12T15:37:00Z" w:initials="KH">
    <w:p w14:paraId="33A10A9A" w14:textId="350DD555" w:rsidR="008A69EE" w:rsidRDefault="008A69EE">
      <w:pPr>
        <w:pStyle w:val="CommentText"/>
      </w:pPr>
      <w:r>
        <w:rPr>
          <w:rStyle w:val="CommentReference"/>
        </w:rPr>
        <w:annotationRef/>
      </w:r>
      <w:r>
        <w:t>You mean census-designated urban areas as you mention above? Please be consistent with the terminology so the reader can follow.</w:t>
      </w:r>
    </w:p>
  </w:comment>
  <w:comment w:id="90" w:author="Khreis, Haneen" w:date="2019-06-12T15:40:00Z" w:initials="KH">
    <w:p w14:paraId="132E98E5" w14:textId="776501B7" w:rsidR="008A69EE" w:rsidRDefault="008A69EE">
      <w:pPr>
        <w:pStyle w:val="CommentText"/>
      </w:pPr>
      <w:r>
        <w:rPr>
          <w:rStyle w:val="CommentReference"/>
        </w:rPr>
        <w:annotationRef/>
      </w:r>
      <w:r>
        <w:t xml:space="preserve">Why is the data from the census bureau incomplete? Do you know? </w:t>
      </w:r>
    </w:p>
  </w:comment>
  <w:comment w:id="91" w:author="Alotaibi, Raed" w:date="2019-06-17T11:47:00Z" w:initials="AR">
    <w:p w14:paraId="12023C0A" w14:textId="29CFD1AE" w:rsidR="008A69EE" w:rsidRDefault="008A69EE">
      <w:pPr>
        <w:pStyle w:val="CommentText"/>
      </w:pPr>
      <w:r>
        <w:rPr>
          <w:rStyle w:val="CommentReference"/>
        </w:rPr>
        <w:annotationRef/>
      </w:r>
      <w:r>
        <w:t>I’m not sure why.</w:t>
      </w:r>
    </w:p>
  </w:comment>
  <w:comment w:id="110" w:author="Khreis, Haneen" w:date="2019-06-12T15:46:00Z" w:initials="KH">
    <w:p w14:paraId="663B531D" w14:textId="1BE89168" w:rsidR="008A69EE" w:rsidRDefault="008A69EE">
      <w:pPr>
        <w:pStyle w:val="CommentText"/>
      </w:pPr>
      <w:r>
        <w:rPr>
          <w:rStyle w:val="CommentReference"/>
        </w:rPr>
        <w:annotationRef/>
      </w:r>
      <w:r>
        <w:t>EPA what?</w:t>
      </w:r>
    </w:p>
  </w:comment>
  <w:comment w:id="128" w:author="Khreis, Haneen" w:date="2019-06-12T15:46:00Z" w:initials="KH">
    <w:p w14:paraId="31CB116F" w14:textId="7FED836F" w:rsidR="008A69EE" w:rsidRDefault="008A69EE">
      <w:pPr>
        <w:pStyle w:val="CommentText"/>
      </w:pPr>
      <w:r>
        <w:rPr>
          <w:rStyle w:val="CommentReference"/>
        </w:rPr>
        <w:annotationRef/>
      </w:r>
      <w:r>
        <w:t xml:space="preserve">This is a super brief description will never fly with a reviewer, even if a full description is elsewhere. Not sufficient. Please revise including the model, variables included, the validation of the model and against which measurements it has been done and cite papers which have previously used this model in peer reviewed published papers including yours and Lara’s. you could even get in touch with Matt and ask him quickly what recent papers have used their models which we can cite as a proof of concept. </w:t>
      </w:r>
    </w:p>
  </w:comment>
  <w:comment w:id="129" w:author="Alotaibi, Raed" w:date="2019-06-17T14:09:00Z" w:initials="AR">
    <w:p w14:paraId="3FBEC44B" w14:textId="7D49452F" w:rsidR="008A69EE" w:rsidRDefault="008A69EE">
      <w:pPr>
        <w:pStyle w:val="CommentText"/>
      </w:pPr>
      <w:r>
        <w:rPr>
          <w:rStyle w:val="CommentReference"/>
        </w:rPr>
        <w:annotationRef/>
      </w:r>
      <w:r>
        <w:t>Waiting for Mathews reply</w:t>
      </w:r>
    </w:p>
  </w:comment>
  <w:comment w:id="132" w:author="Khreis, Haneen" w:date="2019-06-12T15:54:00Z" w:initials="KH">
    <w:p w14:paraId="6F738704" w14:textId="27D2947F" w:rsidR="008A69EE" w:rsidRDefault="008A69EE">
      <w:pPr>
        <w:pStyle w:val="CommentText"/>
      </w:pPr>
      <w:r>
        <w:rPr>
          <w:rStyle w:val="CommentReference"/>
        </w:rPr>
        <w:annotationRef/>
      </w:r>
      <w:r>
        <w:t xml:space="preserve">Please add section that describes this </w:t>
      </w:r>
    </w:p>
  </w:comment>
  <w:comment w:id="139" w:author="Khreis, Haneen" w:date="2019-06-12T15:49:00Z" w:initials="KH">
    <w:p w14:paraId="388E38E4" w14:textId="07E4CC88" w:rsidR="008A69EE" w:rsidRDefault="008A69EE">
      <w:pPr>
        <w:pStyle w:val="CommentText"/>
      </w:pPr>
      <w:r>
        <w:rPr>
          <w:rStyle w:val="CommentReference"/>
        </w:rPr>
        <w:annotationRef/>
      </w:r>
      <w:r>
        <w:t>Please cite this paper too as accepted in the European Respiratory Journal</w:t>
      </w:r>
    </w:p>
    <w:p w14:paraId="6F872BEF" w14:textId="2FAD684F" w:rsidR="008A69EE" w:rsidRDefault="008A69EE">
      <w:pPr>
        <w:pStyle w:val="CommentText"/>
      </w:pPr>
    </w:p>
    <w:p w14:paraId="2A877B89" w14:textId="77777777" w:rsidR="008A69EE" w:rsidRDefault="008A69EE">
      <w:pPr>
        <w:pStyle w:val="CommentText"/>
      </w:pPr>
    </w:p>
    <w:p w14:paraId="3D8C3A96" w14:textId="77777777" w:rsidR="008A69EE" w:rsidRPr="00092FC6" w:rsidRDefault="008A69EE"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8A69EE" w:rsidRPr="00092FC6" w:rsidRDefault="008A69EE" w:rsidP="00EB4571">
      <w:pPr>
        <w:spacing w:line="276" w:lineRule="auto"/>
        <w:rPr>
          <w:rFonts w:ascii="Times New Roman" w:hAnsi="Times New Roman" w:cs="Times New Roman"/>
          <w:b/>
        </w:rPr>
      </w:pPr>
    </w:p>
    <w:p w14:paraId="569D2DAD" w14:textId="77777777" w:rsidR="008A69EE" w:rsidRPr="00092FC6" w:rsidRDefault="008A69EE"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8A69EE" w:rsidRDefault="008A69EE">
      <w:pPr>
        <w:pStyle w:val="CommentText"/>
      </w:pPr>
    </w:p>
  </w:comment>
  <w:comment w:id="140" w:author="Alotaibi, Raed" w:date="2019-06-17T12:48:00Z" w:initials="AR">
    <w:p w14:paraId="5C67C73A" w14:textId="13683EBF" w:rsidR="008A69EE" w:rsidRDefault="008A69EE" w:rsidP="00FE5B17">
      <w:pPr>
        <w:pStyle w:val="CommentText"/>
      </w:pPr>
      <w:r>
        <w:rPr>
          <w:rStyle w:val="CommentReference"/>
        </w:rPr>
        <w:annotationRef/>
      </w:r>
      <w:r>
        <w:t>Couldn’t locate this paper.</w:t>
      </w:r>
    </w:p>
  </w:comment>
  <w:comment w:id="143" w:author="Khreis, Haneen" w:date="2019-06-12T15:57:00Z" w:initials="KH">
    <w:p w14:paraId="1463988C" w14:textId="4BEB8DC2" w:rsidR="008A69EE" w:rsidRDefault="008A69EE">
      <w:pPr>
        <w:pStyle w:val="CommentText"/>
      </w:pPr>
      <w:r>
        <w:rPr>
          <w:rStyle w:val="CommentReference"/>
        </w:rPr>
        <w:annotationRef/>
      </w:r>
      <w:r>
        <w:t>Write in full each abbreviation the first time it occurs!!</w:t>
      </w:r>
    </w:p>
  </w:comment>
  <w:comment w:id="151" w:author="Khreis, Haneen" w:date="2019-06-12T15:58:00Z" w:initials="KH">
    <w:p w14:paraId="6A6292B5" w14:textId="10AA3FEE" w:rsidR="008A69EE" w:rsidRDefault="008A69EE">
      <w:pPr>
        <w:pStyle w:val="CommentText"/>
      </w:pPr>
      <w:r>
        <w:rPr>
          <w:rStyle w:val="CommentReference"/>
        </w:rPr>
        <w:annotationRef/>
      </w:r>
      <w:r>
        <w:t xml:space="preserve">To do what? You are way too brief and your sentences are incomplete </w:t>
      </w:r>
    </w:p>
  </w:comment>
  <w:comment w:id="152" w:author="Alotaibi, Raed" w:date="2019-06-18T10:57:00Z" w:initials="AR">
    <w:p w14:paraId="3ADE7D1A" w14:textId="3ED3582F" w:rsidR="008A69EE" w:rsidRDefault="008A69EE">
      <w:pPr>
        <w:pStyle w:val="CommentText"/>
      </w:pPr>
      <w:r>
        <w:rPr>
          <w:rStyle w:val="CommentReference"/>
        </w:rPr>
        <w:annotationRef/>
      </w:r>
      <w:r>
        <w:t>Changed to “and followed the methods” the to-do is at the start of the paragraph.</w:t>
      </w:r>
    </w:p>
  </w:comment>
  <w:comment w:id="158" w:author="Khreis, Haneen" w:date="2019-06-12T16:02:00Z" w:initials="KH">
    <w:p w14:paraId="6C62F0EC" w14:textId="6AE89BDA" w:rsidR="008A69EE" w:rsidRDefault="008A69EE">
      <w:pPr>
        <w:pStyle w:val="CommentText"/>
      </w:pPr>
      <w:r>
        <w:rPr>
          <w:rStyle w:val="CommentReference"/>
        </w:rPr>
        <w:annotationRef/>
      </w:r>
      <w:r>
        <w:t xml:space="preserve">Which years were included in the analysis? Define the time periods for this analysis and the data sets </w:t>
      </w:r>
    </w:p>
  </w:comment>
  <w:comment w:id="159" w:author="Alotaibi, Raed" w:date="2019-06-17T11:27:00Z" w:initials="AR">
    <w:p w14:paraId="6457A4E0" w14:textId="7C8DC1CB" w:rsidR="008A69EE" w:rsidRDefault="008A69EE" w:rsidP="00342E7A">
      <w:pPr>
        <w:pStyle w:val="CommentText"/>
      </w:pPr>
      <w:r>
        <w:rPr>
          <w:rStyle w:val="CommentReference"/>
        </w:rPr>
        <w:annotationRef/>
      </w:r>
      <w:r>
        <w:t>Added the time period for the analysis and the data sets in the previous paragraph.</w:t>
      </w:r>
    </w:p>
  </w:comment>
  <w:comment w:id="161" w:author="Khreis, Haneen" w:date="2019-06-12T15:59:00Z" w:initials="KH">
    <w:p w14:paraId="785FCD63" w14:textId="67EFC7BA" w:rsidR="008A69EE" w:rsidRDefault="008A69EE">
      <w:pPr>
        <w:pStyle w:val="CommentText"/>
      </w:pPr>
      <w:r>
        <w:rPr>
          <w:rStyle w:val="CommentReference"/>
        </w:rPr>
        <w:annotationRef/>
      </w:r>
      <w:r>
        <w:t>Go back and write everything in the past. I made this comment before, it would be nice if you can take on previous comments and apply them in new writing.</w:t>
      </w:r>
    </w:p>
  </w:comment>
  <w:comment w:id="166" w:author="Khreis, Haneen" w:date="2019-06-12T16:00:00Z" w:initials="KH">
    <w:p w14:paraId="578DB315" w14:textId="72EF1921" w:rsidR="008A69EE" w:rsidRDefault="008A69EE">
      <w:pPr>
        <w:pStyle w:val="CommentText"/>
      </w:pPr>
      <w:r>
        <w:rPr>
          <w:rStyle w:val="CommentReference"/>
        </w:rPr>
        <w:annotationRef/>
      </w:r>
      <w:r>
        <w:t xml:space="preserve">Fix throughout </w:t>
      </w:r>
    </w:p>
  </w:comment>
  <w:comment w:id="180" w:author="Khreis, Haneen" w:date="2019-06-12T16:03:00Z" w:initials="KH">
    <w:p w14:paraId="43A248F5" w14:textId="3B72434A" w:rsidR="008A69EE" w:rsidRDefault="008A69EE">
      <w:pPr>
        <w:pStyle w:val="CommentText"/>
      </w:pPr>
      <w:r>
        <w:rPr>
          <w:rStyle w:val="CommentReference"/>
        </w:rPr>
        <w:annotationRef/>
      </w:r>
      <w:r>
        <w:t>Where does this description come from? If there is a reference, add it clearly.</w:t>
      </w:r>
    </w:p>
  </w:comment>
  <w:comment w:id="220" w:author="Khreis, Haneen" w:date="2019-06-12T16:06:00Z" w:initials="KH">
    <w:p w14:paraId="4B40EADD" w14:textId="6B74FD81" w:rsidR="008A69EE" w:rsidRDefault="008A69EE">
      <w:pPr>
        <w:pStyle w:val="CommentText"/>
      </w:pPr>
      <w:r>
        <w:rPr>
          <w:rStyle w:val="CommentReference"/>
        </w:rPr>
        <w:annotationRef/>
      </w:r>
      <w:r>
        <w:t>How were the different years handled? This is not clear so far.</w:t>
      </w:r>
    </w:p>
  </w:comment>
  <w:comment w:id="221" w:author="Alotaibi, Raed" w:date="2019-06-17T11:29:00Z" w:initials="AR">
    <w:p w14:paraId="12934478" w14:textId="59DE8790" w:rsidR="008A69EE" w:rsidRDefault="008A69EE" w:rsidP="004675BE">
      <w:pPr>
        <w:pStyle w:val="CommentText"/>
      </w:pPr>
      <w:r>
        <w:rPr>
          <w:rStyle w:val="CommentReference"/>
        </w:rPr>
        <w:annotationRef/>
      </w:r>
      <w:r>
        <w:t>This is mentioned below by the end of this section: {“</w:t>
      </w:r>
      <w:r w:rsidRPr="00EC1FA9">
        <w:t>The average asthma incidence and prevalence rate across all states was estimated by taking the sum of weighted “Incident asthma” divided by the sum of “At-risk children” for the years 2006 through 2010.</w:t>
      </w:r>
      <w:r>
        <w:t>”}</w:t>
      </w:r>
    </w:p>
    <w:p w14:paraId="49037B19" w14:textId="4D044BC7" w:rsidR="008A69EE" w:rsidRDefault="008A69EE" w:rsidP="004675BE">
      <w:pPr>
        <w:pStyle w:val="CommentText"/>
      </w:pPr>
      <w:r>
        <w:t>I added a new equation to show this</w:t>
      </w:r>
    </w:p>
  </w:comment>
  <w:comment w:id="233" w:author="Khreis, Haneen" w:date="2019-06-12T16:07:00Z" w:initials="KH">
    <w:p w14:paraId="60D341E6" w14:textId="7550D262" w:rsidR="008A69EE" w:rsidRDefault="008A69EE">
      <w:pPr>
        <w:pStyle w:val="CommentText"/>
      </w:pPr>
      <w:r>
        <w:rPr>
          <w:rStyle w:val="CommentReference"/>
        </w:rPr>
        <w:annotationRef/>
      </w:r>
      <w:r>
        <w:t xml:space="preserve">What did you use the prevalence rate for? It is not clear where and how it has been used? Spell out </w:t>
      </w:r>
    </w:p>
  </w:comment>
  <w:comment w:id="234" w:author="Alotaibi, Raed" w:date="2019-06-17T14:15:00Z" w:initials="AR">
    <w:p w14:paraId="55BC5446" w14:textId="7FE2B77B" w:rsidR="008A69EE" w:rsidRDefault="008A69EE">
      <w:pPr>
        <w:pStyle w:val="CommentText"/>
      </w:pPr>
      <w:r>
        <w:rPr>
          <w:rStyle w:val="CommentReference"/>
        </w:rPr>
        <w:annotationRef/>
      </w:r>
      <w:r>
        <w:t>Used in equation 4 to estimate the “at-risk children for each census block”.</w:t>
      </w:r>
    </w:p>
  </w:comment>
  <w:comment w:id="237" w:author="Khreis, Haneen" w:date="2019-06-12T16:07:00Z" w:initials="KH">
    <w:p w14:paraId="586BE309" w14:textId="34C13CD1" w:rsidR="008A69EE" w:rsidRDefault="008A69EE">
      <w:pPr>
        <w:pStyle w:val="CommentText"/>
      </w:pPr>
      <w:r>
        <w:rPr>
          <w:rStyle w:val="CommentReference"/>
        </w:rPr>
        <w:annotationRef/>
      </w:r>
      <w:proofErr w:type="gramStart"/>
      <w:r>
        <w:t>correct</w:t>
      </w:r>
      <w:proofErr w:type="gramEnd"/>
      <w:r>
        <w:t>????</w:t>
      </w:r>
    </w:p>
  </w:comment>
  <w:comment w:id="238" w:author="Alotaibi, Raed" w:date="2019-06-18T13:07:00Z" w:initials="AR">
    <w:p w14:paraId="64C70AFB" w14:textId="7F3566E8" w:rsidR="008A69EE" w:rsidRDefault="008A69EE">
      <w:pPr>
        <w:pStyle w:val="CommentText"/>
      </w:pPr>
      <w:r>
        <w:rPr>
          <w:rStyle w:val="CommentReference"/>
        </w:rPr>
        <w:annotationRef/>
      </w:r>
      <w:r>
        <w:t>Yes all estimated are using weighted counts</w:t>
      </w:r>
    </w:p>
  </w:comment>
  <w:comment w:id="269" w:author="Alotaibi, Raed" w:date="2019-06-18T11:51:00Z" w:initials="AR">
    <w:p w14:paraId="27711DEA" w14:textId="62C83A4D" w:rsidR="008A69EE" w:rsidRDefault="008A69EE">
      <w:pPr>
        <w:pStyle w:val="CommentText"/>
      </w:pPr>
      <w:r>
        <w:rPr>
          <w:rStyle w:val="CommentReference"/>
        </w:rPr>
        <w:annotationRef/>
      </w:r>
      <w:r>
        <w:t>The sum of the weighted incident asthma case divided by the sum of the at-risk cases.</w:t>
      </w:r>
    </w:p>
  </w:comment>
  <w:comment w:id="325" w:author="Alotaibi, Raed" w:date="2019-06-19T10:04:00Z" w:initials="AR">
    <w:p w14:paraId="5DDED36B" w14:textId="030C2984" w:rsidR="008A69EE" w:rsidRDefault="008A69EE">
      <w:pPr>
        <w:pStyle w:val="CommentText"/>
      </w:pPr>
      <w:r>
        <w:rPr>
          <w:rStyle w:val="CommentReference"/>
        </w:rPr>
        <w:annotationRef/>
      </w:r>
      <w:r>
        <w:t xml:space="preserve">Also states that were dropped from the ACBS </w:t>
      </w:r>
    </w:p>
  </w:comment>
  <w:comment w:id="339" w:author="Khreis, Haneen" w:date="2019-06-12T16:08:00Z" w:initials="KH">
    <w:p w14:paraId="283079ED" w14:textId="4B0BD114" w:rsidR="008A69EE" w:rsidRDefault="008A69EE">
      <w:pPr>
        <w:pStyle w:val="CommentText"/>
      </w:pPr>
      <w:r>
        <w:rPr>
          <w:rStyle w:val="CommentReference"/>
        </w:rPr>
        <w:annotationRef/>
      </w:r>
      <w:r>
        <w:t xml:space="preserve">How many states are they and which were they? </w:t>
      </w:r>
    </w:p>
  </w:comment>
  <w:comment w:id="346" w:author="Khreis, Haneen" w:date="2019-06-12T16:21:00Z" w:initials="KH">
    <w:p w14:paraId="4C931DB5" w14:textId="6C2A8F77" w:rsidR="008A69EE" w:rsidRDefault="008A69EE">
      <w:pPr>
        <w:pStyle w:val="CommentText"/>
      </w:pPr>
      <w:r>
        <w:rPr>
          <w:rStyle w:val="CommentReference"/>
        </w:rPr>
        <w:annotationRef/>
      </w:r>
      <w:r>
        <w:t xml:space="preserve">A and methods does not make sense. Pay attention to typos. </w:t>
      </w:r>
    </w:p>
  </w:comment>
  <w:comment w:id="350" w:author="Khreis, Haneen" w:date="2019-06-12T16:22:00Z" w:initials="KH">
    <w:p w14:paraId="6E6FC494" w14:textId="3A217547" w:rsidR="008A69EE" w:rsidRDefault="008A69EE">
      <w:pPr>
        <w:pStyle w:val="CommentText"/>
      </w:pPr>
      <w:r>
        <w:rPr>
          <w:rStyle w:val="CommentReference"/>
        </w:rPr>
        <w:annotationRef/>
      </w:r>
      <w:r>
        <w:t>Cite your paper instead</w:t>
      </w:r>
    </w:p>
  </w:comment>
  <w:comment w:id="399" w:author="Khreis, Haneen" w:date="2019-06-12T16:25:00Z" w:initials="KH">
    <w:p w14:paraId="76470836" w14:textId="00153768" w:rsidR="008A69EE" w:rsidRDefault="008A69EE">
      <w:pPr>
        <w:pStyle w:val="CommentText"/>
      </w:pPr>
      <w:r>
        <w:rPr>
          <w:rStyle w:val="CommentReference"/>
        </w:rPr>
        <w:annotationRef/>
      </w:r>
      <w:r>
        <w:t>Go through the equations and make sure you use the exact same names/terms with the equations above so one can follow-up and cross reference easily</w:t>
      </w:r>
    </w:p>
  </w:comment>
  <w:comment w:id="435" w:author="Khreis, Haneen" w:date="2019-06-16T10:02:00Z" w:initials="KH">
    <w:p w14:paraId="704EF7DC" w14:textId="26D5BFF1" w:rsidR="008A69EE" w:rsidRDefault="008A69EE">
      <w:pPr>
        <w:pStyle w:val="CommentText"/>
      </w:pPr>
      <w:r>
        <w:rPr>
          <w:rStyle w:val="CommentReference"/>
        </w:rPr>
        <w:annotationRef/>
      </w:r>
      <w:r>
        <w:t xml:space="preserve">Add the equation to show this, like you did with every other step. </w:t>
      </w:r>
    </w:p>
  </w:comment>
  <w:comment w:id="470" w:author="Khreis, Haneen" w:date="2019-06-16T09:58:00Z" w:initials="KH">
    <w:p w14:paraId="7A86F5B8" w14:textId="15804A40" w:rsidR="008A69EE" w:rsidRDefault="008A69EE">
      <w:pPr>
        <w:pStyle w:val="CommentText"/>
      </w:pPr>
      <w:r>
        <w:rPr>
          <w:rStyle w:val="CommentReference"/>
        </w:rPr>
        <w:annotationRef/>
      </w:r>
      <w:r>
        <w:t>Accurate?</w:t>
      </w:r>
    </w:p>
  </w:comment>
  <w:comment w:id="471" w:author="Alotaibi, Raed" w:date="2019-06-17T14:48:00Z" w:initials="AR">
    <w:p w14:paraId="7C076E61" w14:textId="2815986C" w:rsidR="008A69EE" w:rsidRDefault="008A69EE">
      <w:pPr>
        <w:pStyle w:val="CommentText"/>
      </w:pPr>
      <w:r>
        <w:rPr>
          <w:rStyle w:val="CommentReference"/>
        </w:rPr>
        <w:annotationRef/>
      </w:r>
      <w:r>
        <w:t>Yes, to get the state numbers. Also, some census blocks have AC in the form of fractions.</w:t>
      </w:r>
    </w:p>
  </w:comment>
  <w:comment w:id="481" w:author="Alotaibi, Raed" w:date="2019-06-18T11:51:00Z" w:initials="AR">
    <w:p w14:paraId="44C31CDB" w14:textId="77777777" w:rsidR="008A69EE" w:rsidRDefault="008A69EE" w:rsidP="00E87518">
      <w:pPr>
        <w:pStyle w:val="CommentText"/>
      </w:pPr>
      <w:r>
        <w:rPr>
          <w:rStyle w:val="CommentReference"/>
        </w:rPr>
        <w:annotationRef/>
      </w:r>
      <w:r>
        <w:t>The sum of the weighted incident asthma case divided by the sum of the at-risk cases.</w:t>
      </w:r>
    </w:p>
  </w:comment>
  <w:comment w:id="512" w:author="Khreis, Haneen" w:date="2019-06-16T10:12:00Z" w:initials="KH">
    <w:p w14:paraId="3B84C0A6" w14:textId="3C91287F" w:rsidR="008A69EE" w:rsidRDefault="008A69EE">
      <w:pPr>
        <w:pStyle w:val="CommentText"/>
      </w:pPr>
      <w:r>
        <w:rPr>
          <w:rStyle w:val="CommentReference"/>
        </w:rPr>
        <w:annotationRef/>
      </w:r>
      <w:r>
        <w:t>The supplementary material table has a missing column</w:t>
      </w:r>
    </w:p>
  </w:comment>
  <w:comment w:id="513" w:author="Alotaibi, Raed" w:date="2019-06-19T12:16:00Z" w:initials="AR">
    <w:p w14:paraId="3A21E33B" w14:textId="4D4A13E1" w:rsidR="000F388A" w:rsidRDefault="000F388A">
      <w:pPr>
        <w:pStyle w:val="CommentText"/>
      </w:pPr>
      <w:r>
        <w:rPr>
          <w:rStyle w:val="CommentReference"/>
        </w:rPr>
        <w:annotationRef/>
      </w:r>
      <w:r>
        <w:t>Added a new table summarizing the available years for each state</w:t>
      </w:r>
    </w:p>
    <w:p w14:paraId="2DE9762E" w14:textId="77777777" w:rsidR="000F388A" w:rsidRDefault="000F388A">
      <w:pPr>
        <w:pStyle w:val="CommentText"/>
      </w:pPr>
    </w:p>
  </w:comment>
  <w:comment w:id="515" w:author="Khreis, Haneen" w:date="2019-06-16T10:15:00Z" w:initials="KH">
    <w:p w14:paraId="70BBE6CC" w14:textId="291D859C" w:rsidR="008A69EE" w:rsidRDefault="008A69EE">
      <w:pPr>
        <w:pStyle w:val="CommentText"/>
      </w:pPr>
      <w:r>
        <w:rPr>
          <w:rStyle w:val="CommentReference"/>
        </w:rPr>
        <w:annotationRef/>
      </w:r>
      <w:r>
        <w:t>You say 34 in table 3 – which one is it???</w:t>
      </w:r>
    </w:p>
  </w:comment>
  <w:comment w:id="516" w:author="Alotaibi, Raed" w:date="2019-06-19T12:16:00Z" w:initials="AR">
    <w:p w14:paraId="3F07FEAD" w14:textId="0ABD4046" w:rsidR="000F388A" w:rsidRDefault="000F388A">
      <w:pPr>
        <w:pStyle w:val="CommentText"/>
      </w:pPr>
      <w:r>
        <w:rPr>
          <w:rStyle w:val="CommentReference"/>
        </w:rPr>
        <w:annotationRef/>
      </w:r>
      <w:r>
        <w:t>32</w:t>
      </w:r>
    </w:p>
  </w:comment>
  <w:comment w:id="518" w:author="Khreis, Haneen" w:date="2019-06-16T10:13:00Z" w:initials="KH">
    <w:p w14:paraId="67724752" w14:textId="1C0CD206" w:rsidR="008A69EE" w:rsidRDefault="008A69EE">
      <w:pPr>
        <w:pStyle w:val="CommentText"/>
      </w:pPr>
      <w:r>
        <w:rPr>
          <w:rStyle w:val="CommentReference"/>
        </w:rPr>
        <w:annotationRef/>
      </w:r>
      <w:r>
        <w:t>And do these match your US census bureau counts?</w:t>
      </w:r>
    </w:p>
    <w:p w14:paraId="038E0577" w14:textId="752BFF1D" w:rsidR="008A69EE" w:rsidRDefault="008A69EE">
      <w:pPr>
        <w:pStyle w:val="CommentText"/>
      </w:pPr>
      <w:r>
        <w:t xml:space="preserve"> </w:t>
      </w:r>
    </w:p>
  </w:comment>
  <w:comment w:id="519" w:author="Alotaibi, Raed" w:date="2019-06-17T14:57:00Z" w:initials="AR">
    <w:p w14:paraId="75987589" w14:textId="7A2AE03E" w:rsidR="008A69EE" w:rsidRDefault="008A69EE" w:rsidP="008027DB">
      <w:pPr>
        <w:pStyle w:val="CommentText"/>
      </w:pPr>
      <w:r>
        <w:rPr>
          <w:rStyle w:val="CommentReference"/>
        </w:rPr>
        <w:annotationRef/>
      </w:r>
      <w:r>
        <w:t>They should match the years for which the survey was conducted.</w:t>
      </w:r>
    </w:p>
  </w:comment>
  <w:comment w:id="535" w:author="Khreis, Haneen" w:date="2019-06-16T10:28:00Z" w:initials="KH">
    <w:p w14:paraId="32A0A55C" w14:textId="24F2E34F" w:rsidR="008A69EE" w:rsidRDefault="008A69EE">
      <w:pPr>
        <w:pStyle w:val="CommentText"/>
      </w:pPr>
      <w:r>
        <w:rPr>
          <w:rStyle w:val="CommentReference"/>
        </w:rPr>
        <w:annotationRef/>
      </w:r>
      <w:r>
        <w:t>This is not clear, just say it</w:t>
      </w:r>
    </w:p>
  </w:comment>
  <w:comment w:id="538" w:author="Khreis, Haneen" w:date="2019-06-16T10:30:00Z" w:initials="KH">
    <w:p w14:paraId="21402C37" w14:textId="70D4FF7E" w:rsidR="008A69EE" w:rsidRDefault="008A69EE">
      <w:pPr>
        <w:pStyle w:val="CommentText"/>
      </w:pPr>
      <w:r>
        <w:rPr>
          <w:rStyle w:val="CommentReference"/>
        </w:rPr>
        <w:annotationRef/>
      </w:r>
      <w:r>
        <w:t>You mean U??</w:t>
      </w:r>
    </w:p>
  </w:comment>
  <w:comment w:id="539" w:author="Khreis, Haneen" w:date="2019-06-16T10:30:00Z" w:initials="KH">
    <w:p w14:paraId="38DF2665" w14:textId="659308FA" w:rsidR="008A69EE" w:rsidRDefault="008A69EE">
      <w:pPr>
        <w:pStyle w:val="CommentText"/>
      </w:pPr>
      <w:r>
        <w:rPr>
          <w:rStyle w:val="CommentReference"/>
        </w:rPr>
        <w:annotationRef/>
      </w:r>
      <w:r>
        <w:t>What do you think? Please write some of your thoughts.</w:t>
      </w:r>
    </w:p>
  </w:comment>
  <w:comment w:id="543" w:author="Khreis, Haneen" w:date="2019-06-12T15:43:00Z" w:initials="KH">
    <w:p w14:paraId="2657E5E7" w14:textId="0F16600A" w:rsidR="008A69EE" w:rsidRDefault="008A69EE">
      <w:pPr>
        <w:pStyle w:val="CommentText"/>
      </w:pPr>
      <w:r>
        <w:rPr>
          <w:rStyle w:val="CommentReference"/>
        </w:rPr>
        <w:annotationRef/>
      </w:r>
      <w:r>
        <w:t xml:space="preserve">Add percentage </w:t>
      </w:r>
    </w:p>
  </w:comment>
  <w:comment w:id="545" w:author="Khreis, Haneen" w:date="2019-06-12T15:43:00Z" w:initials="KH">
    <w:p w14:paraId="4D8C45A3" w14:textId="446498E3" w:rsidR="008A69EE" w:rsidRDefault="008A69EE">
      <w:pPr>
        <w:pStyle w:val="CommentText"/>
      </w:pPr>
      <w:r>
        <w:rPr>
          <w:rStyle w:val="CommentReference"/>
        </w:rPr>
        <w:annotationRef/>
      </w:r>
      <w:r>
        <w:t xml:space="preserve">In the text, you say table 1 </w:t>
      </w:r>
      <w:r w:rsidRPr="00395536">
        <w:t>summarizes the geographical and demographic data across all census blocks included in this analysis.</w:t>
      </w:r>
      <w:r>
        <w:t xml:space="preserve"> How can you include a census block with zero childhood population?</w:t>
      </w:r>
    </w:p>
  </w:comment>
  <w:comment w:id="546" w:author="Alotaibi, Raed" w:date="2019-06-17T11:44:00Z" w:initials="AR">
    <w:p w14:paraId="31C3B6D2" w14:textId="0FE8D011" w:rsidR="008A69EE" w:rsidRDefault="008A69EE">
      <w:pPr>
        <w:pStyle w:val="CommentText"/>
      </w:pPr>
      <w:r>
        <w:rPr>
          <w:rStyle w:val="CommentReference"/>
        </w:rPr>
        <w:annotationRef/>
      </w:r>
      <w:r>
        <w:t>Yes, we included all populated census blocks.</w:t>
      </w:r>
    </w:p>
    <w:p w14:paraId="7182DA84" w14:textId="7D9C127A" w:rsidR="008A69EE" w:rsidRDefault="008A69EE">
      <w:pPr>
        <w:pStyle w:val="CommentText"/>
      </w:pPr>
      <w:r>
        <w:t>Not all populated blocks have children.</w:t>
      </w:r>
    </w:p>
  </w:comment>
  <w:comment w:id="548" w:author="Khreis, Haneen" w:date="2019-06-16T10:03:00Z" w:initials="KH">
    <w:p w14:paraId="34F468DD" w14:textId="5B722C76" w:rsidR="008A69EE" w:rsidRDefault="008A69EE">
      <w:pPr>
        <w:pStyle w:val="CommentText"/>
      </w:pPr>
      <w:r>
        <w:rPr>
          <w:rStyle w:val="CommentReference"/>
        </w:rPr>
        <w:annotationRef/>
      </w:r>
      <w:r>
        <w:t>Add unit – this is too basic to be missed in a table!</w:t>
      </w:r>
    </w:p>
  </w:comment>
  <w:comment w:id="562" w:author="Khreis, Haneen" w:date="2019-06-16T10:15:00Z" w:initials="KH">
    <w:p w14:paraId="26243CB1" w14:textId="39A47AA1" w:rsidR="00D03235" w:rsidRDefault="00D03235" w:rsidP="00D03235">
      <w:pPr>
        <w:pStyle w:val="CommentText"/>
      </w:pPr>
      <w:r>
        <w:rPr>
          <w:rStyle w:val="CommentReference"/>
        </w:rPr>
        <w:annotationRef/>
      </w:r>
      <w:r>
        <w:t>Add units to each row</w:t>
      </w:r>
    </w:p>
  </w:comment>
  <w:comment w:id="579" w:author="Khreis, Haneen" w:date="2019-06-16T10:16:00Z" w:initials="KH">
    <w:p w14:paraId="76014249" w14:textId="08E0DDF4" w:rsidR="00D03235" w:rsidRDefault="00D03235" w:rsidP="00D03235">
      <w:pPr>
        <w:pStyle w:val="CommentText"/>
      </w:pPr>
      <w:r>
        <w:rPr>
          <w:rStyle w:val="CommentReference"/>
        </w:rPr>
        <w:annotationRef/>
      </w:r>
      <w:r>
        <w:t>Or 32??</w:t>
      </w:r>
    </w:p>
  </w:comment>
  <w:comment w:id="595" w:author="Khreis, Haneen" w:date="2019-06-16T10:31:00Z" w:initials="KH">
    <w:p w14:paraId="1EC554A2" w14:textId="5F078A64" w:rsidR="008A69EE" w:rsidRDefault="008A69EE">
      <w:pPr>
        <w:pStyle w:val="CommentText"/>
      </w:pPr>
      <w:r>
        <w:rPr>
          <w:rStyle w:val="CommentReference"/>
        </w:rPr>
        <w:annotationRef/>
      </w:r>
      <w:r>
        <w:t xml:space="preserve">Sub and super script everywhere and make sure unites are always spelled out </w:t>
      </w:r>
    </w:p>
  </w:comment>
  <w:comment w:id="720" w:author="Khreis, Haneen" w:date="2019-06-16T10:05:00Z" w:initials="KH">
    <w:p w14:paraId="1E2B8DD2" w14:textId="5798AB3E" w:rsidR="008A69EE" w:rsidRDefault="008A69EE">
      <w:pPr>
        <w:pStyle w:val="CommentText"/>
      </w:pPr>
      <w:r>
        <w:rPr>
          <w:rStyle w:val="CommentReference"/>
        </w:rPr>
        <w:annotationRef/>
      </w:r>
      <w:r>
        <w:t>Add unit</w:t>
      </w:r>
    </w:p>
  </w:comment>
  <w:comment w:id="2133" w:author="Khreis, Haneen" w:date="2019-06-16T10:18:00Z" w:initials="KH">
    <w:p w14:paraId="4F05EFCB" w14:textId="09C5B5EC" w:rsidR="008A69EE" w:rsidRDefault="008A69EE">
      <w:pPr>
        <w:pStyle w:val="CommentText"/>
      </w:pPr>
      <w:r>
        <w:rPr>
          <w:rStyle w:val="CommentReference"/>
        </w:rPr>
        <w:annotationRef/>
      </w:r>
      <w:r>
        <w:t>How did you calculate this? It is not the incident cases over the at risk from this table???</w:t>
      </w:r>
    </w:p>
  </w:comment>
  <w:comment w:id="2134" w:author="Alotaibi, Raed" w:date="2019-06-18T13:10:00Z" w:initials="AR">
    <w:p w14:paraId="4E32CD98" w14:textId="11A76743" w:rsidR="008A69EE" w:rsidRDefault="008A69EE">
      <w:pPr>
        <w:pStyle w:val="CommentText"/>
      </w:pPr>
      <w:r>
        <w:rPr>
          <w:rStyle w:val="CommentReference"/>
        </w:rPr>
        <w:annotationRef/>
      </w:r>
      <w:r>
        <w:t>Using the weighted estimates not the sample counts.</w:t>
      </w:r>
    </w:p>
  </w:comment>
  <w:comment w:id="2135" w:author="Alotaibi, Raed" w:date="2019-06-19T11:53:00Z" w:initials="AR">
    <w:p w14:paraId="248EDC4F" w14:textId="6BBB908E" w:rsidR="008A69EE" w:rsidRDefault="008A69EE">
      <w:pPr>
        <w:pStyle w:val="CommentText"/>
      </w:pPr>
      <w:r>
        <w:rPr>
          <w:rStyle w:val="CommentReference"/>
        </w:rPr>
        <w:annotationRef/>
      </w:r>
      <w:r>
        <w:t>I should remove the at-risk estimates</w:t>
      </w:r>
    </w:p>
  </w:comment>
  <w:comment w:id="2136" w:author="Alotaibi, Raed" w:date="2019-06-19T14:05:00Z" w:initials="AR">
    <w:p w14:paraId="029E5E6F" w14:textId="2853669F" w:rsidR="00F85A46" w:rsidRDefault="00F85A46">
      <w:pPr>
        <w:pStyle w:val="CommentText"/>
      </w:pPr>
      <w:r>
        <w:rPr>
          <w:rStyle w:val="CommentReference"/>
        </w:rPr>
        <w:annotationRef/>
      </w:r>
      <w:r>
        <w:t>Check table 3 (use the weighted estimates)</w:t>
      </w:r>
    </w:p>
  </w:comment>
  <w:comment w:id="2414" w:author="Khreis, Haneen" w:date="2019-06-16T10:06:00Z" w:initials="KH">
    <w:p w14:paraId="0326D9E2" w14:textId="1ABF6508" w:rsidR="008A69EE" w:rsidRDefault="008A69EE">
      <w:pPr>
        <w:pStyle w:val="CommentText"/>
      </w:pPr>
      <w:r>
        <w:rPr>
          <w:rStyle w:val="CommentReference"/>
        </w:rPr>
        <w:annotationRef/>
      </w:r>
      <w:r>
        <w:t xml:space="preserve">Subscript </w:t>
      </w:r>
    </w:p>
  </w:comment>
  <w:comment w:id="2419" w:author="Khreis, Haneen" w:date="2019-06-16T10:06:00Z" w:initials="KH">
    <w:p w14:paraId="3B93B4E8" w14:textId="59DA7CF1" w:rsidR="008A69EE" w:rsidRDefault="008A69EE">
      <w:pPr>
        <w:pStyle w:val="CommentText"/>
      </w:pPr>
      <w:r>
        <w:rPr>
          <w:rStyle w:val="CommentReference"/>
        </w:rPr>
        <w:annotationRef/>
      </w:r>
      <w:r>
        <w:t xml:space="preserve">Subscript </w:t>
      </w:r>
    </w:p>
  </w:comment>
  <w:comment w:id="2425" w:author="Khreis, Haneen" w:date="2019-06-16T10:06:00Z" w:initials="KH">
    <w:p w14:paraId="2DF7FC93" w14:textId="066C2326" w:rsidR="008A69EE" w:rsidRDefault="008A69EE">
      <w:pPr>
        <w:pStyle w:val="CommentText"/>
      </w:pPr>
      <w:r>
        <w:rPr>
          <w:rStyle w:val="CommentReference"/>
        </w:rPr>
        <w:annotationRef/>
      </w:r>
      <w:r>
        <w:t xml:space="preserve">Subscript and superscript – fix everywhere </w:t>
      </w:r>
    </w:p>
  </w:comment>
  <w:comment w:id="2432" w:author="Khreis, Haneen" w:date="2019-06-16T10:06:00Z" w:initials="KH">
    <w:p w14:paraId="7BB302BE" w14:textId="30CFF0CB" w:rsidR="008A69EE" w:rsidRDefault="008A69EE">
      <w:pPr>
        <w:pStyle w:val="CommentText"/>
      </w:pPr>
      <w:r>
        <w:rPr>
          <w:rStyle w:val="CommentReference"/>
        </w:rPr>
        <w:annotationRef/>
      </w:r>
      <w:r>
        <w:t xml:space="preserve">Same!! Go through all figures and tables </w:t>
      </w:r>
    </w:p>
  </w:comment>
  <w:comment w:id="2437" w:author="Khreis, Haneen" w:date="2019-06-16T10:10:00Z" w:initials="KH">
    <w:p w14:paraId="2FA1CA7D" w14:textId="5395A1DE" w:rsidR="008A69EE" w:rsidRDefault="008A69EE">
      <w:pPr>
        <w:pStyle w:val="CommentText"/>
      </w:pPr>
      <w:r>
        <w:rPr>
          <w:rStyle w:val="CommentReference"/>
        </w:rPr>
        <w:annotationRef/>
      </w:r>
      <w:r>
        <w:t xml:space="preserve">Sub and super script </w:t>
      </w:r>
    </w:p>
  </w:comment>
  <w:comment w:id="2440" w:author="Khreis, Haneen" w:date="2019-06-16T10:10:00Z" w:initials="KH">
    <w:p w14:paraId="2E6FAA79" w14:textId="7C9834EE" w:rsidR="008A69EE" w:rsidRDefault="008A69EE">
      <w:pPr>
        <w:pStyle w:val="CommentText"/>
      </w:pPr>
      <w:r>
        <w:rPr>
          <w:rStyle w:val="CommentReference"/>
        </w:rPr>
        <w:annotationRef/>
      </w:r>
      <w:r>
        <w:t xml:space="preserve">I cannot read south Dakota on the x axis – it is cut – fix ple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FACD77" w15:done="1"/>
  <w15:commentEx w15:paraId="794F58B9" w15:done="1"/>
  <w15:commentEx w15:paraId="33A10A9A" w15:done="1"/>
  <w15:commentEx w15:paraId="132E98E5" w15:done="1"/>
  <w15:commentEx w15:paraId="12023C0A" w15:paraIdParent="132E98E5" w15:done="1"/>
  <w15:commentEx w15:paraId="663B531D" w15:done="1"/>
  <w15:commentEx w15:paraId="31CB116F" w15:done="1"/>
  <w15:commentEx w15:paraId="3FBEC44B" w15:paraIdParent="31CB116F" w15:done="1"/>
  <w15:commentEx w15:paraId="6F738704" w15:done="0"/>
  <w15:commentEx w15:paraId="19EB262C" w15:done="0"/>
  <w15:commentEx w15:paraId="5C67C73A" w15:paraIdParent="19EB262C" w15:done="0"/>
  <w15:commentEx w15:paraId="1463988C" w15:done="1"/>
  <w15:commentEx w15:paraId="6A6292B5" w15:done="1"/>
  <w15:commentEx w15:paraId="3ADE7D1A" w15:paraIdParent="6A6292B5" w15:done="1"/>
  <w15:commentEx w15:paraId="6C62F0EC" w15:done="1"/>
  <w15:commentEx w15:paraId="6457A4E0" w15:paraIdParent="6C62F0EC" w15:done="1"/>
  <w15:commentEx w15:paraId="785FCD63" w15:done="1"/>
  <w15:commentEx w15:paraId="578DB315" w15:done="1"/>
  <w15:commentEx w15:paraId="43A248F5" w15:done="1"/>
  <w15:commentEx w15:paraId="4B40EADD" w15:done="1"/>
  <w15:commentEx w15:paraId="49037B19" w15:paraIdParent="4B40EADD" w15:done="1"/>
  <w15:commentEx w15:paraId="60D341E6" w15:done="1"/>
  <w15:commentEx w15:paraId="55BC5446" w15:paraIdParent="60D341E6" w15:done="1"/>
  <w15:commentEx w15:paraId="586BE309" w15:done="1"/>
  <w15:commentEx w15:paraId="64C70AFB" w15:paraIdParent="586BE309" w15:done="1"/>
  <w15:commentEx w15:paraId="27711DEA" w15:done="0"/>
  <w15:commentEx w15:paraId="5DDED36B" w15:done="0"/>
  <w15:commentEx w15:paraId="283079ED" w15:done="1"/>
  <w15:commentEx w15:paraId="4C931DB5" w15:done="1"/>
  <w15:commentEx w15:paraId="6E6FC494" w15:done="0"/>
  <w15:commentEx w15:paraId="76470836" w15:done="0"/>
  <w15:commentEx w15:paraId="704EF7DC" w15:done="1"/>
  <w15:commentEx w15:paraId="7A86F5B8" w15:done="1"/>
  <w15:commentEx w15:paraId="7C076E61" w15:paraIdParent="7A86F5B8" w15:done="1"/>
  <w15:commentEx w15:paraId="44C31CDB" w15:done="1"/>
  <w15:commentEx w15:paraId="3B84C0A6" w15:done="1"/>
  <w15:commentEx w15:paraId="2DE9762E" w15:paraIdParent="3B84C0A6" w15:done="1"/>
  <w15:commentEx w15:paraId="70BBE6CC" w15:done="1"/>
  <w15:commentEx w15:paraId="3F07FEAD" w15:paraIdParent="70BBE6CC" w15:done="1"/>
  <w15:commentEx w15:paraId="038E0577" w15:done="1"/>
  <w15:commentEx w15:paraId="75987589" w15:paraIdParent="038E0577" w15:done="1"/>
  <w15:commentEx w15:paraId="32A0A55C" w15:done="0"/>
  <w15:commentEx w15:paraId="21402C37" w15:done="0"/>
  <w15:commentEx w15:paraId="38DF2665" w15:done="0"/>
  <w15:commentEx w15:paraId="2657E5E7" w15:done="1"/>
  <w15:commentEx w15:paraId="4D8C45A3" w15:done="1"/>
  <w15:commentEx w15:paraId="7182DA84" w15:paraIdParent="4D8C45A3" w15:done="1"/>
  <w15:commentEx w15:paraId="34F468DD" w15:done="1"/>
  <w15:commentEx w15:paraId="26243CB1" w15:done="1"/>
  <w15:commentEx w15:paraId="76014249" w15:done="0"/>
  <w15:commentEx w15:paraId="1EC554A2" w15:done="1"/>
  <w15:commentEx w15:paraId="1E2B8DD2" w15:done="1"/>
  <w15:commentEx w15:paraId="4F05EFCB" w15:done="1"/>
  <w15:commentEx w15:paraId="4E32CD98" w15:paraIdParent="4F05EFCB" w15:done="1"/>
  <w15:commentEx w15:paraId="248EDC4F" w15:paraIdParent="4F05EFCB" w15:done="1"/>
  <w15:commentEx w15:paraId="029E5E6F" w15:paraIdParent="4F05EFCB" w15:done="1"/>
  <w15:commentEx w15:paraId="0326D9E2" w15:done="1"/>
  <w15:commentEx w15:paraId="3B93B4E8" w15:done="1"/>
  <w15:commentEx w15:paraId="2DF7FC93" w15:done="1"/>
  <w15:commentEx w15:paraId="7BB302BE" w15:done="1"/>
  <w15:commentEx w15:paraId="2FA1CA7D" w15:done="1"/>
  <w15:commentEx w15:paraId="2E6FAA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F58B9" w16cid:durableId="20AB9A9E"/>
  <w16cid:commentId w16cid:paraId="33A10A9A" w16cid:durableId="20AB9AC8"/>
  <w16cid:commentId w16cid:paraId="132E98E5" w16cid:durableId="20AB9B7A"/>
  <w16cid:commentId w16cid:paraId="663B531D" w16cid:durableId="20AB9CC4"/>
  <w16cid:commentId w16cid:paraId="31CB116F" w16cid:durableId="20AB9CD9"/>
  <w16cid:commentId w16cid:paraId="6F738704" w16cid:durableId="20AB9EB1"/>
  <w16cid:commentId w16cid:paraId="19EB262C" w16cid:durableId="20AB9D9C"/>
  <w16cid:commentId w16cid:paraId="1463988C" w16cid:durableId="20AB9F6C"/>
  <w16cid:commentId w16cid:paraId="6A6292B5" w16cid:durableId="20AB9FB7"/>
  <w16cid:commentId w16cid:paraId="6C62F0EC" w16cid:durableId="20ABA085"/>
  <w16cid:commentId w16cid:paraId="785FCD63" w16cid:durableId="20AB9FF3"/>
  <w16cid:commentId w16cid:paraId="578DB315" w16cid:durableId="20ABA029"/>
  <w16cid:commentId w16cid:paraId="43A248F5" w16cid:durableId="20ABA0DC"/>
  <w16cid:commentId w16cid:paraId="4B40EADD" w16cid:durableId="20ABA175"/>
  <w16cid:commentId w16cid:paraId="60D341E6" w16cid:durableId="20ABA1D1"/>
  <w16cid:commentId w16cid:paraId="586BE309" w16cid:durableId="20ABA1AC"/>
  <w16cid:commentId w16cid:paraId="283079ED" w16cid:durableId="20ABA210"/>
  <w16cid:commentId w16cid:paraId="4C931DB5" w16cid:durableId="20ABA518"/>
  <w16cid:commentId w16cid:paraId="6E6FC494" w16cid:durableId="20ABA55F"/>
  <w16cid:commentId w16cid:paraId="76470836" w16cid:durableId="20ABA5E5"/>
  <w16cid:commentId w16cid:paraId="704EF7DC" w16cid:durableId="20B09230"/>
  <w16cid:commentId w16cid:paraId="7A86F5B8" w16cid:durableId="20B0914F"/>
  <w16cid:commentId w16cid:paraId="3B84C0A6" w16cid:durableId="20B09480"/>
  <w16cid:commentId w16cid:paraId="70BBE6CC" w16cid:durableId="20B0954A"/>
  <w16cid:commentId w16cid:paraId="67724752" w16cid:durableId="20B094C7"/>
  <w16cid:commentId w16cid:paraId="32A0A55C" w16cid:durableId="20B09861"/>
  <w16cid:commentId w16cid:paraId="21402C37" w16cid:durableId="20B098BD"/>
  <w16cid:commentId w16cid:paraId="38DF2665" w16cid:durableId="20B098CD"/>
  <w16cid:commentId w16cid:paraId="2657E5E7" w16cid:durableId="20AB9C0C"/>
  <w16cid:commentId w16cid:paraId="4D8C45A3" w16cid:durableId="20AB9C30"/>
  <w16cid:commentId w16cid:paraId="34F468DD" w16cid:durableId="20B09270"/>
  <w16cid:commentId w16cid:paraId="26243CB1" w16cid:durableId="20B09538"/>
  <w16cid:commentId w16cid:paraId="76014249" w16cid:durableId="20B09580"/>
  <w16cid:commentId w16cid:paraId="1EC554A2" w16cid:durableId="20B098FE"/>
  <w16cid:commentId w16cid:paraId="1E2B8DD2" w16cid:durableId="20B092F6"/>
  <w16cid:commentId w16cid:paraId="4F05EFCB" w16cid:durableId="20B09602"/>
  <w16cid:commentId w16cid:paraId="2E29988C" w16cid:durableId="20B093FA"/>
  <w16cid:commentId w16cid:paraId="0326D9E2" w16cid:durableId="20B0930A"/>
  <w16cid:commentId w16cid:paraId="3B93B4E8" w16cid:durableId="20B09313"/>
  <w16cid:commentId w16cid:paraId="2DF7FC93" w16cid:durableId="20B0931D"/>
  <w16cid:commentId w16cid:paraId="7BB302BE" w16cid:durableId="20B0932F"/>
  <w16cid:commentId w16cid:paraId="2FA1CA7D" w16cid:durableId="20B09415"/>
  <w16cid:commentId w16cid:paraId="2E6FAA79" w16cid:durableId="20B094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7ADC04" w14:textId="77777777" w:rsidR="0062733C" w:rsidRDefault="0062733C" w:rsidP="00673497">
      <w:pPr>
        <w:spacing w:after="0" w:line="240" w:lineRule="auto"/>
      </w:pPr>
      <w:r>
        <w:separator/>
      </w:r>
    </w:p>
  </w:endnote>
  <w:endnote w:type="continuationSeparator" w:id="0">
    <w:p w14:paraId="311E3DE4" w14:textId="77777777" w:rsidR="0062733C" w:rsidRDefault="0062733C"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2DE9AF52" w:rsidR="008A69EE" w:rsidRDefault="008A69EE">
        <w:pPr>
          <w:pStyle w:val="Footer"/>
          <w:jc w:val="right"/>
        </w:pPr>
        <w:r>
          <w:fldChar w:fldCharType="begin"/>
        </w:r>
        <w:r>
          <w:instrText xml:space="preserve"> PAGE   \* MERGEFORMAT </w:instrText>
        </w:r>
        <w:r>
          <w:fldChar w:fldCharType="separate"/>
        </w:r>
        <w:r w:rsidR="00F85A46">
          <w:rPr>
            <w:noProof/>
          </w:rPr>
          <w:t>30</w:t>
        </w:r>
        <w:r>
          <w:rPr>
            <w:noProof/>
          </w:rPr>
          <w:fldChar w:fldCharType="end"/>
        </w:r>
      </w:p>
    </w:sdtContent>
  </w:sdt>
  <w:p w14:paraId="102A69D4" w14:textId="77777777" w:rsidR="008A69EE" w:rsidRDefault="008A69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3C2C6D" w14:textId="77777777" w:rsidR="0062733C" w:rsidRDefault="0062733C" w:rsidP="00673497">
      <w:pPr>
        <w:spacing w:after="0" w:line="240" w:lineRule="auto"/>
      </w:pPr>
      <w:r>
        <w:separator/>
      </w:r>
    </w:p>
  </w:footnote>
  <w:footnote w:type="continuationSeparator" w:id="0">
    <w:p w14:paraId="0D475D93" w14:textId="77777777" w:rsidR="0062733C" w:rsidRDefault="0062733C"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MqsFADPDbyY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6&lt;/item&gt;&lt;item&gt;18&lt;/item&gt;&lt;item&gt;19&lt;/item&gt;&lt;item&gt;21&lt;/item&gt;&lt;item&gt;22&lt;/item&gt;&lt;item&gt;25&lt;/item&gt;&lt;item&gt;26&lt;/item&gt;&lt;item&gt;31&lt;/item&gt;&lt;item&gt;32&lt;/item&gt;&lt;item&gt;34&lt;/item&gt;&lt;item&gt;38&lt;/item&gt;&lt;item&gt;48&lt;/item&gt;&lt;item&gt;61&lt;/item&gt;&lt;item&gt;145&lt;/item&gt;&lt;item&gt;415&lt;/item&gt;&lt;item&gt;419&lt;/item&gt;&lt;item&gt;420&lt;/item&gt;&lt;item&gt;421&lt;/item&gt;&lt;item&gt;422&lt;/item&gt;&lt;item&gt;423&lt;/item&gt;&lt;item&gt;427&lt;/item&gt;&lt;/record-ids&gt;&lt;/item&gt;&lt;/Libraries&gt;"/>
  </w:docVars>
  <w:rsids>
    <w:rsidRoot w:val="00893539"/>
    <w:rsid w:val="00005DF3"/>
    <w:rsid w:val="00015C82"/>
    <w:rsid w:val="00022326"/>
    <w:rsid w:val="00024DBD"/>
    <w:rsid w:val="00031704"/>
    <w:rsid w:val="00032B7F"/>
    <w:rsid w:val="00037D90"/>
    <w:rsid w:val="00041A08"/>
    <w:rsid w:val="00046C8A"/>
    <w:rsid w:val="000533AB"/>
    <w:rsid w:val="00065E90"/>
    <w:rsid w:val="00077D15"/>
    <w:rsid w:val="00080E6B"/>
    <w:rsid w:val="000852BF"/>
    <w:rsid w:val="0009728A"/>
    <w:rsid w:val="00097648"/>
    <w:rsid w:val="000A0BFC"/>
    <w:rsid w:val="000A3775"/>
    <w:rsid w:val="000B5DD2"/>
    <w:rsid w:val="000C4671"/>
    <w:rsid w:val="000D0EA5"/>
    <w:rsid w:val="000D4128"/>
    <w:rsid w:val="000F044A"/>
    <w:rsid w:val="000F388A"/>
    <w:rsid w:val="000F42B8"/>
    <w:rsid w:val="00104CF7"/>
    <w:rsid w:val="00122BC9"/>
    <w:rsid w:val="00132BA8"/>
    <w:rsid w:val="00133BE4"/>
    <w:rsid w:val="00133FD4"/>
    <w:rsid w:val="001351CC"/>
    <w:rsid w:val="00135341"/>
    <w:rsid w:val="00143846"/>
    <w:rsid w:val="0014441C"/>
    <w:rsid w:val="00161D40"/>
    <w:rsid w:val="00164F5F"/>
    <w:rsid w:val="00166C04"/>
    <w:rsid w:val="00173365"/>
    <w:rsid w:val="001740A4"/>
    <w:rsid w:val="00184418"/>
    <w:rsid w:val="001A055D"/>
    <w:rsid w:val="001A65BA"/>
    <w:rsid w:val="001D6D2D"/>
    <w:rsid w:val="001E3F3E"/>
    <w:rsid w:val="001E4BBE"/>
    <w:rsid w:val="001F73EB"/>
    <w:rsid w:val="002007A9"/>
    <w:rsid w:val="002009BE"/>
    <w:rsid w:val="00203311"/>
    <w:rsid w:val="00203F2E"/>
    <w:rsid w:val="002262A3"/>
    <w:rsid w:val="002353F1"/>
    <w:rsid w:val="00255B5F"/>
    <w:rsid w:val="00261ADB"/>
    <w:rsid w:val="00263A32"/>
    <w:rsid w:val="00265584"/>
    <w:rsid w:val="002705BF"/>
    <w:rsid w:val="00272195"/>
    <w:rsid w:val="00276DDC"/>
    <w:rsid w:val="00280003"/>
    <w:rsid w:val="00283533"/>
    <w:rsid w:val="002843DE"/>
    <w:rsid w:val="0029098C"/>
    <w:rsid w:val="00292793"/>
    <w:rsid w:val="002964D1"/>
    <w:rsid w:val="002A0D74"/>
    <w:rsid w:val="002A4C7D"/>
    <w:rsid w:val="002A56D3"/>
    <w:rsid w:val="002A600B"/>
    <w:rsid w:val="002C2A22"/>
    <w:rsid w:val="002C35ED"/>
    <w:rsid w:val="002C3C6D"/>
    <w:rsid w:val="002C6035"/>
    <w:rsid w:val="002E329C"/>
    <w:rsid w:val="002F018C"/>
    <w:rsid w:val="003075D1"/>
    <w:rsid w:val="00313E70"/>
    <w:rsid w:val="00337D46"/>
    <w:rsid w:val="00342C4A"/>
    <w:rsid w:val="00342E7A"/>
    <w:rsid w:val="00343B26"/>
    <w:rsid w:val="00345BC9"/>
    <w:rsid w:val="00355505"/>
    <w:rsid w:val="00357C38"/>
    <w:rsid w:val="003619B2"/>
    <w:rsid w:val="00372D78"/>
    <w:rsid w:val="00373189"/>
    <w:rsid w:val="00376EFA"/>
    <w:rsid w:val="003816C0"/>
    <w:rsid w:val="00395536"/>
    <w:rsid w:val="003968D7"/>
    <w:rsid w:val="003A25CB"/>
    <w:rsid w:val="003A2AE8"/>
    <w:rsid w:val="003A36B2"/>
    <w:rsid w:val="003B0E21"/>
    <w:rsid w:val="003B5477"/>
    <w:rsid w:val="003B6AB8"/>
    <w:rsid w:val="003C3408"/>
    <w:rsid w:val="003C3B1A"/>
    <w:rsid w:val="003E602B"/>
    <w:rsid w:val="00407C49"/>
    <w:rsid w:val="0041068F"/>
    <w:rsid w:val="00412978"/>
    <w:rsid w:val="0041597D"/>
    <w:rsid w:val="00415D66"/>
    <w:rsid w:val="004205F7"/>
    <w:rsid w:val="00425892"/>
    <w:rsid w:val="00431551"/>
    <w:rsid w:val="00447A54"/>
    <w:rsid w:val="00455E7B"/>
    <w:rsid w:val="004563A0"/>
    <w:rsid w:val="004577A5"/>
    <w:rsid w:val="00460DFB"/>
    <w:rsid w:val="004632DF"/>
    <w:rsid w:val="004675BE"/>
    <w:rsid w:val="00474D08"/>
    <w:rsid w:val="004752F1"/>
    <w:rsid w:val="004928CD"/>
    <w:rsid w:val="0049525B"/>
    <w:rsid w:val="00495ED0"/>
    <w:rsid w:val="004A2DFF"/>
    <w:rsid w:val="004B09B8"/>
    <w:rsid w:val="004B645C"/>
    <w:rsid w:val="004C18C9"/>
    <w:rsid w:val="004C2A7B"/>
    <w:rsid w:val="004C5D4C"/>
    <w:rsid w:val="004D280A"/>
    <w:rsid w:val="004D3207"/>
    <w:rsid w:val="004D6C34"/>
    <w:rsid w:val="004E472A"/>
    <w:rsid w:val="004E4D3F"/>
    <w:rsid w:val="004E616C"/>
    <w:rsid w:val="004F11AE"/>
    <w:rsid w:val="004F275C"/>
    <w:rsid w:val="00505C8D"/>
    <w:rsid w:val="00510471"/>
    <w:rsid w:val="00545452"/>
    <w:rsid w:val="0054558C"/>
    <w:rsid w:val="005635A8"/>
    <w:rsid w:val="00565FA9"/>
    <w:rsid w:val="00581F11"/>
    <w:rsid w:val="0059002F"/>
    <w:rsid w:val="00590FD7"/>
    <w:rsid w:val="00591FE9"/>
    <w:rsid w:val="00592DFE"/>
    <w:rsid w:val="00596187"/>
    <w:rsid w:val="005B2E80"/>
    <w:rsid w:val="005C3B93"/>
    <w:rsid w:val="005C4694"/>
    <w:rsid w:val="005C7683"/>
    <w:rsid w:val="005D6775"/>
    <w:rsid w:val="005F0007"/>
    <w:rsid w:val="00604636"/>
    <w:rsid w:val="0062733C"/>
    <w:rsid w:val="00631868"/>
    <w:rsid w:val="006326C4"/>
    <w:rsid w:val="006451B6"/>
    <w:rsid w:val="0064675E"/>
    <w:rsid w:val="00666B12"/>
    <w:rsid w:val="0067108B"/>
    <w:rsid w:val="00673497"/>
    <w:rsid w:val="006753B3"/>
    <w:rsid w:val="00677071"/>
    <w:rsid w:val="0068303A"/>
    <w:rsid w:val="00684D99"/>
    <w:rsid w:val="006A2E3C"/>
    <w:rsid w:val="006A5E66"/>
    <w:rsid w:val="006B0C0B"/>
    <w:rsid w:val="006B1CD2"/>
    <w:rsid w:val="006B42D3"/>
    <w:rsid w:val="006B4B66"/>
    <w:rsid w:val="006C4AEB"/>
    <w:rsid w:val="006C660A"/>
    <w:rsid w:val="006D44CA"/>
    <w:rsid w:val="006D55C7"/>
    <w:rsid w:val="006E6005"/>
    <w:rsid w:val="006F120C"/>
    <w:rsid w:val="006F322F"/>
    <w:rsid w:val="00703362"/>
    <w:rsid w:val="00705911"/>
    <w:rsid w:val="00711D6A"/>
    <w:rsid w:val="00713E8A"/>
    <w:rsid w:val="007237BE"/>
    <w:rsid w:val="00723A8D"/>
    <w:rsid w:val="00726708"/>
    <w:rsid w:val="00740811"/>
    <w:rsid w:val="007413B1"/>
    <w:rsid w:val="00741AF5"/>
    <w:rsid w:val="0074473D"/>
    <w:rsid w:val="00747FB0"/>
    <w:rsid w:val="00750337"/>
    <w:rsid w:val="00751334"/>
    <w:rsid w:val="0075770F"/>
    <w:rsid w:val="007600DC"/>
    <w:rsid w:val="00777C9B"/>
    <w:rsid w:val="0078045B"/>
    <w:rsid w:val="00781CA0"/>
    <w:rsid w:val="007820C3"/>
    <w:rsid w:val="0078271C"/>
    <w:rsid w:val="00784E9D"/>
    <w:rsid w:val="007A5A47"/>
    <w:rsid w:val="007A750E"/>
    <w:rsid w:val="007C1756"/>
    <w:rsid w:val="007C3A28"/>
    <w:rsid w:val="007D65A9"/>
    <w:rsid w:val="007E431E"/>
    <w:rsid w:val="0080038E"/>
    <w:rsid w:val="008027DB"/>
    <w:rsid w:val="00811938"/>
    <w:rsid w:val="00817B19"/>
    <w:rsid w:val="008269F1"/>
    <w:rsid w:val="00833D39"/>
    <w:rsid w:val="00833DE2"/>
    <w:rsid w:val="00835BFA"/>
    <w:rsid w:val="008400ED"/>
    <w:rsid w:val="00845052"/>
    <w:rsid w:val="00845B71"/>
    <w:rsid w:val="00863D01"/>
    <w:rsid w:val="0086503B"/>
    <w:rsid w:val="0086612F"/>
    <w:rsid w:val="00873FC2"/>
    <w:rsid w:val="00877AD6"/>
    <w:rsid w:val="008901C8"/>
    <w:rsid w:val="00893539"/>
    <w:rsid w:val="008A69EE"/>
    <w:rsid w:val="008B0B9C"/>
    <w:rsid w:val="008B23FD"/>
    <w:rsid w:val="008C1A31"/>
    <w:rsid w:val="008E5218"/>
    <w:rsid w:val="008F6100"/>
    <w:rsid w:val="008F6A51"/>
    <w:rsid w:val="00911454"/>
    <w:rsid w:val="00913C2A"/>
    <w:rsid w:val="00914285"/>
    <w:rsid w:val="00917815"/>
    <w:rsid w:val="009250E9"/>
    <w:rsid w:val="00925857"/>
    <w:rsid w:val="00925D5A"/>
    <w:rsid w:val="009376CC"/>
    <w:rsid w:val="00940645"/>
    <w:rsid w:val="009449D4"/>
    <w:rsid w:val="00945426"/>
    <w:rsid w:val="00956C0F"/>
    <w:rsid w:val="00960F90"/>
    <w:rsid w:val="009643ED"/>
    <w:rsid w:val="009819BB"/>
    <w:rsid w:val="0098465F"/>
    <w:rsid w:val="00990BB2"/>
    <w:rsid w:val="0099548C"/>
    <w:rsid w:val="00996763"/>
    <w:rsid w:val="00996C2C"/>
    <w:rsid w:val="00997808"/>
    <w:rsid w:val="009A0D25"/>
    <w:rsid w:val="009A61F7"/>
    <w:rsid w:val="009B00C1"/>
    <w:rsid w:val="009B01BD"/>
    <w:rsid w:val="009B3013"/>
    <w:rsid w:val="009B76D1"/>
    <w:rsid w:val="009B7994"/>
    <w:rsid w:val="009C28A6"/>
    <w:rsid w:val="009C7FC8"/>
    <w:rsid w:val="00A030A0"/>
    <w:rsid w:val="00A35474"/>
    <w:rsid w:val="00A459C3"/>
    <w:rsid w:val="00A5034C"/>
    <w:rsid w:val="00A53D66"/>
    <w:rsid w:val="00A54F26"/>
    <w:rsid w:val="00A608BC"/>
    <w:rsid w:val="00A63299"/>
    <w:rsid w:val="00A72876"/>
    <w:rsid w:val="00A74B90"/>
    <w:rsid w:val="00A76807"/>
    <w:rsid w:val="00AA1B8A"/>
    <w:rsid w:val="00AA6188"/>
    <w:rsid w:val="00AA62C7"/>
    <w:rsid w:val="00AB720C"/>
    <w:rsid w:val="00AB77D5"/>
    <w:rsid w:val="00AD17E7"/>
    <w:rsid w:val="00AD6E2B"/>
    <w:rsid w:val="00AD750C"/>
    <w:rsid w:val="00AE1341"/>
    <w:rsid w:val="00AE376F"/>
    <w:rsid w:val="00B21F25"/>
    <w:rsid w:val="00B302AB"/>
    <w:rsid w:val="00B46B36"/>
    <w:rsid w:val="00B5140C"/>
    <w:rsid w:val="00B53E33"/>
    <w:rsid w:val="00B54516"/>
    <w:rsid w:val="00B54E67"/>
    <w:rsid w:val="00B567E6"/>
    <w:rsid w:val="00B62EE8"/>
    <w:rsid w:val="00B749CF"/>
    <w:rsid w:val="00B8643E"/>
    <w:rsid w:val="00B8730E"/>
    <w:rsid w:val="00B9679E"/>
    <w:rsid w:val="00BA4DB3"/>
    <w:rsid w:val="00BA691F"/>
    <w:rsid w:val="00BC37DD"/>
    <w:rsid w:val="00BC4956"/>
    <w:rsid w:val="00BC7C6F"/>
    <w:rsid w:val="00BD0687"/>
    <w:rsid w:val="00BD609B"/>
    <w:rsid w:val="00BE5076"/>
    <w:rsid w:val="00BF6555"/>
    <w:rsid w:val="00C12F53"/>
    <w:rsid w:val="00C147C0"/>
    <w:rsid w:val="00C2709D"/>
    <w:rsid w:val="00C303CF"/>
    <w:rsid w:val="00C46BEF"/>
    <w:rsid w:val="00C4713D"/>
    <w:rsid w:val="00C61332"/>
    <w:rsid w:val="00C6500C"/>
    <w:rsid w:val="00C71937"/>
    <w:rsid w:val="00C73C45"/>
    <w:rsid w:val="00C83F95"/>
    <w:rsid w:val="00C9129E"/>
    <w:rsid w:val="00C928CB"/>
    <w:rsid w:val="00CA22B6"/>
    <w:rsid w:val="00CA6BBB"/>
    <w:rsid w:val="00CA7F95"/>
    <w:rsid w:val="00CB6391"/>
    <w:rsid w:val="00CC3882"/>
    <w:rsid w:val="00CD2EA8"/>
    <w:rsid w:val="00CD6B50"/>
    <w:rsid w:val="00CF3154"/>
    <w:rsid w:val="00CF48EC"/>
    <w:rsid w:val="00D02BAD"/>
    <w:rsid w:val="00D03235"/>
    <w:rsid w:val="00D046DB"/>
    <w:rsid w:val="00D070F1"/>
    <w:rsid w:val="00D16657"/>
    <w:rsid w:val="00D16991"/>
    <w:rsid w:val="00D26033"/>
    <w:rsid w:val="00D26FDC"/>
    <w:rsid w:val="00D316B6"/>
    <w:rsid w:val="00D34400"/>
    <w:rsid w:val="00D34741"/>
    <w:rsid w:val="00D44198"/>
    <w:rsid w:val="00D50174"/>
    <w:rsid w:val="00D51405"/>
    <w:rsid w:val="00D5209D"/>
    <w:rsid w:val="00D541A4"/>
    <w:rsid w:val="00D625AB"/>
    <w:rsid w:val="00D704A8"/>
    <w:rsid w:val="00D72B1F"/>
    <w:rsid w:val="00D84AB5"/>
    <w:rsid w:val="00D8538F"/>
    <w:rsid w:val="00D91337"/>
    <w:rsid w:val="00DB032D"/>
    <w:rsid w:val="00DB7902"/>
    <w:rsid w:val="00DC26DF"/>
    <w:rsid w:val="00DD11B5"/>
    <w:rsid w:val="00DD501C"/>
    <w:rsid w:val="00DE0E43"/>
    <w:rsid w:val="00E034FA"/>
    <w:rsid w:val="00E12C93"/>
    <w:rsid w:val="00E23ED3"/>
    <w:rsid w:val="00E30C28"/>
    <w:rsid w:val="00E46AA9"/>
    <w:rsid w:val="00E522F5"/>
    <w:rsid w:val="00E56918"/>
    <w:rsid w:val="00E605A3"/>
    <w:rsid w:val="00E649C0"/>
    <w:rsid w:val="00E77574"/>
    <w:rsid w:val="00E83404"/>
    <w:rsid w:val="00E86628"/>
    <w:rsid w:val="00E87518"/>
    <w:rsid w:val="00E9377E"/>
    <w:rsid w:val="00E95FDD"/>
    <w:rsid w:val="00EA23E7"/>
    <w:rsid w:val="00EB260B"/>
    <w:rsid w:val="00EB4571"/>
    <w:rsid w:val="00EB5A2B"/>
    <w:rsid w:val="00EC1FA9"/>
    <w:rsid w:val="00EC2738"/>
    <w:rsid w:val="00EC4AE2"/>
    <w:rsid w:val="00EC7CC3"/>
    <w:rsid w:val="00ED3CCA"/>
    <w:rsid w:val="00ED7206"/>
    <w:rsid w:val="00EE2D78"/>
    <w:rsid w:val="00EE6A98"/>
    <w:rsid w:val="00EF024A"/>
    <w:rsid w:val="00F0129A"/>
    <w:rsid w:val="00F02363"/>
    <w:rsid w:val="00F031E4"/>
    <w:rsid w:val="00F05518"/>
    <w:rsid w:val="00F152B7"/>
    <w:rsid w:val="00F20E7C"/>
    <w:rsid w:val="00F218D1"/>
    <w:rsid w:val="00F22789"/>
    <w:rsid w:val="00F276AD"/>
    <w:rsid w:val="00F44385"/>
    <w:rsid w:val="00F574E2"/>
    <w:rsid w:val="00F60D60"/>
    <w:rsid w:val="00F74496"/>
    <w:rsid w:val="00F85A46"/>
    <w:rsid w:val="00F86B8C"/>
    <w:rsid w:val="00FA345C"/>
    <w:rsid w:val="00FA6FED"/>
    <w:rsid w:val="00FB320A"/>
    <w:rsid w:val="00FB7B9F"/>
    <w:rsid w:val="00FD2815"/>
    <w:rsid w:val="00FE44D0"/>
    <w:rsid w:val="00FE4B32"/>
    <w:rsid w:val="00FE5B17"/>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518"/>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openxmlformats.org/officeDocument/2006/relationships/hyperlink" Target="https://www.cdc.gov/brfss/"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1227A-AF81-41DE-B611-3A8368235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1</Pages>
  <Words>10091</Words>
  <Characters>57521</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7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8</cp:revision>
  <cp:lastPrinted>2019-05-30T18:49:00Z</cp:lastPrinted>
  <dcterms:created xsi:type="dcterms:W3CDTF">2019-06-17T18:35:00Z</dcterms:created>
  <dcterms:modified xsi:type="dcterms:W3CDTF">2019-06-19T19:10:00Z</dcterms:modified>
</cp:coreProperties>
</file>